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CA31F6">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CA31F6"/>
    <w:p w14:paraId="1EABE770" w14:textId="77777777" w:rsidR="00D04942" w:rsidRDefault="00D04942" w:rsidP="00CA31F6"/>
    <w:p w14:paraId="43DA8609" w14:textId="77777777" w:rsidR="00D04942" w:rsidRDefault="00D04942" w:rsidP="00CA31F6"/>
    <w:p w14:paraId="3154D2A6" w14:textId="77777777" w:rsidR="00D04942" w:rsidRDefault="00D04942" w:rsidP="00CA31F6"/>
    <w:p w14:paraId="1E21F9CE" w14:textId="77777777" w:rsidR="00D04942" w:rsidRDefault="00D04942" w:rsidP="00CA31F6"/>
    <w:p w14:paraId="187922F7" w14:textId="77777777" w:rsidR="00D04942" w:rsidRDefault="00D04942" w:rsidP="00CA31F6"/>
    <w:p w14:paraId="7A3F0A03" w14:textId="77777777" w:rsidR="00D04942" w:rsidRPr="00D04942" w:rsidRDefault="00D04942" w:rsidP="00CA31F6"/>
    <w:p w14:paraId="3321B369" w14:textId="77777777" w:rsidR="00DF3A09" w:rsidRDefault="00DF3A09" w:rsidP="00CA31F6">
      <w:pPr>
        <w:pStyle w:val="LocaleData"/>
      </w:pPr>
      <w:r>
        <w:t>Novo Hamburgo</w:t>
      </w:r>
    </w:p>
    <w:p w14:paraId="2EEC8D8D" w14:textId="2AD5D367" w:rsidR="00DF3A09" w:rsidRDefault="00DF3A09" w:rsidP="00CA31F6">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D90707" w:rsidRDefault="00D90707" w:rsidP="00CA31F6"/>
                          <w:p w14:paraId="0074EEEE" w14:textId="77777777" w:rsidR="00D90707" w:rsidRDefault="00D90707" w:rsidP="00CA31F6"/>
                          <w:p w14:paraId="20FED896" w14:textId="77777777" w:rsidR="00D90707" w:rsidRDefault="00D90707" w:rsidP="00CA31F6"/>
                          <w:p w14:paraId="6BC7A7D7" w14:textId="77777777" w:rsidR="00D90707" w:rsidRDefault="00D90707" w:rsidP="00CA31F6"/>
                          <w:p w14:paraId="657ED508" w14:textId="77777777" w:rsidR="00D90707" w:rsidRDefault="00D90707" w:rsidP="00CA31F6"/>
                          <w:p w14:paraId="4DBF881F" w14:textId="77777777" w:rsidR="00D90707" w:rsidRDefault="00D90707" w:rsidP="00CA31F6"/>
                          <w:p w14:paraId="47D5DC89" w14:textId="77777777" w:rsidR="00D90707" w:rsidRDefault="00D90707" w:rsidP="00CA31F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D90707" w:rsidRDefault="00D90707" w:rsidP="00CA31F6"/>
                    <w:p w14:paraId="0074EEEE" w14:textId="77777777" w:rsidR="00D90707" w:rsidRDefault="00D90707" w:rsidP="00CA31F6"/>
                    <w:p w14:paraId="20FED896" w14:textId="77777777" w:rsidR="00D90707" w:rsidRDefault="00D90707" w:rsidP="00CA31F6"/>
                    <w:p w14:paraId="6BC7A7D7" w14:textId="77777777" w:rsidR="00D90707" w:rsidRDefault="00D90707" w:rsidP="00CA31F6"/>
                    <w:p w14:paraId="657ED508" w14:textId="77777777" w:rsidR="00D90707" w:rsidRDefault="00D90707" w:rsidP="00CA31F6"/>
                    <w:p w14:paraId="4DBF881F" w14:textId="77777777" w:rsidR="00D90707" w:rsidRDefault="00D90707" w:rsidP="00CA31F6"/>
                    <w:p w14:paraId="47D5DC89" w14:textId="77777777" w:rsidR="00D90707" w:rsidRDefault="00D90707" w:rsidP="00CA31F6"/>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CA31F6">
      <w:pPr>
        <w:pStyle w:val="NomeTrabalho"/>
      </w:pPr>
      <w:r w:rsidRPr="000C049F">
        <w:t>SISTEMA DE RECOMENDAÇÃO MUSICAL BASEADO EM CONTEXTO COMPORTAMENTAL E DE AMBIENTE</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CA31F6">
      <w:pPr>
        <w:pStyle w:val="CapaTexto2"/>
      </w:pPr>
      <w:r>
        <w:t>Trabalho de Conclusão de Curso</w:t>
      </w:r>
    </w:p>
    <w:p w14:paraId="061030AC" w14:textId="77777777" w:rsidR="008F2AE9" w:rsidRPr="00D04942" w:rsidRDefault="00D04942" w:rsidP="00CA31F6">
      <w:pPr>
        <w:pStyle w:val="CapaTexto2"/>
      </w:pPr>
      <w:r>
        <w:t>apresentado como requisito parcial</w:t>
      </w:r>
    </w:p>
    <w:p w14:paraId="3627E371" w14:textId="77777777" w:rsidR="008F2AE9" w:rsidRPr="00D04942" w:rsidRDefault="00D04942" w:rsidP="00CA31F6">
      <w:pPr>
        <w:pStyle w:val="CapaTexto2"/>
      </w:pPr>
      <w:r>
        <w:t>à obtenção do grau de Bacharel em</w:t>
      </w:r>
    </w:p>
    <w:p w14:paraId="334D3F4B" w14:textId="48AA1C59" w:rsidR="00D04942" w:rsidRDefault="007A7454" w:rsidP="00CA31F6">
      <w:pPr>
        <w:pStyle w:val="CapaTexto2"/>
      </w:pPr>
      <w:r>
        <w:t xml:space="preserve">Ciência da computação </w:t>
      </w:r>
      <w:r w:rsidR="00D04942">
        <w:t xml:space="preserve">pela </w:t>
      </w:r>
    </w:p>
    <w:p w14:paraId="3581E089" w14:textId="77777777" w:rsidR="008F2AE9" w:rsidRDefault="00D04942" w:rsidP="00CA31F6">
      <w:pPr>
        <w:pStyle w:val="CapaTexto2"/>
      </w:pPr>
      <w:r>
        <w:t>Universidade Feevale</w:t>
      </w:r>
    </w:p>
    <w:p w14:paraId="7B186425" w14:textId="77777777" w:rsidR="008F2AE9" w:rsidRDefault="008F2AE9">
      <w:pPr>
        <w:pStyle w:val="Normal3"/>
      </w:pPr>
    </w:p>
    <w:p w14:paraId="107E0C86" w14:textId="77777777" w:rsidR="00A149AB" w:rsidRDefault="00A149AB" w:rsidP="00CA31F6">
      <w:pPr>
        <w:pStyle w:val="CapaTexto2"/>
      </w:pPr>
    </w:p>
    <w:p w14:paraId="78A1C798" w14:textId="6B9A10A9" w:rsidR="008F2AE9" w:rsidRDefault="008F2AE9" w:rsidP="00CA31F6">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CA31F6">
      <w:pPr>
        <w:pStyle w:val="LocaleData"/>
      </w:pPr>
    </w:p>
    <w:p w14:paraId="5B89748E" w14:textId="42390754" w:rsidR="00A149AB" w:rsidRDefault="00A149AB" w:rsidP="00CA31F6">
      <w:pPr>
        <w:pStyle w:val="LocaleData"/>
      </w:pPr>
      <w:r>
        <w:t>Novo Hamburgo</w:t>
      </w:r>
    </w:p>
    <w:p w14:paraId="1CF50D58" w14:textId="0C7C3D23" w:rsidR="00A149AB" w:rsidRDefault="00A149AB" w:rsidP="00CA31F6">
      <w:pPr>
        <w:pStyle w:val="LocaleData"/>
      </w:pPr>
      <w:r>
        <w:t>2020</w:t>
      </w:r>
    </w:p>
    <w:p w14:paraId="1A413476" w14:textId="77777777" w:rsidR="00A149AB" w:rsidRDefault="00A149AB">
      <w:pPr>
        <w:pStyle w:val="Normal3"/>
      </w:pPr>
    </w:p>
    <w:p w14:paraId="138394EA" w14:textId="134329C5" w:rsidR="008F2AE9" w:rsidRDefault="008F2AE9" w:rsidP="00CA31F6"/>
    <w:p w14:paraId="12A62E28" w14:textId="0C4561DE" w:rsidR="0005036F" w:rsidRDefault="0005036F" w:rsidP="00CA31F6"/>
    <w:p w14:paraId="5CC83100" w14:textId="77777777" w:rsidR="0005036F" w:rsidRDefault="0005036F" w:rsidP="00CA31F6"/>
    <w:p w14:paraId="39F48EDA" w14:textId="77777777" w:rsidR="008F2AE9" w:rsidRDefault="008F2AE9" w:rsidP="00CA31F6"/>
    <w:p w14:paraId="761923B9" w14:textId="77777777" w:rsidR="008F2AE9" w:rsidRDefault="008F2AE9" w:rsidP="00CA31F6"/>
    <w:p w14:paraId="3D7C6AF1" w14:textId="77777777" w:rsidR="008F2AE9" w:rsidRDefault="008F2AE9" w:rsidP="00CA31F6"/>
    <w:p w14:paraId="691F6768" w14:textId="77777777" w:rsidR="008F2AE9" w:rsidRDefault="008F2AE9" w:rsidP="00CA31F6">
      <w:pPr>
        <w:pStyle w:val="TtuloAgradecimento"/>
      </w:pPr>
      <w:r>
        <w:t>Agradecimentos</w:t>
      </w:r>
    </w:p>
    <w:p w14:paraId="74CEE209" w14:textId="77777777" w:rsidR="008F2AE9" w:rsidRDefault="008F2AE9" w:rsidP="00CA31F6">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CA31F6">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CA31F6">
      <w:pPr>
        <w:pStyle w:val="Ttulo0"/>
      </w:pPr>
      <w:r w:rsidRPr="000964B3">
        <w:lastRenderedPageBreak/>
        <w:t>Resumo</w:t>
      </w:r>
    </w:p>
    <w:p w14:paraId="0DE9B870" w14:textId="674652A9" w:rsidR="008F2AE9" w:rsidRDefault="003409B7" w:rsidP="00CA31F6">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rsidR="000E3E85">
        <w:t>Sistemas de Recomendações (</w:t>
      </w:r>
      <w:r w:rsidRPr="00D3191B">
        <w:rPr>
          <w:i/>
        </w:rPr>
        <w:t>RecSys</w:t>
      </w:r>
      <w:r w:rsidR="000E3E85">
        <w:t>)</w:t>
      </w:r>
      <w:r w:rsidRPr="003409B7">
        <w:t>. Esses sistemas são utilizados em diversos tipos de aplicações</w:t>
      </w:r>
      <w:r w:rsidR="000E3E85">
        <w:t>,</w:t>
      </w:r>
      <w:r w:rsidRPr="003409B7">
        <w:t xml:space="preserve"> como </w:t>
      </w:r>
      <w:r w:rsidR="000E3E85">
        <w:t xml:space="preserve">por exemplo: </w:t>
      </w:r>
      <w:r w:rsidRPr="003409B7">
        <w:t>vendas, seleção de um filme</w:t>
      </w:r>
      <w:r w:rsidR="000E3E85">
        <w:t>,</w:t>
      </w:r>
      <w:r w:rsidRPr="003409B7">
        <w:t xml:space="preserve"> na </w:t>
      </w:r>
      <w:r w:rsidR="00EB14C6">
        <w:t>escolha</w:t>
      </w:r>
      <w:r w:rsidRPr="003409B7">
        <w:t xml:space="preserve"> de uma música, que é um dos objetivos dessa pesquisa. Neste trabalho será desenvolvido um sistema de recomendação</w:t>
      </w:r>
      <w:r w:rsidR="00427ACF">
        <w:t xml:space="preserve"> musical</w:t>
      </w:r>
      <w:r w:rsidRPr="003409B7">
        <w:t xml:space="preserve"> baseado em contexto comportamental e de ambiente</w:t>
      </w:r>
      <w:r w:rsidR="000E3E85">
        <w:t>, onde</w:t>
      </w:r>
      <w:r w:rsidRPr="003409B7">
        <w:t xml:space="preserve"> objetivo desse sistema </w:t>
      </w:r>
      <w:r w:rsidR="000E3E85">
        <w:t>será</w:t>
      </w:r>
      <w:r w:rsidRPr="003409B7">
        <w:t xml:space="preserve"> coletar informações sobre o comportamento e tendência do usuário, possibilitando o aperfeiçoamento das recomendações musicais de acordo com o contexto </w:t>
      </w:r>
      <w:commentRangeStart w:id="0"/>
      <w:commentRangeStart w:id="1"/>
      <w:r w:rsidRPr="003409B7">
        <w:t xml:space="preserve">vivenciado </w:t>
      </w:r>
      <w:r w:rsidR="004372BD">
        <w:t>por ele</w:t>
      </w:r>
      <w:commentRangeEnd w:id="0"/>
      <w:r w:rsidR="000E3E85">
        <w:rPr>
          <w:rStyle w:val="Refdecomentrio"/>
        </w:rPr>
        <w:commentReference w:id="0"/>
      </w:r>
      <w:commentRangeEnd w:id="1"/>
      <w:r w:rsidR="00D3191B">
        <w:rPr>
          <w:rStyle w:val="Refdecomentrio"/>
        </w:rPr>
        <w:commentReference w:id="1"/>
      </w:r>
      <w:r w:rsidRPr="003409B7">
        <w:t>.</w:t>
      </w:r>
    </w:p>
    <w:p w14:paraId="5A554FBE" w14:textId="77777777" w:rsidR="008F2AE9" w:rsidRDefault="008F2AE9" w:rsidP="00CA31F6"/>
    <w:p w14:paraId="15E10890" w14:textId="77777777" w:rsidR="008F2AE9" w:rsidRDefault="008F2AE9" w:rsidP="00CA31F6"/>
    <w:p w14:paraId="57272C47" w14:textId="796AEB87" w:rsidR="008F2AE9" w:rsidRPr="005116EE" w:rsidRDefault="008F2AE9" w:rsidP="00CA31F6">
      <w:pPr>
        <w:pStyle w:val="Palavras-chave"/>
        <w:rPr>
          <w:lang w:val="en-US"/>
        </w:rPr>
      </w:pPr>
      <w:r w:rsidRPr="00F3477C">
        <w:rPr>
          <w:lang w:val="en-US"/>
        </w:rPr>
        <w:t>Palavras-chave</w:t>
      </w:r>
      <w:r w:rsidRPr="002B6B6F">
        <w:rPr>
          <w:lang w:val="en-US"/>
        </w:rPr>
        <w:t>:</w:t>
      </w:r>
      <w:r w:rsidRPr="007242D1">
        <w:rPr>
          <w:lang w:val="en-US"/>
        </w:rPr>
        <w:t xml:space="preserve"> </w:t>
      </w:r>
      <w:r w:rsidR="007242D1" w:rsidRPr="005116EE">
        <w:rPr>
          <w:i/>
          <w:lang w:val="en-US"/>
        </w:rPr>
        <w:t>RecSys</w:t>
      </w:r>
      <w:r w:rsidR="007242D1" w:rsidRPr="007242D1">
        <w:rPr>
          <w:lang w:val="en-US"/>
        </w:rPr>
        <w:t xml:space="preserve">. </w:t>
      </w:r>
      <w:r w:rsidR="007242D1" w:rsidRPr="005116EE">
        <w:rPr>
          <w:i/>
          <w:lang w:val="en-US"/>
        </w:rPr>
        <w:t>Machine Learning</w:t>
      </w:r>
      <w:r w:rsidR="007242D1" w:rsidRPr="007242D1">
        <w:rPr>
          <w:lang w:val="en-US"/>
        </w:rPr>
        <w:t xml:space="preserve">. </w:t>
      </w:r>
      <w:r w:rsidR="007242D1" w:rsidRPr="007242D1">
        <w:t xml:space="preserve">Sistemas de recomendação musical. Música. </w:t>
      </w:r>
      <w:r w:rsidR="007242D1" w:rsidRPr="005116EE">
        <w:rPr>
          <w:i/>
          <w:lang w:val="en-US"/>
        </w:rPr>
        <w:t>Spotify</w:t>
      </w:r>
      <w:r w:rsidR="007242D1" w:rsidRPr="005116EE">
        <w:rPr>
          <w:lang w:val="en-US"/>
        </w:rPr>
        <w:t>.</w:t>
      </w:r>
    </w:p>
    <w:p w14:paraId="14DA8121" w14:textId="77777777" w:rsidR="008F2AE9" w:rsidRPr="005116EE" w:rsidRDefault="008F2AE9" w:rsidP="00CA31F6">
      <w:pPr>
        <w:pStyle w:val="Ttulo0"/>
        <w:rPr>
          <w:lang w:val="en-US"/>
        </w:rPr>
      </w:pPr>
      <w:r w:rsidRPr="005116EE">
        <w:rPr>
          <w:lang w:val="en-US"/>
        </w:rPr>
        <w:lastRenderedPageBreak/>
        <w:t>Abstract</w:t>
      </w:r>
    </w:p>
    <w:p w14:paraId="1D988098" w14:textId="5FAA1D18" w:rsidR="008F2AE9" w:rsidRPr="00D802E3" w:rsidRDefault="00D802E3" w:rsidP="00CA31F6">
      <w:pPr>
        <w:pStyle w:val="TextodoResumo"/>
        <w:rPr>
          <w:lang w:val="en-US"/>
        </w:rPr>
      </w:pPr>
      <w:r w:rsidRPr="00D802E3">
        <w:rPr>
          <w:lang w:val="en-US"/>
        </w:rPr>
        <w:t xml:space="preserve">Everybody knows people </w:t>
      </w:r>
      <w:r>
        <w:rPr>
          <w:lang w:val="en-US"/>
        </w:rPr>
        <w:t>have difficulties in dealing with a large volume of information</w:t>
      </w:r>
      <w:r w:rsidR="008674DC">
        <w:rPr>
          <w:lang w:val="en-US"/>
        </w:rPr>
        <w:t>.</w:t>
      </w:r>
      <w:r>
        <w:rPr>
          <w:lang w:val="en-US"/>
        </w:rPr>
        <w:t xml:space="preserve"> </w:t>
      </w:r>
      <w:r w:rsidR="008674DC">
        <w:rPr>
          <w:lang w:val="en-US"/>
        </w:rPr>
        <w:t>W</w:t>
      </w:r>
      <w:r>
        <w:rPr>
          <w:lang w:val="en-US"/>
        </w:rPr>
        <w:t>ith the internet and the evolution of technology, there was an increase of the available amount</w:t>
      </w:r>
      <w:r w:rsidR="00D80300">
        <w:rPr>
          <w:lang w:val="en-US"/>
        </w:rPr>
        <w:t xml:space="preserve"> of information</w:t>
      </w:r>
      <w:r w:rsidR="00BD16F8">
        <w:rPr>
          <w:lang w:val="en-US"/>
        </w:rPr>
        <w:t xml:space="preserve">, bringing the need for systems to improve their recommendations, arising </w:t>
      </w:r>
      <w:r w:rsidR="00211D6D">
        <w:rPr>
          <w:lang w:val="en-US"/>
        </w:rPr>
        <w:t xml:space="preserve">the </w:t>
      </w:r>
      <w:r w:rsidR="00BD16F8">
        <w:rPr>
          <w:lang w:val="en-US"/>
        </w:rPr>
        <w:t>RecSys</w:t>
      </w:r>
      <w:r w:rsidR="00C715BA">
        <w:rPr>
          <w:lang w:val="en-US"/>
        </w:rPr>
        <w:t>.</w:t>
      </w:r>
      <w:r w:rsidR="003665B2">
        <w:rPr>
          <w:lang w:val="en-US"/>
        </w:rPr>
        <w:t xml:space="preserve"> These systems are used in several types of applications such as sales, selecting a movie and choosing a song, w</w:t>
      </w:r>
      <w:r w:rsidR="006A76D0">
        <w:rPr>
          <w:lang w:val="en-US"/>
        </w:rPr>
        <w:t>hi</w:t>
      </w:r>
      <w:r w:rsidR="003665B2">
        <w:rPr>
          <w:lang w:val="en-US"/>
        </w:rPr>
        <w:t xml:space="preserve">ch one is one of the </w:t>
      </w:r>
      <w:r w:rsidR="007C70D2">
        <w:rPr>
          <w:lang w:val="en-US"/>
        </w:rPr>
        <w:t>goals</w:t>
      </w:r>
      <w:r w:rsidR="003665B2">
        <w:rPr>
          <w:lang w:val="en-US"/>
        </w:rPr>
        <w:t xml:space="preserve"> of this research.</w:t>
      </w:r>
      <w:r w:rsidR="007C70D2">
        <w:rPr>
          <w:lang w:val="en-US"/>
        </w:rPr>
        <w:t xml:space="preserve"> In this work, a</w:t>
      </w:r>
      <w:r w:rsidR="00CB5375">
        <w:rPr>
          <w:lang w:val="en-US"/>
        </w:rPr>
        <w:t xml:space="preserve"> music</w:t>
      </w:r>
      <w:r w:rsidR="007C70D2">
        <w:rPr>
          <w:lang w:val="en-US"/>
        </w:rPr>
        <w:t xml:space="preserve"> recommender system based on behavior and environmental context will be develop</w:t>
      </w:r>
      <w:r w:rsidR="00CD2B88">
        <w:rPr>
          <w:lang w:val="en-US"/>
        </w:rPr>
        <w:t>ed</w:t>
      </w:r>
      <w:r w:rsidR="007C70D2">
        <w:rPr>
          <w:lang w:val="en-US"/>
        </w:rPr>
        <w:t xml:space="preserve">. </w:t>
      </w:r>
      <w:r w:rsidR="00192BD0">
        <w:rPr>
          <w:lang w:val="en-US"/>
        </w:rPr>
        <w:t xml:space="preserve">The system purpose is to collect information about the user’s behavior and </w:t>
      </w:r>
      <w:r w:rsidR="00695E16">
        <w:rPr>
          <w:lang w:val="en-US"/>
        </w:rPr>
        <w:t>environment</w:t>
      </w:r>
      <w:r w:rsidR="00192BD0">
        <w:rPr>
          <w:lang w:val="en-US"/>
        </w:rPr>
        <w:t>, enabling the improvement of music recommendations according to the context experienced by him</w:t>
      </w:r>
      <w:r w:rsidR="00860586">
        <w:rPr>
          <w:lang w:val="en-US"/>
        </w:rPr>
        <w:t>.</w:t>
      </w:r>
    </w:p>
    <w:p w14:paraId="7E8A0422" w14:textId="77777777" w:rsidR="008F2AE9" w:rsidRPr="00D802E3" w:rsidRDefault="008F2AE9" w:rsidP="00CA31F6">
      <w:pPr>
        <w:rPr>
          <w:lang w:val="en-US"/>
        </w:rPr>
      </w:pPr>
    </w:p>
    <w:p w14:paraId="0FCD800B" w14:textId="77777777" w:rsidR="008F2AE9" w:rsidRPr="00D802E3" w:rsidRDefault="008F2AE9" w:rsidP="00CA31F6">
      <w:pPr>
        <w:rPr>
          <w:lang w:val="en-US"/>
        </w:rPr>
      </w:pPr>
    </w:p>
    <w:p w14:paraId="59B5EADB" w14:textId="1876192F" w:rsidR="008F2AE9" w:rsidRPr="0017416A" w:rsidRDefault="008F2AE9" w:rsidP="00CA31F6">
      <w:pPr>
        <w:pStyle w:val="Palavras-chave"/>
        <w:rPr>
          <w:lang w:val="en-US"/>
        </w:rPr>
      </w:pPr>
      <w:r w:rsidRPr="003665B2">
        <w:rPr>
          <w:lang w:val="en-US"/>
        </w:rPr>
        <w:t xml:space="preserve">Keywords: </w:t>
      </w:r>
      <w:r w:rsidR="00E1249D" w:rsidRPr="00E1249D">
        <w:rPr>
          <w:lang w:val="en-US"/>
        </w:rPr>
        <w:t xml:space="preserve">RecSys. Machine Learning. Music Recommender System. </w:t>
      </w:r>
      <w:r w:rsidR="0017416A">
        <w:rPr>
          <w:lang w:val="en-US"/>
        </w:rPr>
        <w:t>Music</w:t>
      </w:r>
      <w:r w:rsidR="00E1249D" w:rsidRPr="0017416A">
        <w:rPr>
          <w:lang w:val="en-US"/>
        </w:rPr>
        <w:t>. Spotify.</w:t>
      </w:r>
    </w:p>
    <w:p w14:paraId="32FFAAA0" w14:textId="77777777" w:rsidR="008F2AE9" w:rsidRPr="0017416A" w:rsidRDefault="008F2AE9" w:rsidP="00CA31F6">
      <w:pPr>
        <w:rPr>
          <w:lang w:val="en-US"/>
        </w:rPr>
      </w:pPr>
    </w:p>
    <w:p w14:paraId="15419884" w14:textId="77777777" w:rsidR="008F2AE9" w:rsidRDefault="008F2AE9" w:rsidP="00CA31F6">
      <w:pPr>
        <w:pStyle w:val="Ttulo0"/>
      </w:pPr>
      <w:r>
        <w:lastRenderedPageBreak/>
        <w:t>Lista de Figuras</w:t>
      </w:r>
    </w:p>
    <w:p w14:paraId="01007C72" w14:textId="4A751DCD" w:rsidR="00020FB0" w:rsidRDefault="002E2086">
      <w:pPr>
        <w:pStyle w:val="ndicedeilustraes"/>
        <w:tabs>
          <w:tab w:val="righ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53953327" w:history="1">
        <w:r w:rsidR="00020FB0" w:rsidRPr="00653C55">
          <w:rPr>
            <w:rStyle w:val="Hyperlink"/>
          </w:rPr>
          <w:t>Figura 1 - Motor avançado de busca da ACM (próprio, 2020)</w:t>
        </w:r>
        <w:r w:rsidR="00020FB0">
          <w:rPr>
            <w:webHidden/>
          </w:rPr>
          <w:tab/>
        </w:r>
        <w:r w:rsidR="00020FB0">
          <w:rPr>
            <w:webHidden/>
          </w:rPr>
          <w:fldChar w:fldCharType="begin"/>
        </w:r>
        <w:r w:rsidR="00020FB0">
          <w:rPr>
            <w:webHidden/>
          </w:rPr>
          <w:instrText xml:space="preserve"> PAGEREF _Toc53953327 \h </w:instrText>
        </w:r>
        <w:r w:rsidR="00020FB0">
          <w:rPr>
            <w:webHidden/>
          </w:rPr>
        </w:r>
        <w:r w:rsidR="00020FB0">
          <w:rPr>
            <w:webHidden/>
          </w:rPr>
          <w:fldChar w:fldCharType="separate"/>
        </w:r>
        <w:r w:rsidR="00020FB0">
          <w:rPr>
            <w:webHidden/>
          </w:rPr>
          <w:t>17</w:t>
        </w:r>
        <w:r w:rsidR="00020FB0">
          <w:rPr>
            <w:webHidden/>
          </w:rPr>
          <w:fldChar w:fldCharType="end"/>
        </w:r>
      </w:hyperlink>
    </w:p>
    <w:p w14:paraId="0AB2DAD0" w14:textId="3007A9EC"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28" w:history="1">
        <w:r w:rsidRPr="00653C55">
          <w:rPr>
            <w:rStyle w:val="Hyperlink"/>
          </w:rPr>
          <w:t>Figura 2 - Resultado de busca dos proceedings no motor de busca da ACM (próprio, 2020)</w:t>
        </w:r>
        <w:r>
          <w:rPr>
            <w:webHidden/>
          </w:rPr>
          <w:tab/>
        </w:r>
        <w:r>
          <w:rPr>
            <w:webHidden/>
          </w:rPr>
          <w:fldChar w:fldCharType="begin"/>
        </w:r>
        <w:r>
          <w:rPr>
            <w:webHidden/>
          </w:rPr>
          <w:instrText xml:space="preserve"> PAGEREF _Toc53953328 \h </w:instrText>
        </w:r>
        <w:r>
          <w:rPr>
            <w:webHidden/>
          </w:rPr>
        </w:r>
        <w:r>
          <w:rPr>
            <w:webHidden/>
          </w:rPr>
          <w:fldChar w:fldCharType="separate"/>
        </w:r>
        <w:r>
          <w:rPr>
            <w:webHidden/>
          </w:rPr>
          <w:t>18</w:t>
        </w:r>
        <w:r>
          <w:rPr>
            <w:webHidden/>
          </w:rPr>
          <w:fldChar w:fldCharType="end"/>
        </w:r>
      </w:hyperlink>
    </w:p>
    <w:p w14:paraId="0A81164A" w14:textId="55318B86"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29" w:history="1">
        <w:r w:rsidRPr="00653C55">
          <w:rPr>
            <w:rStyle w:val="Hyperlink"/>
          </w:rPr>
          <w:t>Figura 3 - Resultado de busca dos journals no motor de busca da ACM (próprio, 2020)</w:t>
        </w:r>
        <w:r>
          <w:rPr>
            <w:webHidden/>
          </w:rPr>
          <w:tab/>
        </w:r>
        <w:r>
          <w:rPr>
            <w:webHidden/>
          </w:rPr>
          <w:fldChar w:fldCharType="begin"/>
        </w:r>
        <w:r>
          <w:rPr>
            <w:webHidden/>
          </w:rPr>
          <w:instrText xml:space="preserve"> PAGEREF _Toc53953329 \h </w:instrText>
        </w:r>
        <w:r>
          <w:rPr>
            <w:webHidden/>
          </w:rPr>
        </w:r>
        <w:r>
          <w:rPr>
            <w:webHidden/>
          </w:rPr>
          <w:fldChar w:fldCharType="separate"/>
        </w:r>
        <w:r>
          <w:rPr>
            <w:webHidden/>
          </w:rPr>
          <w:t>19</w:t>
        </w:r>
        <w:r>
          <w:rPr>
            <w:webHidden/>
          </w:rPr>
          <w:fldChar w:fldCharType="end"/>
        </w:r>
      </w:hyperlink>
    </w:p>
    <w:p w14:paraId="1540C0C2" w14:textId="747612E5"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30" w:history="1">
        <w:r w:rsidRPr="00653C55">
          <w:rPr>
            <w:rStyle w:val="Hyperlink"/>
          </w:rPr>
          <w:t>Figura 4 - Etapas realizadas para filtrar os trabalhos encontrados no motor de busca da ACM (próprio, 2020)</w:t>
        </w:r>
        <w:r>
          <w:rPr>
            <w:webHidden/>
          </w:rPr>
          <w:tab/>
        </w:r>
        <w:r>
          <w:rPr>
            <w:webHidden/>
          </w:rPr>
          <w:fldChar w:fldCharType="begin"/>
        </w:r>
        <w:r>
          <w:rPr>
            <w:webHidden/>
          </w:rPr>
          <w:instrText xml:space="preserve"> PAGEREF _Toc53953330 \h </w:instrText>
        </w:r>
        <w:r>
          <w:rPr>
            <w:webHidden/>
          </w:rPr>
        </w:r>
        <w:r>
          <w:rPr>
            <w:webHidden/>
          </w:rPr>
          <w:fldChar w:fldCharType="separate"/>
        </w:r>
        <w:r>
          <w:rPr>
            <w:webHidden/>
          </w:rPr>
          <w:t>19</w:t>
        </w:r>
        <w:r>
          <w:rPr>
            <w:webHidden/>
          </w:rPr>
          <w:fldChar w:fldCharType="end"/>
        </w:r>
      </w:hyperlink>
    </w:p>
    <w:p w14:paraId="702F8038" w14:textId="16F3E56C"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31" w:history="1">
        <w:r w:rsidRPr="00653C55">
          <w:rPr>
            <w:rStyle w:val="Hyperlink"/>
          </w:rPr>
          <w:t>Figura 5 - Filtro em cima dos trabalhos selecionados através do resumo (próprio, 2020)</w:t>
        </w:r>
        <w:r>
          <w:rPr>
            <w:webHidden/>
          </w:rPr>
          <w:tab/>
        </w:r>
        <w:r>
          <w:rPr>
            <w:webHidden/>
          </w:rPr>
          <w:fldChar w:fldCharType="begin"/>
        </w:r>
        <w:r>
          <w:rPr>
            <w:webHidden/>
          </w:rPr>
          <w:instrText xml:space="preserve"> PAGEREF _Toc53953331 \h </w:instrText>
        </w:r>
        <w:r>
          <w:rPr>
            <w:webHidden/>
          </w:rPr>
        </w:r>
        <w:r>
          <w:rPr>
            <w:webHidden/>
          </w:rPr>
          <w:fldChar w:fldCharType="separate"/>
        </w:r>
        <w:r>
          <w:rPr>
            <w:webHidden/>
          </w:rPr>
          <w:t>20</w:t>
        </w:r>
        <w:r>
          <w:rPr>
            <w:webHidden/>
          </w:rPr>
          <w:fldChar w:fldCharType="end"/>
        </w:r>
      </w:hyperlink>
    </w:p>
    <w:p w14:paraId="6956CD34" w14:textId="317A1683"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32" w:history="1">
        <w:r w:rsidRPr="00653C55">
          <w:rPr>
            <w:rStyle w:val="Hyperlink"/>
          </w:rPr>
          <w:t>Figura 6 - Procedimento de filtro realizado baseado nos trabalhos encontrados no motor de busca da ACM (próprio, 2020)</w:t>
        </w:r>
        <w:r>
          <w:rPr>
            <w:webHidden/>
          </w:rPr>
          <w:tab/>
        </w:r>
        <w:r>
          <w:rPr>
            <w:webHidden/>
          </w:rPr>
          <w:fldChar w:fldCharType="begin"/>
        </w:r>
        <w:r>
          <w:rPr>
            <w:webHidden/>
          </w:rPr>
          <w:instrText xml:space="preserve"> PAGEREF _Toc53953332 \h </w:instrText>
        </w:r>
        <w:r>
          <w:rPr>
            <w:webHidden/>
          </w:rPr>
        </w:r>
        <w:r>
          <w:rPr>
            <w:webHidden/>
          </w:rPr>
          <w:fldChar w:fldCharType="separate"/>
        </w:r>
        <w:r>
          <w:rPr>
            <w:webHidden/>
          </w:rPr>
          <w:t>20</w:t>
        </w:r>
        <w:r>
          <w:rPr>
            <w:webHidden/>
          </w:rPr>
          <w:fldChar w:fldCharType="end"/>
        </w:r>
      </w:hyperlink>
    </w:p>
    <w:p w14:paraId="420B38DB" w14:textId="1BC96103"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33" w:history="1">
        <w:r w:rsidRPr="00653C55">
          <w:rPr>
            <w:rStyle w:val="Hyperlink"/>
          </w:rPr>
          <w:t>Figura 7 Fatores da preferência musical (próprio, 2020)</w:t>
        </w:r>
        <w:r>
          <w:rPr>
            <w:webHidden/>
          </w:rPr>
          <w:tab/>
        </w:r>
        <w:r>
          <w:rPr>
            <w:webHidden/>
          </w:rPr>
          <w:fldChar w:fldCharType="begin"/>
        </w:r>
        <w:r>
          <w:rPr>
            <w:webHidden/>
          </w:rPr>
          <w:instrText xml:space="preserve"> PAGEREF _Toc53953333 \h </w:instrText>
        </w:r>
        <w:r>
          <w:rPr>
            <w:webHidden/>
          </w:rPr>
        </w:r>
        <w:r>
          <w:rPr>
            <w:webHidden/>
          </w:rPr>
          <w:fldChar w:fldCharType="separate"/>
        </w:r>
        <w:r>
          <w:rPr>
            <w:webHidden/>
          </w:rPr>
          <w:t>30</w:t>
        </w:r>
        <w:r>
          <w:rPr>
            <w:webHidden/>
          </w:rPr>
          <w:fldChar w:fldCharType="end"/>
        </w:r>
      </w:hyperlink>
    </w:p>
    <w:p w14:paraId="4390F1CA" w14:textId="70D6A609"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34" w:history="1">
        <w:r w:rsidRPr="00653C55">
          <w:rPr>
            <w:rStyle w:val="Hyperlink"/>
          </w:rPr>
          <w:t xml:space="preserve">Figura 8 – Representação gráfica da classificação do algoritmo KNN sobre um plano x1 e x2. No plano, os pontos amarelos são a representação da classe A, roxos classe B e vermelho é o ponto de teste  </w:t>
        </w:r>
        <w:r w:rsidRPr="00653C55">
          <w:rPr>
            <w:rStyle w:val="Hyperlink"/>
            <w:bCs/>
            <w:iCs/>
            <w:caps/>
            <w:snapToGrid w:val="0"/>
            <w:spacing w:val="10"/>
            <w:kern w:val="28"/>
          </w:rPr>
          <w:t>(JOSÉ, 2018)</w:t>
        </w:r>
        <w:r>
          <w:rPr>
            <w:webHidden/>
          </w:rPr>
          <w:tab/>
        </w:r>
        <w:r>
          <w:rPr>
            <w:webHidden/>
          </w:rPr>
          <w:fldChar w:fldCharType="begin"/>
        </w:r>
        <w:r>
          <w:rPr>
            <w:webHidden/>
          </w:rPr>
          <w:instrText xml:space="preserve"> PAGEREF _Toc53953334 \h </w:instrText>
        </w:r>
        <w:r>
          <w:rPr>
            <w:webHidden/>
          </w:rPr>
        </w:r>
        <w:r>
          <w:rPr>
            <w:webHidden/>
          </w:rPr>
          <w:fldChar w:fldCharType="separate"/>
        </w:r>
        <w:r>
          <w:rPr>
            <w:webHidden/>
          </w:rPr>
          <w:t>35</w:t>
        </w:r>
        <w:r>
          <w:rPr>
            <w:webHidden/>
          </w:rPr>
          <w:fldChar w:fldCharType="end"/>
        </w:r>
      </w:hyperlink>
    </w:p>
    <w:p w14:paraId="2A98B01F" w14:textId="6EDB3546"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35" w:history="1">
        <w:r w:rsidRPr="00653C55">
          <w:rPr>
            <w:rStyle w:val="Hyperlink"/>
          </w:rPr>
          <w:t>Figura 9 Apresentação dos contextos utilizados no trabalho (próprio, 2020)</w:t>
        </w:r>
        <w:r>
          <w:rPr>
            <w:webHidden/>
          </w:rPr>
          <w:tab/>
        </w:r>
        <w:r>
          <w:rPr>
            <w:webHidden/>
          </w:rPr>
          <w:fldChar w:fldCharType="begin"/>
        </w:r>
        <w:r>
          <w:rPr>
            <w:webHidden/>
          </w:rPr>
          <w:instrText xml:space="preserve"> PAGEREF _Toc53953335 \h </w:instrText>
        </w:r>
        <w:r>
          <w:rPr>
            <w:webHidden/>
          </w:rPr>
        </w:r>
        <w:r>
          <w:rPr>
            <w:webHidden/>
          </w:rPr>
          <w:fldChar w:fldCharType="separate"/>
        </w:r>
        <w:r>
          <w:rPr>
            <w:webHidden/>
          </w:rPr>
          <w:t>37</w:t>
        </w:r>
        <w:r>
          <w:rPr>
            <w:webHidden/>
          </w:rPr>
          <w:fldChar w:fldCharType="end"/>
        </w:r>
      </w:hyperlink>
    </w:p>
    <w:p w14:paraId="3EA951A8" w14:textId="14B67F1E"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36" w:history="1">
        <w:r w:rsidRPr="00653C55">
          <w:rPr>
            <w:rStyle w:val="Hyperlink"/>
          </w:rPr>
          <w:t>Figura 10 Etapas do desenvolvimento do sistema de recomendação musical (próprio, 2020)</w:t>
        </w:r>
        <w:r>
          <w:rPr>
            <w:webHidden/>
          </w:rPr>
          <w:tab/>
        </w:r>
        <w:r>
          <w:rPr>
            <w:webHidden/>
          </w:rPr>
          <w:fldChar w:fldCharType="begin"/>
        </w:r>
        <w:r>
          <w:rPr>
            <w:webHidden/>
          </w:rPr>
          <w:instrText xml:space="preserve"> PAGEREF _Toc53953336 \h </w:instrText>
        </w:r>
        <w:r>
          <w:rPr>
            <w:webHidden/>
          </w:rPr>
        </w:r>
        <w:r>
          <w:rPr>
            <w:webHidden/>
          </w:rPr>
          <w:fldChar w:fldCharType="separate"/>
        </w:r>
        <w:r>
          <w:rPr>
            <w:webHidden/>
          </w:rPr>
          <w:t>40</w:t>
        </w:r>
        <w:r>
          <w:rPr>
            <w:webHidden/>
          </w:rPr>
          <w:fldChar w:fldCharType="end"/>
        </w:r>
      </w:hyperlink>
    </w:p>
    <w:p w14:paraId="00AE5CF2" w14:textId="02F8CB73"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37" w:history="1">
        <w:r w:rsidRPr="00653C55">
          <w:rPr>
            <w:rStyle w:val="Hyperlink"/>
          </w:rPr>
          <w:t>Figura 11 Tela introdutória da aplicação (próprio, 2020)</w:t>
        </w:r>
        <w:r>
          <w:rPr>
            <w:webHidden/>
          </w:rPr>
          <w:tab/>
        </w:r>
        <w:r>
          <w:rPr>
            <w:webHidden/>
          </w:rPr>
          <w:fldChar w:fldCharType="begin"/>
        </w:r>
        <w:r>
          <w:rPr>
            <w:webHidden/>
          </w:rPr>
          <w:instrText xml:space="preserve"> PAGEREF _Toc53953337 \h </w:instrText>
        </w:r>
        <w:r>
          <w:rPr>
            <w:webHidden/>
          </w:rPr>
        </w:r>
        <w:r>
          <w:rPr>
            <w:webHidden/>
          </w:rPr>
          <w:fldChar w:fldCharType="separate"/>
        </w:r>
        <w:r>
          <w:rPr>
            <w:webHidden/>
          </w:rPr>
          <w:t>45</w:t>
        </w:r>
        <w:r>
          <w:rPr>
            <w:webHidden/>
          </w:rPr>
          <w:fldChar w:fldCharType="end"/>
        </w:r>
      </w:hyperlink>
    </w:p>
    <w:p w14:paraId="3C306B42" w14:textId="297001BB"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38" w:history="1">
        <w:r w:rsidRPr="00653C55">
          <w:rPr>
            <w:rStyle w:val="Hyperlink"/>
          </w:rPr>
          <w:t>Figura 12 Tela de login da aplicação (próprio, 2020)</w:t>
        </w:r>
        <w:r>
          <w:rPr>
            <w:webHidden/>
          </w:rPr>
          <w:tab/>
        </w:r>
        <w:r>
          <w:rPr>
            <w:webHidden/>
          </w:rPr>
          <w:fldChar w:fldCharType="begin"/>
        </w:r>
        <w:r>
          <w:rPr>
            <w:webHidden/>
          </w:rPr>
          <w:instrText xml:space="preserve"> PAGEREF _Toc53953338 \h </w:instrText>
        </w:r>
        <w:r>
          <w:rPr>
            <w:webHidden/>
          </w:rPr>
        </w:r>
        <w:r>
          <w:rPr>
            <w:webHidden/>
          </w:rPr>
          <w:fldChar w:fldCharType="separate"/>
        </w:r>
        <w:r>
          <w:rPr>
            <w:webHidden/>
          </w:rPr>
          <w:t>46</w:t>
        </w:r>
        <w:r>
          <w:rPr>
            <w:webHidden/>
          </w:rPr>
          <w:fldChar w:fldCharType="end"/>
        </w:r>
      </w:hyperlink>
    </w:p>
    <w:p w14:paraId="288F976C" w14:textId="3831170A"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39" w:history="1">
        <w:r w:rsidRPr="00653C55">
          <w:rPr>
            <w:rStyle w:val="Hyperlink"/>
          </w:rPr>
          <w:t>Figura 13 Tela de preenchimento do contexto (próprio, 2020)</w:t>
        </w:r>
        <w:r>
          <w:rPr>
            <w:webHidden/>
          </w:rPr>
          <w:tab/>
        </w:r>
        <w:r>
          <w:rPr>
            <w:webHidden/>
          </w:rPr>
          <w:fldChar w:fldCharType="begin"/>
        </w:r>
        <w:r>
          <w:rPr>
            <w:webHidden/>
          </w:rPr>
          <w:instrText xml:space="preserve"> PAGEREF _Toc53953339 \h </w:instrText>
        </w:r>
        <w:r>
          <w:rPr>
            <w:webHidden/>
          </w:rPr>
        </w:r>
        <w:r>
          <w:rPr>
            <w:webHidden/>
          </w:rPr>
          <w:fldChar w:fldCharType="separate"/>
        </w:r>
        <w:r>
          <w:rPr>
            <w:webHidden/>
          </w:rPr>
          <w:t>47</w:t>
        </w:r>
        <w:r>
          <w:rPr>
            <w:webHidden/>
          </w:rPr>
          <w:fldChar w:fldCharType="end"/>
        </w:r>
      </w:hyperlink>
    </w:p>
    <w:p w14:paraId="27B0E460" w14:textId="5F0ECA63"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40" w:history="1">
        <w:r w:rsidRPr="00653C55">
          <w:rPr>
            <w:rStyle w:val="Hyperlink"/>
          </w:rPr>
          <w:t>Figura 14 Tela da lista de dispositivos do Spotify (próprio, 2020)</w:t>
        </w:r>
        <w:r>
          <w:rPr>
            <w:webHidden/>
          </w:rPr>
          <w:tab/>
        </w:r>
        <w:r>
          <w:rPr>
            <w:webHidden/>
          </w:rPr>
          <w:fldChar w:fldCharType="begin"/>
        </w:r>
        <w:r>
          <w:rPr>
            <w:webHidden/>
          </w:rPr>
          <w:instrText xml:space="preserve"> PAGEREF _Toc53953340 \h </w:instrText>
        </w:r>
        <w:r>
          <w:rPr>
            <w:webHidden/>
          </w:rPr>
        </w:r>
        <w:r>
          <w:rPr>
            <w:webHidden/>
          </w:rPr>
          <w:fldChar w:fldCharType="separate"/>
        </w:r>
        <w:r>
          <w:rPr>
            <w:webHidden/>
          </w:rPr>
          <w:t>48</w:t>
        </w:r>
        <w:r>
          <w:rPr>
            <w:webHidden/>
          </w:rPr>
          <w:fldChar w:fldCharType="end"/>
        </w:r>
      </w:hyperlink>
    </w:p>
    <w:p w14:paraId="4835FE0F" w14:textId="57E7135D"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41" w:history="1">
        <w:r w:rsidRPr="00653C55">
          <w:rPr>
            <w:rStyle w:val="Hyperlink"/>
          </w:rPr>
          <w:t>Figura 15 Tela principal, a qual apresenta a música sendo reproduzida ao usuário (próprio, 2020)</w:t>
        </w:r>
        <w:r>
          <w:rPr>
            <w:webHidden/>
          </w:rPr>
          <w:tab/>
        </w:r>
        <w:r>
          <w:rPr>
            <w:webHidden/>
          </w:rPr>
          <w:fldChar w:fldCharType="begin"/>
        </w:r>
        <w:r>
          <w:rPr>
            <w:webHidden/>
          </w:rPr>
          <w:instrText xml:space="preserve"> PAGEREF _Toc53953341 \h </w:instrText>
        </w:r>
        <w:r>
          <w:rPr>
            <w:webHidden/>
          </w:rPr>
        </w:r>
        <w:r>
          <w:rPr>
            <w:webHidden/>
          </w:rPr>
          <w:fldChar w:fldCharType="separate"/>
        </w:r>
        <w:r>
          <w:rPr>
            <w:webHidden/>
          </w:rPr>
          <w:t>49</w:t>
        </w:r>
        <w:r>
          <w:rPr>
            <w:webHidden/>
          </w:rPr>
          <w:fldChar w:fldCharType="end"/>
        </w:r>
      </w:hyperlink>
    </w:p>
    <w:p w14:paraId="5A604E5A" w14:textId="50EDB532"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42" w:history="1">
        <w:r w:rsidRPr="00653C55">
          <w:rPr>
            <w:rStyle w:val="Hyperlink"/>
          </w:rPr>
          <w:t>Figura 16 Tela de busca de músicas que encaixem melhor no momento (próprio, 2020)</w:t>
        </w:r>
        <w:r>
          <w:rPr>
            <w:webHidden/>
          </w:rPr>
          <w:tab/>
        </w:r>
        <w:r>
          <w:rPr>
            <w:webHidden/>
          </w:rPr>
          <w:fldChar w:fldCharType="begin"/>
        </w:r>
        <w:r>
          <w:rPr>
            <w:webHidden/>
          </w:rPr>
          <w:instrText xml:space="preserve"> PAGEREF _Toc53953342 \h </w:instrText>
        </w:r>
        <w:r>
          <w:rPr>
            <w:webHidden/>
          </w:rPr>
        </w:r>
        <w:r>
          <w:rPr>
            <w:webHidden/>
          </w:rPr>
          <w:fldChar w:fldCharType="separate"/>
        </w:r>
        <w:r>
          <w:rPr>
            <w:webHidden/>
          </w:rPr>
          <w:t>50</w:t>
        </w:r>
        <w:r>
          <w:rPr>
            <w:webHidden/>
          </w:rPr>
          <w:fldChar w:fldCharType="end"/>
        </w:r>
      </w:hyperlink>
    </w:p>
    <w:p w14:paraId="3BAAC8C8" w14:textId="7A950794"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43" w:history="1">
        <w:r w:rsidRPr="00653C55">
          <w:rPr>
            <w:rStyle w:val="Hyperlink"/>
          </w:rPr>
          <w:t xml:space="preserve">Figura 17 Console do </w:t>
        </w:r>
        <w:r w:rsidRPr="00653C55">
          <w:rPr>
            <w:rStyle w:val="Hyperlink"/>
            <w:i/>
            <w:iCs/>
          </w:rPr>
          <w:t>Realtime Database</w:t>
        </w:r>
        <w:r w:rsidRPr="00653C55">
          <w:rPr>
            <w:rStyle w:val="Hyperlink"/>
          </w:rPr>
          <w:t xml:space="preserve"> do Firebase (próprio, 2020)</w:t>
        </w:r>
        <w:r>
          <w:rPr>
            <w:webHidden/>
          </w:rPr>
          <w:tab/>
        </w:r>
        <w:r>
          <w:rPr>
            <w:webHidden/>
          </w:rPr>
          <w:fldChar w:fldCharType="begin"/>
        </w:r>
        <w:r>
          <w:rPr>
            <w:webHidden/>
          </w:rPr>
          <w:instrText xml:space="preserve"> PAGEREF _Toc53953343 \h </w:instrText>
        </w:r>
        <w:r>
          <w:rPr>
            <w:webHidden/>
          </w:rPr>
        </w:r>
        <w:r>
          <w:rPr>
            <w:webHidden/>
          </w:rPr>
          <w:fldChar w:fldCharType="separate"/>
        </w:r>
        <w:r>
          <w:rPr>
            <w:webHidden/>
          </w:rPr>
          <w:t>52</w:t>
        </w:r>
        <w:r>
          <w:rPr>
            <w:webHidden/>
          </w:rPr>
          <w:fldChar w:fldCharType="end"/>
        </w:r>
      </w:hyperlink>
    </w:p>
    <w:p w14:paraId="21E584B0" w14:textId="4148305C"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44" w:history="1">
        <w:r w:rsidRPr="00653C55">
          <w:rPr>
            <w:rStyle w:val="Hyperlink"/>
          </w:rPr>
          <w:t>Figura 18 Visão macro das etapas para transformar os eventos registrados no firebase na tabela que sera rodado o KNN (próprio, 2020)</w:t>
        </w:r>
        <w:r>
          <w:rPr>
            <w:webHidden/>
          </w:rPr>
          <w:tab/>
        </w:r>
        <w:r>
          <w:rPr>
            <w:webHidden/>
          </w:rPr>
          <w:fldChar w:fldCharType="begin"/>
        </w:r>
        <w:r>
          <w:rPr>
            <w:webHidden/>
          </w:rPr>
          <w:instrText xml:space="preserve"> PAGEREF _Toc53953344 \h </w:instrText>
        </w:r>
        <w:r>
          <w:rPr>
            <w:webHidden/>
          </w:rPr>
        </w:r>
        <w:r>
          <w:rPr>
            <w:webHidden/>
          </w:rPr>
          <w:fldChar w:fldCharType="separate"/>
        </w:r>
        <w:r>
          <w:rPr>
            <w:webHidden/>
          </w:rPr>
          <w:t>54</w:t>
        </w:r>
        <w:r>
          <w:rPr>
            <w:webHidden/>
          </w:rPr>
          <w:fldChar w:fldCharType="end"/>
        </w:r>
      </w:hyperlink>
    </w:p>
    <w:p w14:paraId="7D201A38" w14:textId="70DCE1B8"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45" w:history="1">
        <w:r w:rsidRPr="00653C55">
          <w:rPr>
            <w:rStyle w:val="Hyperlink"/>
          </w:rPr>
          <w:t>Figura 19 Representação dos eventos salvos no Firebase (próprio, 2020)</w:t>
        </w:r>
        <w:r>
          <w:rPr>
            <w:webHidden/>
          </w:rPr>
          <w:tab/>
        </w:r>
        <w:r>
          <w:rPr>
            <w:webHidden/>
          </w:rPr>
          <w:fldChar w:fldCharType="begin"/>
        </w:r>
        <w:r>
          <w:rPr>
            <w:webHidden/>
          </w:rPr>
          <w:instrText xml:space="preserve"> PAGEREF _Toc53953345 \h </w:instrText>
        </w:r>
        <w:r>
          <w:rPr>
            <w:webHidden/>
          </w:rPr>
        </w:r>
        <w:r>
          <w:rPr>
            <w:webHidden/>
          </w:rPr>
          <w:fldChar w:fldCharType="separate"/>
        </w:r>
        <w:r>
          <w:rPr>
            <w:webHidden/>
          </w:rPr>
          <w:t>54</w:t>
        </w:r>
        <w:r>
          <w:rPr>
            <w:webHidden/>
          </w:rPr>
          <w:fldChar w:fldCharType="end"/>
        </w:r>
      </w:hyperlink>
    </w:p>
    <w:p w14:paraId="539ABEB8" w14:textId="633DB1FA"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46" w:history="1">
        <w:r w:rsidRPr="00653C55">
          <w:rPr>
            <w:rStyle w:val="Hyperlink"/>
          </w:rPr>
          <w:t>Figura 20 Representação das listas geradas na etapa “Separa contexto” (próprio, 2020)</w:t>
        </w:r>
        <w:r>
          <w:rPr>
            <w:webHidden/>
          </w:rPr>
          <w:tab/>
        </w:r>
        <w:r>
          <w:rPr>
            <w:webHidden/>
          </w:rPr>
          <w:fldChar w:fldCharType="begin"/>
        </w:r>
        <w:r>
          <w:rPr>
            <w:webHidden/>
          </w:rPr>
          <w:instrText xml:space="preserve"> PAGEREF _Toc53953346 \h </w:instrText>
        </w:r>
        <w:r>
          <w:rPr>
            <w:webHidden/>
          </w:rPr>
        </w:r>
        <w:r>
          <w:rPr>
            <w:webHidden/>
          </w:rPr>
          <w:fldChar w:fldCharType="separate"/>
        </w:r>
        <w:r>
          <w:rPr>
            <w:webHidden/>
          </w:rPr>
          <w:t>55</w:t>
        </w:r>
        <w:r>
          <w:rPr>
            <w:webHidden/>
          </w:rPr>
          <w:fldChar w:fldCharType="end"/>
        </w:r>
      </w:hyperlink>
    </w:p>
    <w:p w14:paraId="729373BB" w14:textId="059E9F7F"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47" w:history="1">
        <w:r w:rsidRPr="00653C55">
          <w:rPr>
            <w:rStyle w:val="Hyperlink"/>
          </w:rPr>
          <w:t>Figura 21 Representação das listas geradas na etapa “separa contexto das músicas” (próprio, 2020)</w:t>
        </w:r>
        <w:r>
          <w:rPr>
            <w:webHidden/>
          </w:rPr>
          <w:tab/>
        </w:r>
        <w:r>
          <w:rPr>
            <w:webHidden/>
          </w:rPr>
          <w:fldChar w:fldCharType="begin"/>
        </w:r>
        <w:r>
          <w:rPr>
            <w:webHidden/>
          </w:rPr>
          <w:instrText xml:space="preserve"> PAGEREF _Toc53953347 \h </w:instrText>
        </w:r>
        <w:r>
          <w:rPr>
            <w:webHidden/>
          </w:rPr>
        </w:r>
        <w:r>
          <w:rPr>
            <w:webHidden/>
          </w:rPr>
          <w:fldChar w:fldCharType="separate"/>
        </w:r>
        <w:r>
          <w:rPr>
            <w:webHidden/>
          </w:rPr>
          <w:t>55</w:t>
        </w:r>
        <w:r>
          <w:rPr>
            <w:webHidden/>
          </w:rPr>
          <w:fldChar w:fldCharType="end"/>
        </w:r>
      </w:hyperlink>
    </w:p>
    <w:p w14:paraId="1DCBB370" w14:textId="61DACC27"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48" w:history="1">
        <w:r w:rsidRPr="00653C55">
          <w:rPr>
            <w:rStyle w:val="Hyperlink"/>
          </w:rPr>
          <w:t>Figura 22 Representação da tabela na etapa “separa contexto das músicas” (próprio, 2020)</w:t>
        </w:r>
        <w:r>
          <w:rPr>
            <w:webHidden/>
          </w:rPr>
          <w:tab/>
        </w:r>
        <w:r>
          <w:rPr>
            <w:webHidden/>
          </w:rPr>
          <w:fldChar w:fldCharType="begin"/>
        </w:r>
        <w:r>
          <w:rPr>
            <w:webHidden/>
          </w:rPr>
          <w:instrText xml:space="preserve"> PAGEREF _Toc53953348 \h </w:instrText>
        </w:r>
        <w:r>
          <w:rPr>
            <w:webHidden/>
          </w:rPr>
        </w:r>
        <w:r>
          <w:rPr>
            <w:webHidden/>
          </w:rPr>
          <w:fldChar w:fldCharType="separate"/>
        </w:r>
        <w:r>
          <w:rPr>
            <w:webHidden/>
          </w:rPr>
          <w:t>56</w:t>
        </w:r>
        <w:r>
          <w:rPr>
            <w:webHidden/>
          </w:rPr>
          <w:fldChar w:fldCharType="end"/>
        </w:r>
      </w:hyperlink>
    </w:p>
    <w:p w14:paraId="2AAF95BF" w14:textId="1B260FC2"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49" w:history="1">
        <w:r w:rsidRPr="00653C55">
          <w:rPr>
            <w:rStyle w:val="Hyperlink"/>
          </w:rPr>
          <w:t>Figura 23 Visão macro do sistema LORS (próprio, 2020)</w:t>
        </w:r>
        <w:r>
          <w:rPr>
            <w:webHidden/>
          </w:rPr>
          <w:tab/>
        </w:r>
        <w:r>
          <w:rPr>
            <w:webHidden/>
          </w:rPr>
          <w:fldChar w:fldCharType="begin"/>
        </w:r>
        <w:r>
          <w:rPr>
            <w:webHidden/>
          </w:rPr>
          <w:instrText xml:space="preserve"> PAGEREF _Toc53953349 \h </w:instrText>
        </w:r>
        <w:r>
          <w:rPr>
            <w:webHidden/>
          </w:rPr>
        </w:r>
        <w:r>
          <w:rPr>
            <w:webHidden/>
          </w:rPr>
          <w:fldChar w:fldCharType="separate"/>
        </w:r>
        <w:r>
          <w:rPr>
            <w:webHidden/>
          </w:rPr>
          <w:t>57</w:t>
        </w:r>
        <w:r>
          <w:rPr>
            <w:webHidden/>
          </w:rPr>
          <w:fldChar w:fldCharType="end"/>
        </w:r>
      </w:hyperlink>
    </w:p>
    <w:p w14:paraId="77AC117D" w14:textId="2D1093DC" w:rsidR="008F2AE9" w:rsidRDefault="002E2086" w:rsidP="00CA31F6">
      <w:pPr>
        <w:pStyle w:val="Rodap"/>
      </w:pPr>
      <w:r>
        <w:fldChar w:fldCharType="end"/>
      </w:r>
    </w:p>
    <w:p w14:paraId="1F27E29F" w14:textId="2782BA6D" w:rsidR="008F2AE9" w:rsidRDefault="008F2AE9" w:rsidP="00CA31F6">
      <w:pPr>
        <w:pStyle w:val="Ttulo0"/>
      </w:pPr>
      <w:r>
        <w:lastRenderedPageBreak/>
        <w:t xml:space="preserve">Lista de </w:t>
      </w:r>
      <w:r w:rsidR="00E65374">
        <w:t>Quadros</w:t>
      </w:r>
    </w:p>
    <w:p w14:paraId="2B888A47" w14:textId="4C9D0139" w:rsidR="007A4111" w:rsidRDefault="00E65374">
      <w:pPr>
        <w:pStyle w:val="ndicedeilustraes"/>
        <w:tabs>
          <w:tab w:val="right" w:pos="9062"/>
        </w:tab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53953291" w:history="1">
        <w:r w:rsidR="007A4111" w:rsidRPr="00167460">
          <w:rPr>
            <w:rStyle w:val="Hyperlink"/>
          </w:rPr>
          <w:t>Quadro 1 Relação das funcionalidades desenvolvidas em cada artigo revisado</w:t>
        </w:r>
        <w:r w:rsidR="007A4111">
          <w:rPr>
            <w:webHidden/>
          </w:rPr>
          <w:tab/>
        </w:r>
        <w:r w:rsidR="007A4111">
          <w:rPr>
            <w:webHidden/>
          </w:rPr>
          <w:fldChar w:fldCharType="begin"/>
        </w:r>
        <w:r w:rsidR="007A4111">
          <w:rPr>
            <w:webHidden/>
          </w:rPr>
          <w:instrText xml:space="preserve"> PAGEREF _Toc53953291 \h </w:instrText>
        </w:r>
        <w:r w:rsidR="007A4111">
          <w:rPr>
            <w:webHidden/>
          </w:rPr>
        </w:r>
        <w:r w:rsidR="007A4111">
          <w:rPr>
            <w:webHidden/>
          </w:rPr>
          <w:fldChar w:fldCharType="separate"/>
        </w:r>
        <w:r w:rsidR="007A4111">
          <w:rPr>
            <w:webHidden/>
          </w:rPr>
          <w:t>32</w:t>
        </w:r>
        <w:r w:rsidR="007A4111">
          <w:rPr>
            <w:webHidden/>
          </w:rPr>
          <w:fldChar w:fldCharType="end"/>
        </w:r>
      </w:hyperlink>
    </w:p>
    <w:p w14:paraId="302D86C2" w14:textId="3E2C86DA" w:rsidR="007A4111" w:rsidRDefault="007A4111">
      <w:pPr>
        <w:pStyle w:val="ndicedeilustraes"/>
        <w:tabs>
          <w:tab w:val="right" w:pos="9062"/>
        </w:tabs>
        <w:rPr>
          <w:rFonts w:asciiTheme="minorHAnsi" w:eastAsiaTheme="minorEastAsia" w:hAnsiTheme="minorHAnsi" w:cstheme="minorBidi"/>
          <w:color w:val="auto"/>
          <w:sz w:val="22"/>
          <w:szCs w:val="22"/>
          <w:lang w:eastAsia="pt-BR"/>
        </w:rPr>
      </w:pPr>
      <w:hyperlink w:anchor="_Toc53953292" w:history="1">
        <w:r w:rsidRPr="00167460">
          <w:rPr>
            <w:rStyle w:val="Hyperlink"/>
          </w:rPr>
          <w:t>Quadro 2 Perguntas e respostas disponibilizadas a um certo público através dos formulários do Google. (próprio, 2020)</w:t>
        </w:r>
        <w:r>
          <w:rPr>
            <w:webHidden/>
          </w:rPr>
          <w:tab/>
        </w:r>
        <w:r>
          <w:rPr>
            <w:webHidden/>
          </w:rPr>
          <w:fldChar w:fldCharType="begin"/>
        </w:r>
        <w:r>
          <w:rPr>
            <w:webHidden/>
          </w:rPr>
          <w:instrText xml:space="preserve"> PAGEREF _Toc53953292 \h </w:instrText>
        </w:r>
        <w:r>
          <w:rPr>
            <w:webHidden/>
          </w:rPr>
        </w:r>
        <w:r>
          <w:rPr>
            <w:webHidden/>
          </w:rPr>
          <w:fldChar w:fldCharType="separate"/>
        </w:r>
        <w:r>
          <w:rPr>
            <w:webHidden/>
          </w:rPr>
          <w:t>41</w:t>
        </w:r>
        <w:r>
          <w:rPr>
            <w:webHidden/>
          </w:rPr>
          <w:fldChar w:fldCharType="end"/>
        </w:r>
      </w:hyperlink>
    </w:p>
    <w:p w14:paraId="5D978675" w14:textId="5611FDFE" w:rsidR="007A4111" w:rsidRDefault="007A4111">
      <w:pPr>
        <w:pStyle w:val="ndicedeilustraes"/>
        <w:tabs>
          <w:tab w:val="right" w:pos="9062"/>
        </w:tabs>
        <w:rPr>
          <w:rFonts w:asciiTheme="minorHAnsi" w:eastAsiaTheme="minorEastAsia" w:hAnsiTheme="minorHAnsi" w:cstheme="minorBidi"/>
          <w:color w:val="auto"/>
          <w:sz w:val="22"/>
          <w:szCs w:val="22"/>
          <w:lang w:eastAsia="pt-BR"/>
        </w:rPr>
      </w:pPr>
      <w:hyperlink w:anchor="_Toc53953293" w:history="1">
        <w:r w:rsidRPr="00167460">
          <w:rPr>
            <w:rStyle w:val="Hyperlink"/>
          </w:rPr>
          <w:t>Quadro 3 Lista de ações possíveis nos eventos (próprio, 2020)</w:t>
        </w:r>
        <w:r>
          <w:rPr>
            <w:webHidden/>
          </w:rPr>
          <w:tab/>
        </w:r>
        <w:r>
          <w:rPr>
            <w:webHidden/>
          </w:rPr>
          <w:fldChar w:fldCharType="begin"/>
        </w:r>
        <w:r>
          <w:rPr>
            <w:webHidden/>
          </w:rPr>
          <w:instrText xml:space="preserve"> PAGEREF _Toc53953293 \h </w:instrText>
        </w:r>
        <w:r>
          <w:rPr>
            <w:webHidden/>
          </w:rPr>
        </w:r>
        <w:r>
          <w:rPr>
            <w:webHidden/>
          </w:rPr>
          <w:fldChar w:fldCharType="separate"/>
        </w:r>
        <w:r>
          <w:rPr>
            <w:webHidden/>
          </w:rPr>
          <w:t>53</w:t>
        </w:r>
        <w:r>
          <w:rPr>
            <w:webHidden/>
          </w:rPr>
          <w:fldChar w:fldCharType="end"/>
        </w:r>
      </w:hyperlink>
    </w:p>
    <w:p w14:paraId="5D36B85E" w14:textId="190E295F" w:rsidR="00E65374" w:rsidRPr="00E65374" w:rsidRDefault="00E65374" w:rsidP="00CA31F6">
      <w:r>
        <w:fldChar w:fldCharType="end"/>
      </w:r>
    </w:p>
    <w:p w14:paraId="29A964A2" w14:textId="77777777" w:rsidR="008F2AE9" w:rsidRDefault="008F2AE9" w:rsidP="00CA31F6">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rsidRPr="006135FE" w14:paraId="35F9BBCB" w14:textId="77777777" w:rsidTr="00D942ED">
        <w:tc>
          <w:tcPr>
            <w:tcW w:w="1292" w:type="dxa"/>
          </w:tcPr>
          <w:p w14:paraId="273BCA72" w14:textId="77777777" w:rsidR="008F2AE9" w:rsidRPr="00CA31F6" w:rsidRDefault="00D942ED" w:rsidP="00CA31F6">
            <w:pPr>
              <w:pStyle w:val="Remissivo1"/>
            </w:pPr>
            <w:r w:rsidRPr="00CA31F6">
              <w:t>RecSys</w:t>
            </w:r>
          </w:p>
          <w:p w14:paraId="25F1B6B2" w14:textId="77777777" w:rsidR="00F31FE8" w:rsidRPr="00CA31F6" w:rsidRDefault="00F31FE8" w:rsidP="00CA31F6">
            <w:r w:rsidRPr="00CA31F6">
              <w:t>SVM</w:t>
            </w:r>
          </w:p>
          <w:p w14:paraId="02AD21B5" w14:textId="77777777" w:rsidR="00FF5562" w:rsidRPr="00CA31F6" w:rsidRDefault="00AE34C4" w:rsidP="00CA31F6">
            <w:r w:rsidRPr="00CA31F6">
              <w:t>AUC</w:t>
            </w:r>
          </w:p>
          <w:p w14:paraId="7942D138" w14:textId="77777777" w:rsidR="00AE34C4" w:rsidRPr="00CA31F6" w:rsidRDefault="00AE34C4" w:rsidP="00CA31F6">
            <w:r w:rsidRPr="00CA31F6">
              <w:t>RBF</w:t>
            </w:r>
          </w:p>
          <w:p w14:paraId="698083C8" w14:textId="77777777" w:rsidR="00AE34C4" w:rsidRPr="00CA31F6" w:rsidRDefault="00AE34C4" w:rsidP="00CA31F6">
            <w:r w:rsidRPr="00CA31F6">
              <w:t>GPML</w:t>
            </w:r>
          </w:p>
          <w:p w14:paraId="0915174B" w14:textId="77777777" w:rsidR="00D212D3" w:rsidRPr="00CA31F6" w:rsidRDefault="00D212D3" w:rsidP="00CA31F6">
            <w:r w:rsidRPr="00CA31F6">
              <w:t>GPR</w:t>
            </w:r>
          </w:p>
          <w:p w14:paraId="57BAC388" w14:textId="77777777" w:rsidR="00D212D3" w:rsidRPr="00CA31F6" w:rsidRDefault="00D212D3" w:rsidP="00CA31F6">
            <w:pPr>
              <w:rPr>
                <w:lang w:val="en-US"/>
              </w:rPr>
            </w:pPr>
            <w:r w:rsidRPr="00CA31F6">
              <w:rPr>
                <w:lang w:val="en-US"/>
              </w:rPr>
              <w:t>AIR</w:t>
            </w:r>
          </w:p>
          <w:p w14:paraId="62866913" w14:textId="48E3C733" w:rsidR="00D212D3" w:rsidRPr="00CA31F6" w:rsidRDefault="00D212D3" w:rsidP="00CA31F6">
            <w:pPr>
              <w:rPr>
                <w:lang w:val="en-US"/>
              </w:rPr>
            </w:pPr>
            <w:r w:rsidRPr="00CA31F6">
              <w:t>SPTF</w:t>
            </w:r>
          </w:p>
        </w:tc>
        <w:tc>
          <w:tcPr>
            <w:tcW w:w="7780" w:type="dxa"/>
          </w:tcPr>
          <w:p w14:paraId="446FB7C6" w14:textId="77777777" w:rsidR="008F2AE9" w:rsidRPr="00CA31F6" w:rsidRDefault="00D942ED" w:rsidP="00CA31F6">
            <w:pPr>
              <w:pStyle w:val="Remissivo1"/>
              <w:rPr>
                <w:lang w:val="en-US"/>
              </w:rPr>
            </w:pPr>
            <w:r w:rsidRPr="00CA31F6">
              <w:rPr>
                <w:lang w:val="en-US"/>
              </w:rPr>
              <w:t>Recommender Systems</w:t>
            </w:r>
          </w:p>
          <w:p w14:paraId="26611B19" w14:textId="77777777" w:rsidR="00F25BE1" w:rsidRPr="00CA31F6" w:rsidRDefault="00F31FE8" w:rsidP="00CA31F6">
            <w:pPr>
              <w:rPr>
                <w:lang w:val="en-US"/>
              </w:rPr>
            </w:pPr>
            <w:r w:rsidRPr="00CA31F6">
              <w:rPr>
                <w:lang w:val="en-US"/>
              </w:rPr>
              <w:t>Support Vector Machine</w:t>
            </w:r>
          </w:p>
          <w:p w14:paraId="2A29754B" w14:textId="1093C225" w:rsidR="00AE34C4" w:rsidRPr="00CA31F6" w:rsidRDefault="00AE34C4" w:rsidP="00CA31F6">
            <w:pPr>
              <w:rPr>
                <w:lang w:val="en-US"/>
              </w:rPr>
            </w:pPr>
            <w:r w:rsidRPr="00CA31F6">
              <w:rPr>
                <w:lang w:val="en-US"/>
              </w:rPr>
              <w:t>Operating Characteristic Curve</w:t>
            </w:r>
          </w:p>
          <w:p w14:paraId="253015F3" w14:textId="68A37179" w:rsidR="00AE34C4" w:rsidRPr="00CA31F6" w:rsidRDefault="00AE34C4" w:rsidP="00CA31F6">
            <w:pPr>
              <w:rPr>
                <w:lang w:val="en-US"/>
              </w:rPr>
            </w:pPr>
            <w:r w:rsidRPr="00CA31F6">
              <w:rPr>
                <w:lang w:val="en-US"/>
              </w:rPr>
              <w:t>Radial Basis Function</w:t>
            </w:r>
          </w:p>
          <w:p w14:paraId="379185F9" w14:textId="77777777" w:rsidR="00AE34C4" w:rsidRPr="00CA31F6" w:rsidRDefault="00AE34C4" w:rsidP="00CA31F6">
            <w:pPr>
              <w:rPr>
                <w:lang w:val="en-US"/>
              </w:rPr>
            </w:pPr>
            <w:r w:rsidRPr="00CA31F6">
              <w:rPr>
                <w:lang w:val="en-US"/>
              </w:rPr>
              <w:t>Gaussian Process for Machine Learning</w:t>
            </w:r>
          </w:p>
          <w:p w14:paraId="06AD3AFF" w14:textId="77777777" w:rsidR="00D212D3" w:rsidRPr="00CA31F6" w:rsidRDefault="00D212D3" w:rsidP="00CA31F6">
            <w:pPr>
              <w:rPr>
                <w:lang w:val="en-US"/>
              </w:rPr>
            </w:pPr>
            <w:r w:rsidRPr="00CA31F6">
              <w:rPr>
                <w:lang w:val="en-US"/>
              </w:rPr>
              <w:t>Gaussian Process Regression</w:t>
            </w:r>
          </w:p>
          <w:p w14:paraId="1101224E" w14:textId="77777777" w:rsidR="00D212D3" w:rsidRPr="00CA31F6" w:rsidRDefault="00D212D3" w:rsidP="00CA31F6">
            <w:pPr>
              <w:rPr>
                <w:lang w:val="en-US"/>
              </w:rPr>
            </w:pPr>
            <w:r w:rsidRPr="00CA31F6">
              <w:rPr>
                <w:lang w:val="en-US"/>
              </w:rPr>
              <w:t>Activity-aware Intent Recommendation</w:t>
            </w:r>
          </w:p>
          <w:p w14:paraId="75AD77D6" w14:textId="77777777" w:rsidR="00D212D3" w:rsidRPr="00CA31F6" w:rsidRDefault="00D212D3" w:rsidP="00CA31F6">
            <w:r w:rsidRPr="00CA31F6">
              <w:t>RecSys do Spotify</w:t>
            </w:r>
          </w:p>
          <w:p w14:paraId="5979F004" w14:textId="641ADD6D" w:rsidR="00F92BE3" w:rsidRPr="00CA31F6" w:rsidRDefault="00F92BE3" w:rsidP="00CA31F6">
            <w:pPr>
              <w:rPr>
                <w:lang w:val="en-US"/>
              </w:rPr>
            </w:pPr>
          </w:p>
        </w:tc>
      </w:tr>
    </w:tbl>
    <w:p w14:paraId="22421968" w14:textId="77777777" w:rsidR="008F2AE9" w:rsidRPr="00F31FE8" w:rsidRDefault="008F2AE9" w:rsidP="00CA31F6">
      <w:pPr>
        <w:rPr>
          <w:lang w:val="en-US"/>
        </w:rPr>
      </w:pPr>
    </w:p>
    <w:p w14:paraId="5CD56C6B" w14:textId="77777777" w:rsidR="008F2AE9" w:rsidRDefault="008F2AE9" w:rsidP="00CA31F6">
      <w:pPr>
        <w:pStyle w:val="Ttulo0"/>
      </w:pPr>
      <w:r>
        <w:lastRenderedPageBreak/>
        <w:t>Sumário</w:t>
      </w:r>
    </w:p>
    <w:p w14:paraId="2D86BEBA" w14:textId="70BDF063" w:rsidR="007A4111" w:rsidRDefault="000C396C">
      <w:pPr>
        <w:pStyle w:val="Sumrio1"/>
        <w:tabs>
          <w:tab w:val="righ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53953294" w:history="1">
        <w:r w:rsidR="007A4111" w:rsidRPr="00EB13BB">
          <w:rPr>
            <w:rStyle w:val="Hyperlink"/>
            <w:noProof/>
          </w:rPr>
          <w:t>1</w:t>
        </w:r>
        <w:r w:rsidR="007A4111">
          <w:rPr>
            <w:rFonts w:asciiTheme="minorHAnsi" w:eastAsiaTheme="minorEastAsia" w:hAnsiTheme="minorHAnsi" w:cstheme="minorBidi"/>
            <w:b w:val="0"/>
            <w:iCs w:val="0"/>
            <w:caps w:val="0"/>
            <w:noProof/>
            <w:color w:val="auto"/>
            <w:sz w:val="22"/>
            <w:szCs w:val="22"/>
            <w:lang w:eastAsia="pt-BR"/>
          </w:rPr>
          <w:tab/>
        </w:r>
        <w:r w:rsidR="007A4111" w:rsidRPr="00EB13BB">
          <w:rPr>
            <w:rStyle w:val="Hyperlink"/>
            <w:noProof/>
          </w:rPr>
          <w:t>Introdução</w:t>
        </w:r>
        <w:r w:rsidR="007A4111">
          <w:rPr>
            <w:noProof/>
            <w:webHidden/>
          </w:rPr>
          <w:tab/>
        </w:r>
        <w:r w:rsidR="007A4111">
          <w:rPr>
            <w:noProof/>
            <w:webHidden/>
          </w:rPr>
          <w:fldChar w:fldCharType="begin"/>
        </w:r>
        <w:r w:rsidR="007A4111">
          <w:rPr>
            <w:noProof/>
            <w:webHidden/>
          </w:rPr>
          <w:instrText xml:space="preserve"> PAGEREF _Toc53953294 \h </w:instrText>
        </w:r>
        <w:r w:rsidR="007A4111">
          <w:rPr>
            <w:noProof/>
            <w:webHidden/>
          </w:rPr>
        </w:r>
        <w:r w:rsidR="007A4111">
          <w:rPr>
            <w:noProof/>
            <w:webHidden/>
          </w:rPr>
          <w:fldChar w:fldCharType="separate"/>
        </w:r>
        <w:r w:rsidR="007A4111">
          <w:rPr>
            <w:noProof/>
            <w:webHidden/>
          </w:rPr>
          <w:t>11</w:t>
        </w:r>
        <w:r w:rsidR="007A4111">
          <w:rPr>
            <w:noProof/>
            <w:webHidden/>
          </w:rPr>
          <w:fldChar w:fldCharType="end"/>
        </w:r>
      </w:hyperlink>
    </w:p>
    <w:p w14:paraId="254FC422" w14:textId="50475D37" w:rsidR="007A4111" w:rsidRDefault="007A4111">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3953295" w:history="1">
        <w:r w:rsidRPr="00EB13BB">
          <w:rPr>
            <w:rStyle w:val="Hyperlink"/>
            <w:noProof/>
          </w:rPr>
          <w:t>2</w:t>
        </w:r>
        <w:r>
          <w:rPr>
            <w:rFonts w:asciiTheme="minorHAnsi" w:eastAsiaTheme="minorEastAsia" w:hAnsiTheme="minorHAnsi" w:cstheme="minorBidi"/>
            <w:b w:val="0"/>
            <w:iCs w:val="0"/>
            <w:caps w:val="0"/>
            <w:noProof/>
            <w:color w:val="auto"/>
            <w:sz w:val="22"/>
            <w:szCs w:val="22"/>
            <w:lang w:eastAsia="pt-BR"/>
          </w:rPr>
          <w:tab/>
        </w:r>
        <w:r w:rsidRPr="00EB13BB">
          <w:rPr>
            <w:rStyle w:val="Hyperlink"/>
            <w:noProof/>
          </w:rPr>
          <w:t>Trabalhos relacionados</w:t>
        </w:r>
        <w:r>
          <w:rPr>
            <w:noProof/>
            <w:webHidden/>
          </w:rPr>
          <w:tab/>
        </w:r>
        <w:r>
          <w:rPr>
            <w:noProof/>
            <w:webHidden/>
          </w:rPr>
          <w:fldChar w:fldCharType="begin"/>
        </w:r>
        <w:r>
          <w:rPr>
            <w:noProof/>
            <w:webHidden/>
          </w:rPr>
          <w:instrText xml:space="preserve"> PAGEREF _Toc53953295 \h </w:instrText>
        </w:r>
        <w:r>
          <w:rPr>
            <w:noProof/>
            <w:webHidden/>
          </w:rPr>
        </w:r>
        <w:r>
          <w:rPr>
            <w:noProof/>
            <w:webHidden/>
          </w:rPr>
          <w:fldChar w:fldCharType="separate"/>
        </w:r>
        <w:r>
          <w:rPr>
            <w:noProof/>
            <w:webHidden/>
          </w:rPr>
          <w:t>15</w:t>
        </w:r>
        <w:r>
          <w:rPr>
            <w:noProof/>
            <w:webHidden/>
          </w:rPr>
          <w:fldChar w:fldCharType="end"/>
        </w:r>
      </w:hyperlink>
    </w:p>
    <w:p w14:paraId="002408AC" w14:textId="6E16D684" w:rsidR="007A4111" w:rsidRDefault="007A411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296" w:history="1">
        <w:r w:rsidRPr="00EB13BB">
          <w:rPr>
            <w:rStyle w:val="Hyperlink"/>
          </w:rPr>
          <w:t>2.1</w:t>
        </w:r>
        <w:r>
          <w:rPr>
            <w:rFonts w:asciiTheme="minorHAnsi" w:eastAsiaTheme="minorEastAsia" w:hAnsiTheme="minorHAnsi" w:cstheme="minorBidi"/>
            <w:iCs w:val="0"/>
            <w:color w:val="auto"/>
            <w:sz w:val="22"/>
            <w:szCs w:val="22"/>
            <w:lang w:eastAsia="pt-BR"/>
          </w:rPr>
          <w:tab/>
        </w:r>
        <w:r w:rsidRPr="00EB13BB">
          <w:rPr>
            <w:rStyle w:val="Hyperlink"/>
          </w:rPr>
          <w:t>Levantamento bibliográfico inicial</w:t>
        </w:r>
        <w:r>
          <w:rPr>
            <w:webHidden/>
          </w:rPr>
          <w:tab/>
        </w:r>
        <w:r>
          <w:rPr>
            <w:webHidden/>
          </w:rPr>
          <w:fldChar w:fldCharType="begin"/>
        </w:r>
        <w:r>
          <w:rPr>
            <w:webHidden/>
          </w:rPr>
          <w:instrText xml:space="preserve"> PAGEREF _Toc53953296 \h </w:instrText>
        </w:r>
        <w:r>
          <w:rPr>
            <w:webHidden/>
          </w:rPr>
        </w:r>
        <w:r>
          <w:rPr>
            <w:webHidden/>
          </w:rPr>
          <w:fldChar w:fldCharType="separate"/>
        </w:r>
        <w:r>
          <w:rPr>
            <w:webHidden/>
          </w:rPr>
          <w:t>15</w:t>
        </w:r>
        <w:r>
          <w:rPr>
            <w:webHidden/>
          </w:rPr>
          <w:fldChar w:fldCharType="end"/>
        </w:r>
      </w:hyperlink>
    </w:p>
    <w:p w14:paraId="016D6A6E" w14:textId="7BCBE6F3" w:rsidR="007A4111" w:rsidRDefault="007A411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297" w:history="1">
        <w:r w:rsidRPr="00EB13BB">
          <w:rPr>
            <w:rStyle w:val="Hyperlink"/>
          </w:rPr>
          <w:t>2.2</w:t>
        </w:r>
        <w:r>
          <w:rPr>
            <w:rFonts w:asciiTheme="minorHAnsi" w:eastAsiaTheme="minorEastAsia" w:hAnsiTheme="minorHAnsi" w:cstheme="minorBidi"/>
            <w:iCs w:val="0"/>
            <w:color w:val="auto"/>
            <w:sz w:val="22"/>
            <w:szCs w:val="22"/>
            <w:lang w:eastAsia="pt-BR"/>
          </w:rPr>
          <w:tab/>
        </w:r>
        <w:r w:rsidRPr="00EB13BB">
          <w:rPr>
            <w:rStyle w:val="Hyperlink"/>
          </w:rPr>
          <w:t>O protocolo de revisão</w:t>
        </w:r>
        <w:r>
          <w:rPr>
            <w:webHidden/>
          </w:rPr>
          <w:tab/>
        </w:r>
        <w:r>
          <w:rPr>
            <w:webHidden/>
          </w:rPr>
          <w:fldChar w:fldCharType="begin"/>
        </w:r>
        <w:r>
          <w:rPr>
            <w:webHidden/>
          </w:rPr>
          <w:instrText xml:space="preserve"> PAGEREF _Toc53953297 \h </w:instrText>
        </w:r>
        <w:r>
          <w:rPr>
            <w:webHidden/>
          </w:rPr>
        </w:r>
        <w:r>
          <w:rPr>
            <w:webHidden/>
          </w:rPr>
          <w:fldChar w:fldCharType="separate"/>
        </w:r>
        <w:r>
          <w:rPr>
            <w:webHidden/>
          </w:rPr>
          <w:t>16</w:t>
        </w:r>
        <w:r>
          <w:rPr>
            <w:webHidden/>
          </w:rPr>
          <w:fldChar w:fldCharType="end"/>
        </w:r>
      </w:hyperlink>
    </w:p>
    <w:p w14:paraId="5D98BD6D" w14:textId="0FF3CD02" w:rsidR="007A4111" w:rsidRDefault="007A411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298" w:history="1">
        <w:r w:rsidRPr="00EB13BB">
          <w:rPr>
            <w:rStyle w:val="Hyperlink"/>
          </w:rPr>
          <w:t>2.3</w:t>
        </w:r>
        <w:r>
          <w:rPr>
            <w:rFonts w:asciiTheme="minorHAnsi" w:eastAsiaTheme="minorEastAsia" w:hAnsiTheme="minorHAnsi" w:cstheme="minorBidi"/>
            <w:iCs w:val="0"/>
            <w:color w:val="auto"/>
            <w:sz w:val="22"/>
            <w:szCs w:val="22"/>
            <w:lang w:eastAsia="pt-BR"/>
          </w:rPr>
          <w:tab/>
        </w:r>
        <w:r w:rsidRPr="00EB13BB">
          <w:rPr>
            <w:rStyle w:val="Hyperlink"/>
          </w:rPr>
          <w:t>PROCURA NOS MOTORES DE BUSCA</w:t>
        </w:r>
        <w:r>
          <w:rPr>
            <w:webHidden/>
          </w:rPr>
          <w:tab/>
        </w:r>
        <w:r>
          <w:rPr>
            <w:webHidden/>
          </w:rPr>
          <w:fldChar w:fldCharType="begin"/>
        </w:r>
        <w:r>
          <w:rPr>
            <w:webHidden/>
          </w:rPr>
          <w:instrText xml:space="preserve"> PAGEREF _Toc53953298 \h </w:instrText>
        </w:r>
        <w:r>
          <w:rPr>
            <w:webHidden/>
          </w:rPr>
        </w:r>
        <w:r>
          <w:rPr>
            <w:webHidden/>
          </w:rPr>
          <w:fldChar w:fldCharType="separate"/>
        </w:r>
        <w:r>
          <w:rPr>
            <w:webHidden/>
          </w:rPr>
          <w:t>17</w:t>
        </w:r>
        <w:r>
          <w:rPr>
            <w:webHidden/>
          </w:rPr>
          <w:fldChar w:fldCharType="end"/>
        </w:r>
      </w:hyperlink>
    </w:p>
    <w:p w14:paraId="47A7E10A" w14:textId="5980633E" w:rsidR="007A4111" w:rsidRDefault="007A411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299" w:history="1">
        <w:r w:rsidRPr="00EB13BB">
          <w:rPr>
            <w:rStyle w:val="Hyperlink"/>
          </w:rPr>
          <w:t>2.4</w:t>
        </w:r>
        <w:r>
          <w:rPr>
            <w:rFonts w:asciiTheme="minorHAnsi" w:eastAsiaTheme="minorEastAsia" w:hAnsiTheme="minorHAnsi" w:cstheme="minorBidi"/>
            <w:iCs w:val="0"/>
            <w:color w:val="auto"/>
            <w:sz w:val="22"/>
            <w:szCs w:val="22"/>
            <w:lang w:eastAsia="pt-BR"/>
          </w:rPr>
          <w:tab/>
        </w:r>
        <w:r w:rsidRPr="00EB13BB">
          <w:rPr>
            <w:rStyle w:val="Hyperlink"/>
          </w:rPr>
          <w:t>ETAPAS DA REVISÃO DOS TRABALHOS</w:t>
        </w:r>
        <w:r>
          <w:rPr>
            <w:webHidden/>
          </w:rPr>
          <w:tab/>
        </w:r>
        <w:r>
          <w:rPr>
            <w:webHidden/>
          </w:rPr>
          <w:fldChar w:fldCharType="begin"/>
        </w:r>
        <w:r>
          <w:rPr>
            <w:webHidden/>
          </w:rPr>
          <w:instrText xml:space="preserve"> PAGEREF _Toc53953299 \h </w:instrText>
        </w:r>
        <w:r>
          <w:rPr>
            <w:webHidden/>
          </w:rPr>
        </w:r>
        <w:r>
          <w:rPr>
            <w:webHidden/>
          </w:rPr>
          <w:fldChar w:fldCharType="separate"/>
        </w:r>
        <w:r>
          <w:rPr>
            <w:webHidden/>
          </w:rPr>
          <w:t>19</w:t>
        </w:r>
        <w:r>
          <w:rPr>
            <w:webHidden/>
          </w:rPr>
          <w:fldChar w:fldCharType="end"/>
        </w:r>
      </w:hyperlink>
    </w:p>
    <w:p w14:paraId="0E712503" w14:textId="0DCAB379" w:rsidR="007A4111" w:rsidRDefault="007A411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00" w:history="1">
        <w:r w:rsidRPr="00EB13BB">
          <w:rPr>
            <w:rStyle w:val="Hyperlink"/>
          </w:rPr>
          <w:t>2.4.1</w:t>
        </w:r>
        <w:r>
          <w:rPr>
            <w:rFonts w:asciiTheme="minorHAnsi" w:eastAsiaTheme="minorEastAsia" w:hAnsiTheme="minorHAnsi" w:cstheme="minorBidi"/>
            <w:iCs w:val="0"/>
            <w:color w:val="auto"/>
            <w:sz w:val="22"/>
            <w:szCs w:val="22"/>
            <w:lang w:eastAsia="pt-BR"/>
          </w:rPr>
          <w:tab/>
        </w:r>
        <w:r w:rsidRPr="00EB13BB">
          <w:rPr>
            <w:rStyle w:val="Hyperlink"/>
          </w:rPr>
          <w:t>Trabalhos selecionados</w:t>
        </w:r>
        <w:r>
          <w:rPr>
            <w:webHidden/>
          </w:rPr>
          <w:tab/>
        </w:r>
        <w:r>
          <w:rPr>
            <w:webHidden/>
          </w:rPr>
          <w:fldChar w:fldCharType="begin"/>
        </w:r>
        <w:r>
          <w:rPr>
            <w:webHidden/>
          </w:rPr>
          <w:instrText xml:space="preserve"> PAGEREF _Toc53953300 \h </w:instrText>
        </w:r>
        <w:r>
          <w:rPr>
            <w:webHidden/>
          </w:rPr>
        </w:r>
        <w:r>
          <w:rPr>
            <w:webHidden/>
          </w:rPr>
          <w:fldChar w:fldCharType="separate"/>
        </w:r>
        <w:r>
          <w:rPr>
            <w:webHidden/>
          </w:rPr>
          <w:t>20</w:t>
        </w:r>
        <w:r>
          <w:rPr>
            <w:webHidden/>
          </w:rPr>
          <w:fldChar w:fldCharType="end"/>
        </w:r>
      </w:hyperlink>
    </w:p>
    <w:p w14:paraId="25A5988B" w14:textId="7FF44C0A" w:rsidR="007A4111" w:rsidRDefault="007A411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301" w:history="1">
        <w:r w:rsidRPr="00EB13BB">
          <w:rPr>
            <w:rStyle w:val="Hyperlink"/>
          </w:rPr>
          <w:t>2.5</w:t>
        </w:r>
        <w:r>
          <w:rPr>
            <w:rFonts w:asciiTheme="minorHAnsi" w:eastAsiaTheme="minorEastAsia" w:hAnsiTheme="minorHAnsi" w:cstheme="minorBidi"/>
            <w:iCs w:val="0"/>
            <w:color w:val="auto"/>
            <w:sz w:val="22"/>
            <w:szCs w:val="22"/>
            <w:lang w:eastAsia="pt-BR"/>
          </w:rPr>
          <w:tab/>
        </w:r>
        <w:r w:rsidRPr="00EB13BB">
          <w:rPr>
            <w:rStyle w:val="Hyperlink"/>
          </w:rPr>
          <w:t>FUNCIONALIDADES DOS TRABALHOS INVESTIGADOS</w:t>
        </w:r>
        <w:r>
          <w:rPr>
            <w:webHidden/>
          </w:rPr>
          <w:tab/>
        </w:r>
        <w:r>
          <w:rPr>
            <w:webHidden/>
          </w:rPr>
          <w:fldChar w:fldCharType="begin"/>
        </w:r>
        <w:r>
          <w:rPr>
            <w:webHidden/>
          </w:rPr>
          <w:instrText xml:space="preserve"> PAGEREF _Toc53953301 \h </w:instrText>
        </w:r>
        <w:r>
          <w:rPr>
            <w:webHidden/>
          </w:rPr>
        </w:r>
        <w:r>
          <w:rPr>
            <w:webHidden/>
          </w:rPr>
          <w:fldChar w:fldCharType="separate"/>
        </w:r>
        <w:r>
          <w:rPr>
            <w:webHidden/>
          </w:rPr>
          <w:t>31</w:t>
        </w:r>
        <w:r>
          <w:rPr>
            <w:webHidden/>
          </w:rPr>
          <w:fldChar w:fldCharType="end"/>
        </w:r>
      </w:hyperlink>
    </w:p>
    <w:p w14:paraId="5CD9C5AA" w14:textId="6ECAB2EE" w:rsidR="007A4111" w:rsidRDefault="007A411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302" w:history="1">
        <w:r w:rsidRPr="00EB13BB">
          <w:rPr>
            <w:rStyle w:val="Hyperlink"/>
          </w:rPr>
          <w:t>2.6</w:t>
        </w:r>
        <w:r>
          <w:rPr>
            <w:rFonts w:asciiTheme="minorHAnsi" w:eastAsiaTheme="minorEastAsia" w:hAnsiTheme="minorHAnsi" w:cstheme="minorBidi"/>
            <w:iCs w:val="0"/>
            <w:color w:val="auto"/>
            <w:sz w:val="22"/>
            <w:szCs w:val="22"/>
            <w:lang w:eastAsia="pt-BR"/>
          </w:rPr>
          <w:tab/>
        </w:r>
        <w:r w:rsidRPr="00EB13BB">
          <w:rPr>
            <w:rStyle w:val="Hyperlink"/>
          </w:rPr>
          <w:t>Conclusões dos trabalhos revisados</w:t>
        </w:r>
        <w:r>
          <w:rPr>
            <w:webHidden/>
          </w:rPr>
          <w:tab/>
        </w:r>
        <w:r>
          <w:rPr>
            <w:webHidden/>
          </w:rPr>
          <w:fldChar w:fldCharType="begin"/>
        </w:r>
        <w:r>
          <w:rPr>
            <w:webHidden/>
          </w:rPr>
          <w:instrText xml:space="preserve"> PAGEREF _Toc53953302 \h </w:instrText>
        </w:r>
        <w:r>
          <w:rPr>
            <w:webHidden/>
          </w:rPr>
        </w:r>
        <w:r>
          <w:rPr>
            <w:webHidden/>
          </w:rPr>
          <w:fldChar w:fldCharType="separate"/>
        </w:r>
        <w:r>
          <w:rPr>
            <w:webHidden/>
          </w:rPr>
          <w:t>34</w:t>
        </w:r>
        <w:r>
          <w:rPr>
            <w:webHidden/>
          </w:rPr>
          <w:fldChar w:fldCharType="end"/>
        </w:r>
      </w:hyperlink>
    </w:p>
    <w:p w14:paraId="2980FB4D" w14:textId="2C801E2D" w:rsidR="007A4111" w:rsidRDefault="007A4111">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3953303" w:history="1">
        <w:r w:rsidRPr="00EB13BB">
          <w:rPr>
            <w:rStyle w:val="Hyperlink"/>
            <w:noProof/>
            <w:lang w:val="en-US"/>
          </w:rPr>
          <w:t>3</w:t>
        </w:r>
        <w:r>
          <w:rPr>
            <w:rFonts w:asciiTheme="minorHAnsi" w:eastAsiaTheme="minorEastAsia" w:hAnsiTheme="minorHAnsi" w:cstheme="minorBidi"/>
            <w:b w:val="0"/>
            <w:iCs w:val="0"/>
            <w:caps w:val="0"/>
            <w:noProof/>
            <w:color w:val="auto"/>
            <w:sz w:val="22"/>
            <w:szCs w:val="22"/>
            <w:lang w:eastAsia="pt-BR"/>
          </w:rPr>
          <w:tab/>
        </w:r>
        <w:r w:rsidRPr="00EB13BB">
          <w:rPr>
            <w:rStyle w:val="Hyperlink"/>
            <w:noProof/>
            <w:lang w:val="en-US"/>
          </w:rPr>
          <w:t>Modelagem do “</w:t>
        </w:r>
        <w:r w:rsidRPr="00EB13BB">
          <w:rPr>
            <w:rStyle w:val="Hyperlink"/>
            <w:i/>
            <w:noProof/>
            <w:lang w:val="en-US"/>
          </w:rPr>
          <w:t>Loewe’s Recommender system</w:t>
        </w:r>
        <w:r w:rsidRPr="00EB13BB">
          <w:rPr>
            <w:rStyle w:val="Hyperlink"/>
            <w:noProof/>
            <w:lang w:val="en-US"/>
          </w:rPr>
          <w:t>”</w:t>
        </w:r>
        <w:r>
          <w:rPr>
            <w:noProof/>
            <w:webHidden/>
          </w:rPr>
          <w:tab/>
        </w:r>
        <w:r>
          <w:rPr>
            <w:noProof/>
            <w:webHidden/>
          </w:rPr>
          <w:fldChar w:fldCharType="begin"/>
        </w:r>
        <w:r>
          <w:rPr>
            <w:noProof/>
            <w:webHidden/>
          </w:rPr>
          <w:instrText xml:space="preserve"> PAGEREF _Toc53953303 \h </w:instrText>
        </w:r>
        <w:r>
          <w:rPr>
            <w:noProof/>
            <w:webHidden/>
          </w:rPr>
        </w:r>
        <w:r>
          <w:rPr>
            <w:noProof/>
            <w:webHidden/>
          </w:rPr>
          <w:fldChar w:fldCharType="separate"/>
        </w:r>
        <w:r>
          <w:rPr>
            <w:noProof/>
            <w:webHidden/>
          </w:rPr>
          <w:t>35</w:t>
        </w:r>
        <w:r>
          <w:rPr>
            <w:noProof/>
            <w:webHidden/>
          </w:rPr>
          <w:fldChar w:fldCharType="end"/>
        </w:r>
      </w:hyperlink>
    </w:p>
    <w:p w14:paraId="54358C11" w14:textId="71A12106" w:rsidR="007A4111" w:rsidRDefault="007A411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304" w:history="1">
        <w:r w:rsidRPr="00EB13BB">
          <w:rPr>
            <w:rStyle w:val="Hyperlink"/>
          </w:rPr>
          <w:t>3.1</w:t>
        </w:r>
        <w:r>
          <w:rPr>
            <w:rFonts w:asciiTheme="minorHAnsi" w:eastAsiaTheme="minorEastAsia" w:hAnsiTheme="minorHAnsi" w:cstheme="minorBidi"/>
            <w:iCs w:val="0"/>
            <w:color w:val="auto"/>
            <w:sz w:val="22"/>
            <w:szCs w:val="22"/>
            <w:lang w:eastAsia="pt-BR"/>
          </w:rPr>
          <w:tab/>
        </w:r>
        <w:r w:rsidRPr="00EB13BB">
          <w:rPr>
            <w:rStyle w:val="Hyperlink"/>
          </w:rPr>
          <w:t>O Algoritmo KNN</w:t>
        </w:r>
        <w:r>
          <w:rPr>
            <w:webHidden/>
          </w:rPr>
          <w:tab/>
        </w:r>
        <w:r>
          <w:rPr>
            <w:webHidden/>
          </w:rPr>
          <w:fldChar w:fldCharType="begin"/>
        </w:r>
        <w:r>
          <w:rPr>
            <w:webHidden/>
          </w:rPr>
          <w:instrText xml:space="preserve"> PAGEREF _Toc53953304 \h </w:instrText>
        </w:r>
        <w:r>
          <w:rPr>
            <w:webHidden/>
          </w:rPr>
        </w:r>
        <w:r>
          <w:rPr>
            <w:webHidden/>
          </w:rPr>
          <w:fldChar w:fldCharType="separate"/>
        </w:r>
        <w:r>
          <w:rPr>
            <w:webHidden/>
          </w:rPr>
          <w:t>35</w:t>
        </w:r>
        <w:r>
          <w:rPr>
            <w:webHidden/>
          </w:rPr>
          <w:fldChar w:fldCharType="end"/>
        </w:r>
      </w:hyperlink>
    </w:p>
    <w:p w14:paraId="254B52E0" w14:textId="09453A02" w:rsidR="007A4111" w:rsidRDefault="007A411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305" w:history="1">
        <w:r w:rsidRPr="00EB13BB">
          <w:rPr>
            <w:rStyle w:val="Hyperlink"/>
          </w:rPr>
          <w:t>3.2</w:t>
        </w:r>
        <w:r>
          <w:rPr>
            <w:rFonts w:asciiTheme="minorHAnsi" w:eastAsiaTheme="minorEastAsia" w:hAnsiTheme="minorHAnsi" w:cstheme="minorBidi"/>
            <w:iCs w:val="0"/>
            <w:color w:val="auto"/>
            <w:sz w:val="22"/>
            <w:szCs w:val="22"/>
            <w:lang w:eastAsia="pt-BR"/>
          </w:rPr>
          <w:tab/>
        </w:r>
        <w:r w:rsidRPr="00EB13BB">
          <w:rPr>
            <w:rStyle w:val="Hyperlink"/>
          </w:rPr>
          <w:t>Contexto</w:t>
        </w:r>
        <w:r>
          <w:rPr>
            <w:webHidden/>
          </w:rPr>
          <w:tab/>
        </w:r>
        <w:r>
          <w:rPr>
            <w:webHidden/>
          </w:rPr>
          <w:fldChar w:fldCharType="begin"/>
        </w:r>
        <w:r>
          <w:rPr>
            <w:webHidden/>
          </w:rPr>
          <w:instrText xml:space="preserve"> PAGEREF _Toc53953305 \h </w:instrText>
        </w:r>
        <w:r>
          <w:rPr>
            <w:webHidden/>
          </w:rPr>
        </w:r>
        <w:r>
          <w:rPr>
            <w:webHidden/>
          </w:rPr>
          <w:fldChar w:fldCharType="separate"/>
        </w:r>
        <w:r>
          <w:rPr>
            <w:webHidden/>
          </w:rPr>
          <w:t>36</w:t>
        </w:r>
        <w:r>
          <w:rPr>
            <w:webHidden/>
          </w:rPr>
          <w:fldChar w:fldCharType="end"/>
        </w:r>
      </w:hyperlink>
    </w:p>
    <w:p w14:paraId="55B72807" w14:textId="2671A9B8" w:rsidR="007A4111" w:rsidRDefault="007A411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06" w:history="1">
        <w:r w:rsidRPr="00EB13BB">
          <w:rPr>
            <w:rStyle w:val="Hyperlink"/>
          </w:rPr>
          <w:t>3.2.1</w:t>
        </w:r>
        <w:r>
          <w:rPr>
            <w:rFonts w:asciiTheme="minorHAnsi" w:eastAsiaTheme="minorEastAsia" w:hAnsiTheme="minorHAnsi" w:cstheme="minorBidi"/>
            <w:iCs w:val="0"/>
            <w:color w:val="auto"/>
            <w:sz w:val="22"/>
            <w:szCs w:val="22"/>
            <w:lang w:eastAsia="pt-BR"/>
          </w:rPr>
          <w:tab/>
        </w:r>
        <w:r w:rsidRPr="00EB13BB">
          <w:rPr>
            <w:rStyle w:val="Hyperlink"/>
          </w:rPr>
          <w:t>O que é o contexto comportamental?</w:t>
        </w:r>
        <w:r>
          <w:rPr>
            <w:webHidden/>
          </w:rPr>
          <w:tab/>
        </w:r>
        <w:r>
          <w:rPr>
            <w:webHidden/>
          </w:rPr>
          <w:fldChar w:fldCharType="begin"/>
        </w:r>
        <w:r>
          <w:rPr>
            <w:webHidden/>
          </w:rPr>
          <w:instrText xml:space="preserve"> PAGEREF _Toc53953306 \h </w:instrText>
        </w:r>
        <w:r>
          <w:rPr>
            <w:webHidden/>
          </w:rPr>
        </w:r>
        <w:r>
          <w:rPr>
            <w:webHidden/>
          </w:rPr>
          <w:fldChar w:fldCharType="separate"/>
        </w:r>
        <w:r>
          <w:rPr>
            <w:webHidden/>
          </w:rPr>
          <w:t>37</w:t>
        </w:r>
        <w:r>
          <w:rPr>
            <w:webHidden/>
          </w:rPr>
          <w:fldChar w:fldCharType="end"/>
        </w:r>
      </w:hyperlink>
    </w:p>
    <w:p w14:paraId="6E876769" w14:textId="505D0430" w:rsidR="007A4111" w:rsidRDefault="007A411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07" w:history="1">
        <w:r w:rsidRPr="00EB13BB">
          <w:rPr>
            <w:rStyle w:val="Hyperlink"/>
          </w:rPr>
          <w:t>3.2.2</w:t>
        </w:r>
        <w:r>
          <w:rPr>
            <w:rFonts w:asciiTheme="minorHAnsi" w:eastAsiaTheme="minorEastAsia" w:hAnsiTheme="minorHAnsi" w:cstheme="minorBidi"/>
            <w:iCs w:val="0"/>
            <w:color w:val="auto"/>
            <w:sz w:val="22"/>
            <w:szCs w:val="22"/>
            <w:lang w:eastAsia="pt-BR"/>
          </w:rPr>
          <w:tab/>
        </w:r>
        <w:r w:rsidRPr="00EB13BB">
          <w:rPr>
            <w:rStyle w:val="Hyperlink"/>
          </w:rPr>
          <w:t>O que é o contexto de ambiente?</w:t>
        </w:r>
        <w:r>
          <w:rPr>
            <w:webHidden/>
          </w:rPr>
          <w:tab/>
        </w:r>
        <w:r>
          <w:rPr>
            <w:webHidden/>
          </w:rPr>
          <w:fldChar w:fldCharType="begin"/>
        </w:r>
        <w:r>
          <w:rPr>
            <w:webHidden/>
          </w:rPr>
          <w:instrText xml:space="preserve"> PAGEREF _Toc53953307 \h </w:instrText>
        </w:r>
        <w:r>
          <w:rPr>
            <w:webHidden/>
          </w:rPr>
        </w:r>
        <w:r>
          <w:rPr>
            <w:webHidden/>
          </w:rPr>
          <w:fldChar w:fldCharType="separate"/>
        </w:r>
        <w:r>
          <w:rPr>
            <w:webHidden/>
          </w:rPr>
          <w:t>38</w:t>
        </w:r>
        <w:r>
          <w:rPr>
            <w:webHidden/>
          </w:rPr>
          <w:fldChar w:fldCharType="end"/>
        </w:r>
      </w:hyperlink>
    </w:p>
    <w:p w14:paraId="5B97234D" w14:textId="00A8B7F8" w:rsidR="007A4111" w:rsidRDefault="007A411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08" w:history="1">
        <w:r w:rsidRPr="00EB13BB">
          <w:rPr>
            <w:rStyle w:val="Hyperlink"/>
          </w:rPr>
          <w:t>3.2.3</w:t>
        </w:r>
        <w:r>
          <w:rPr>
            <w:rFonts w:asciiTheme="minorHAnsi" w:eastAsiaTheme="minorEastAsia" w:hAnsiTheme="minorHAnsi" w:cstheme="minorBidi"/>
            <w:iCs w:val="0"/>
            <w:color w:val="auto"/>
            <w:sz w:val="22"/>
            <w:szCs w:val="22"/>
            <w:lang w:eastAsia="pt-BR"/>
          </w:rPr>
          <w:tab/>
        </w:r>
        <w:r w:rsidRPr="00EB13BB">
          <w:rPr>
            <w:rStyle w:val="Hyperlink"/>
          </w:rPr>
          <w:t>Como serão obtidos os contextos?</w:t>
        </w:r>
        <w:r>
          <w:rPr>
            <w:webHidden/>
          </w:rPr>
          <w:tab/>
        </w:r>
        <w:r>
          <w:rPr>
            <w:webHidden/>
          </w:rPr>
          <w:fldChar w:fldCharType="begin"/>
        </w:r>
        <w:r>
          <w:rPr>
            <w:webHidden/>
          </w:rPr>
          <w:instrText xml:space="preserve"> PAGEREF _Toc53953308 \h </w:instrText>
        </w:r>
        <w:r>
          <w:rPr>
            <w:webHidden/>
          </w:rPr>
        </w:r>
        <w:r>
          <w:rPr>
            <w:webHidden/>
          </w:rPr>
          <w:fldChar w:fldCharType="separate"/>
        </w:r>
        <w:r>
          <w:rPr>
            <w:webHidden/>
          </w:rPr>
          <w:t>38</w:t>
        </w:r>
        <w:r>
          <w:rPr>
            <w:webHidden/>
          </w:rPr>
          <w:fldChar w:fldCharType="end"/>
        </w:r>
      </w:hyperlink>
    </w:p>
    <w:p w14:paraId="50321A10" w14:textId="42E9B565" w:rsidR="007A4111" w:rsidRDefault="007A411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09" w:history="1">
        <w:r w:rsidRPr="00EB13BB">
          <w:rPr>
            <w:rStyle w:val="Hyperlink"/>
          </w:rPr>
          <w:t>3.2.4</w:t>
        </w:r>
        <w:r>
          <w:rPr>
            <w:rFonts w:asciiTheme="minorHAnsi" w:eastAsiaTheme="minorEastAsia" w:hAnsiTheme="minorHAnsi" w:cstheme="minorBidi"/>
            <w:iCs w:val="0"/>
            <w:color w:val="auto"/>
            <w:sz w:val="22"/>
            <w:szCs w:val="22"/>
            <w:lang w:eastAsia="pt-BR"/>
          </w:rPr>
          <w:tab/>
        </w:r>
        <w:r w:rsidRPr="00EB13BB">
          <w:rPr>
            <w:rStyle w:val="Hyperlink"/>
          </w:rPr>
          <w:t>O que são as ações do usuário?</w:t>
        </w:r>
        <w:r>
          <w:rPr>
            <w:webHidden/>
          </w:rPr>
          <w:tab/>
        </w:r>
        <w:r>
          <w:rPr>
            <w:webHidden/>
          </w:rPr>
          <w:fldChar w:fldCharType="begin"/>
        </w:r>
        <w:r>
          <w:rPr>
            <w:webHidden/>
          </w:rPr>
          <w:instrText xml:space="preserve"> PAGEREF _Toc53953309 \h </w:instrText>
        </w:r>
        <w:r>
          <w:rPr>
            <w:webHidden/>
          </w:rPr>
        </w:r>
        <w:r>
          <w:rPr>
            <w:webHidden/>
          </w:rPr>
          <w:fldChar w:fldCharType="separate"/>
        </w:r>
        <w:r>
          <w:rPr>
            <w:webHidden/>
          </w:rPr>
          <w:t>39</w:t>
        </w:r>
        <w:r>
          <w:rPr>
            <w:webHidden/>
          </w:rPr>
          <w:fldChar w:fldCharType="end"/>
        </w:r>
      </w:hyperlink>
    </w:p>
    <w:p w14:paraId="2D1EB087" w14:textId="6B091879" w:rsidR="007A4111" w:rsidRDefault="007A411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310" w:history="1">
        <w:r w:rsidRPr="00EB13BB">
          <w:rPr>
            <w:rStyle w:val="Hyperlink"/>
          </w:rPr>
          <w:t>3.3</w:t>
        </w:r>
        <w:r>
          <w:rPr>
            <w:rFonts w:asciiTheme="minorHAnsi" w:eastAsiaTheme="minorEastAsia" w:hAnsiTheme="minorHAnsi" w:cstheme="minorBidi"/>
            <w:iCs w:val="0"/>
            <w:color w:val="auto"/>
            <w:sz w:val="22"/>
            <w:szCs w:val="22"/>
            <w:lang w:eastAsia="pt-BR"/>
          </w:rPr>
          <w:tab/>
        </w:r>
        <w:r w:rsidRPr="00EB13BB">
          <w:rPr>
            <w:rStyle w:val="Hyperlink"/>
          </w:rPr>
          <w:t>pesquisa com usuários sobre recomendação musical</w:t>
        </w:r>
        <w:r>
          <w:rPr>
            <w:webHidden/>
          </w:rPr>
          <w:tab/>
        </w:r>
        <w:r>
          <w:rPr>
            <w:webHidden/>
          </w:rPr>
          <w:fldChar w:fldCharType="begin"/>
        </w:r>
        <w:r>
          <w:rPr>
            <w:webHidden/>
          </w:rPr>
          <w:instrText xml:space="preserve"> PAGEREF _Toc53953310 \h </w:instrText>
        </w:r>
        <w:r>
          <w:rPr>
            <w:webHidden/>
          </w:rPr>
        </w:r>
        <w:r>
          <w:rPr>
            <w:webHidden/>
          </w:rPr>
          <w:fldChar w:fldCharType="separate"/>
        </w:r>
        <w:r>
          <w:rPr>
            <w:webHidden/>
          </w:rPr>
          <w:t>39</w:t>
        </w:r>
        <w:r>
          <w:rPr>
            <w:webHidden/>
          </w:rPr>
          <w:fldChar w:fldCharType="end"/>
        </w:r>
      </w:hyperlink>
    </w:p>
    <w:p w14:paraId="0D670748" w14:textId="09AECE35" w:rsidR="007A4111" w:rsidRDefault="007A411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11" w:history="1">
        <w:r w:rsidRPr="00EB13BB">
          <w:rPr>
            <w:rStyle w:val="Hyperlink"/>
          </w:rPr>
          <w:t>3.3.1</w:t>
        </w:r>
        <w:r>
          <w:rPr>
            <w:rFonts w:asciiTheme="minorHAnsi" w:eastAsiaTheme="minorEastAsia" w:hAnsiTheme="minorHAnsi" w:cstheme="minorBidi"/>
            <w:iCs w:val="0"/>
            <w:color w:val="auto"/>
            <w:sz w:val="22"/>
            <w:szCs w:val="22"/>
            <w:lang w:eastAsia="pt-BR"/>
          </w:rPr>
          <w:tab/>
        </w:r>
        <w:r w:rsidRPr="00EB13BB">
          <w:rPr>
            <w:rStyle w:val="Hyperlink"/>
          </w:rPr>
          <w:t>Pré-teste do questionário</w:t>
        </w:r>
        <w:r>
          <w:rPr>
            <w:webHidden/>
          </w:rPr>
          <w:tab/>
        </w:r>
        <w:r>
          <w:rPr>
            <w:webHidden/>
          </w:rPr>
          <w:fldChar w:fldCharType="begin"/>
        </w:r>
        <w:r>
          <w:rPr>
            <w:webHidden/>
          </w:rPr>
          <w:instrText xml:space="preserve"> PAGEREF _Toc53953311 \h </w:instrText>
        </w:r>
        <w:r>
          <w:rPr>
            <w:webHidden/>
          </w:rPr>
        </w:r>
        <w:r>
          <w:rPr>
            <w:webHidden/>
          </w:rPr>
          <w:fldChar w:fldCharType="separate"/>
        </w:r>
        <w:r>
          <w:rPr>
            <w:webHidden/>
          </w:rPr>
          <w:t>43</w:t>
        </w:r>
        <w:r>
          <w:rPr>
            <w:webHidden/>
          </w:rPr>
          <w:fldChar w:fldCharType="end"/>
        </w:r>
      </w:hyperlink>
    </w:p>
    <w:p w14:paraId="448F1FA3" w14:textId="27DB3009" w:rsidR="007A4111" w:rsidRDefault="007A411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12" w:history="1">
        <w:r w:rsidRPr="00EB13BB">
          <w:rPr>
            <w:rStyle w:val="Hyperlink"/>
          </w:rPr>
          <w:t>3.3.2</w:t>
        </w:r>
        <w:r>
          <w:rPr>
            <w:rFonts w:asciiTheme="minorHAnsi" w:eastAsiaTheme="minorEastAsia" w:hAnsiTheme="minorHAnsi" w:cstheme="minorBidi"/>
            <w:iCs w:val="0"/>
            <w:color w:val="auto"/>
            <w:sz w:val="22"/>
            <w:szCs w:val="22"/>
            <w:lang w:eastAsia="pt-BR"/>
          </w:rPr>
          <w:tab/>
        </w:r>
        <w:r w:rsidRPr="00EB13BB">
          <w:rPr>
            <w:rStyle w:val="Hyperlink"/>
          </w:rPr>
          <w:t>Resultados do questionário</w:t>
        </w:r>
        <w:r>
          <w:rPr>
            <w:webHidden/>
          </w:rPr>
          <w:tab/>
        </w:r>
        <w:r>
          <w:rPr>
            <w:webHidden/>
          </w:rPr>
          <w:fldChar w:fldCharType="begin"/>
        </w:r>
        <w:r>
          <w:rPr>
            <w:webHidden/>
          </w:rPr>
          <w:instrText xml:space="preserve"> PAGEREF _Toc53953312 \h </w:instrText>
        </w:r>
        <w:r>
          <w:rPr>
            <w:webHidden/>
          </w:rPr>
        </w:r>
        <w:r>
          <w:rPr>
            <w:webHidden/>
          </w:rPr>
          <w:fldChar w:fldCharType="separate"/>
        </w:r>
        <w:r>
          <w:rPr>
            <w:webHidden/>
          </w:rPr>
          <w:t>43</w:t>
        </w:r>
        <w:r>
          <w:rPr>
            <w:webHidden/>
          </w:rPr>
          <w:fldChar w:fldCharType="end"/>
        </w:r>
      </w:hyperlink>
    </w:p>
    <w:p w14:paraId="41BD78D2" w14:textId="367CECAD" w:rsidR="007A4111" w:rsidRDefault="007A411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313" w:history="1">
        <w:r w:rsidRPr="00EB13BB">
          <w:rPr>
            <w:rStyle w:val="Hyperlink"/>
          </w:rPr>
          <w:t>3.4</w:t>
        </w:r>
        <w:r>
          <w:rPr>
            <w:rFonts w:asciiTheme="minorHAnsi" w:eastAsiaTheme="minorEastAsia" w:hAnsiTheme="minorHAnsi" w:cstheme="minorBidi"/>
            <w:iCs w:val="0"/>
            <w:color w:val="auto"/>
            <w:sz w:val="22"/>
            <w:szCs w:val="22"/>
            <w:lang w:eastAsia="pt-BR"/>
          </w:rPr>
          <w:tab/>
        </w:r>
        <w:r w:rsidRPr="00EB13BB">
          <w:rPr>
            <w:rStyle w:val="Hyperlink"/>
          </w:rPr>
          <w:t>Desenvolvimento Do plugin</w:t>
        </w:r>
        <w:r>
          <w:rPr>
            <w:webHidden/>
          </w:rPr>
          <w:tab/>
        </w:r>
        <w:r>
          <w:rPr>
            <w:webHidden/>
          </w:rPr>
          <w:fldChar w:fldCharType="begin"/>
        </w:r>
        <w:r>
          <w:rPr>
            <w:webHidden/>
          </w:rPr>
          <w:instrText xml:space="preserve"> PAGEREF _Toc53953313 \h </w:instrText>
        </w:r>
        <w:r>
          <w:rPr>
            <w:webHidden/>
          </w:rPr>
        </w:r>
        <w:r>
          <w:rPr>
            <w:webHidden/>
          </w:rPr>
          <w:fldChar w:fldCharType="separate"/>
        </w:r>
        <w:r>
          <w:rPr>
            <w:webHidden/>
          </w:rPr>
          <w:t>44</w:t>
        </w:r>
        <w:r>
          <w:rPr>
            <w:webHidden/>
          </w:rPr>
          <w:fldChar w:fldCharType="end"/>
        </w:r>
      </w:hyperlink>
    </w:p>
    <w:p w14:paraId="1CD0EA81" w14:textId="4A34516D" w:rsidR="007A4111" w:rsidRDefault="007A411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14" w:history="1">
        <w:r w:rsidRPr="00EB13BB">
          <w:rPr>
            <w:rStyle w:val="Hyperlink"/>
          </w:rPr>
          <w:t>3.4.1</w:t>
        </w:r>
        <w:r>
          <w:rPr>
            <w:rFonts w:asciiTheme="minorHAnsi" w:eastAsiaTheme="minorEastAsia" w:hAnsiTheme="minorHAnsi" w:cstheme="minorBidi"/>
            <w:iCs w:val="0"/>
            <w:color w:val="auto"/>
            <w:sz w:val="22"/>
            <w:szCs w:val="22"/>
            <w:lang w:eastAsia="pt-BR"/>
          </w:rPr>
          <w:tab/>
        </w:r>
        <w:r w:rsidRPr="00EB13BB">
          <w:rPr>
            <w:rStyle w:val="Hyperlink"/>
          </w:rPr>
          <w:t>Telas da aplicação</w:t>
        </w:r>
        <w:r>
          <w:rPr>
            <w:webHidden/>
          </w:rPr>
          <w:tab/>
        </w:r>
        <w:r>
          <w:rPr>
            <w:webHidden/>
          </w:rPr>
          <w:fldChar w:fldCharType="begin"/>
        </w:r>
        <w:r>
          <w:rPr>
            <w:webHidden/>
          </w:rPr>
          <w:instrText xml:space="preserve"> PAGEREF _Toc53953314 \h </w:instrText>
        </w:r>
        <w:r>
          <w:rPr>
            <w:webHidden/>
          </w:rPr>
        </w:r>
        <w:r>
          <w:rPr>
            <w:webHidden/>
          </w:rPr>
          <w:fldChar w:fldCharType="separate"/>
        </w:r>
        <w:r>
          <w:rPr>
            <w:webHidden/>
          </w:rPr>
          <w:t>45</w:t>
        </w:r>
        <w:r>
          <w:rPr>
            <w:webHidden/>
          </w:rPr>
          <w:fldChar w:fldCharType="end"/>
        </w:r>
      </w:hyperlink>
    </w:p>
    <w:p w14:paraId="15C12504" w14:textId="2C21ABB5" w:rsidR="007A4111" w:rsidRDefault="007A411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15" w:history="1">
        <w:r w:rsidRPr="00EB13BB">
          <w:rPr>
            <w:rStyle w:val="Hyperlink"/>
          </w:rPr>
          <w:t>3.4.2</w:t>
        </w:r>
        <w:r>
          <w:rPr>
            <w:rFonts w:asciiTheme="minorHAnsi" w:eastAsiaTheme="minorEastAsia" w:hAnsiTheme="minorHAnsi" w:cstheme="minorBidi"/>
            <w:iCs w:val="0"/>
            <w:color w:val="auto"/>
            <w:sz w:val="22"/>
            <w:szCs w:val="22"/>
            <w:lang w:eastAsia="pt-BR"/>
          </w:rPr>
          <w:tab/>
        </w:r>
        <w:r w:rsidRPr="00EB13BB">
          <w:rPr>
            <w:rStyle w:val="Hyperlink"/>
          </w:rPr>
          <w:t>Tecnologias utilizadas no desenvolvimento</w:t>
        </w:r>
        <w:r>
          <w:rPr>
            <w:webHidden/>
          </w:rPr>
          <w:tab/>
        </w:r>
        <w:r>
          <w:rPr>
            <w:webHidden/>
          </w:rPr>
          <w:fldChar w:fldCharType="begin"/>
        </w:r>
        <w:r>
          <w:rPr>
            <w:webHidden/>
          </w:rPr>
          <w:instrText xml:space="preserve"> PAGEREF _Toc53953315 \h </w:instrText>
        </w:r>
        <w:r>
          <w:rPr>
            <w:webHidden/>
          </w:rPr>
        </w:r>
        <w:r>
          <w:rPr>
            <w:webHidden/>
          </w:rPr>
          <w:fldChar w:fldCharType="separate"/>
        </w:r>
        <w:r>
          <w:rPr>
            <w:webHidden/>
          </w:rPr>
          <w:t>50</w:t>
        </w:r>
        <w:r>
          <w:rPr>
            <w:webHidden/>
          </w:rPr>
          <w:fldChar w:fldCharType="end"/>
        </w:r>
      </w:hyperlink>
    </w:p>
    <w:p w14:paraId="2DB5CF3D" w14:textId="1DD824A1" w:rsidR="007A4111" w:rsidRDefault="007A411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316" w:history="1">
        <w:r w:rsidRPr="00EB13BB">
          <w:rPr>
            <w:rStyle w:val="Hyperlink"/>
          </w:rPr>
          <w:t>3.5</w:t>
        </w:r>
        <w:r>
          <w:rPr>
            <w:rFonts w:asciiTheme="minorHAnsi" w:eastAsiaTheme="minorEastAsia" w:hAnsiTheme="minorHAnsi" w:cstheme="minorBidi"/>
            <w:iCs w:val="0"/>
            <w:color w:val="auto"/>
            <w:sz w:val="22"/>
            <w:szCs w:val="22"/>
            <w:lang w:eastAsia="pt-BR"/>
          </w:rPr>
          <w:tab/>
        </w:r>
        <w:r w:rsidRPr="00EB13BB">
          <w:rPr>
            <w:rStyle w:val="Hyperlink"/>
          </w:rPr>
          <w:t>Distribuição da aplicação e coleta de dados</w:t>
        </w:r>
        <w:r>
          <w:rPr>
            <w:webHidden/>
          </w:rPr>
          <w:tab/>
        </w:r>
        <w:r>
          <w:rPr>
            <w:webHidden/>
          </w:rPr>
          <w:fldChar w:fldCharType="begin"/>
        </w:r>
        <w:r>
          <w:rPr>
            <w:webHidden/>
          </w:rPr>
          <w:instrText xml:space="preserve"> PAGEREF _Toc53953316 \h </w:instrText>
        </w:r>
        <w:r>
          <w:rPr>
            <w:webHidden/>
          </w:rPr>
        </w:r>
        <w:r>
          <w:rPr>
            <w:webHidden/>
          </w:rPr>
          <w:fldChar w:fldCharType="separate"/>
        </w:r>
        <w:r>
          <w:rPr>
            <w:webHidden/>
          </w:rPr>
          <w:t>51</w:t>
        </w:r>
        <w:r>
          <w:rPr>
            <w:webHidden/>
          </w:rPr>
          <w:fldChar w:fldCharType="end"/>
        </w:r>
      </w:hyperlink>
    </w:p>
    <w:p w14:paraId="32DC2742" w14:textId="5513730C" w:rsidR="007A4111" w:rsidRDefault="007A411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17" w:history="1">
        <w:r w:rsidRPr="00EB13BB">
          <w:rPr>
            <w:rStyle w:val="Hyperlink"/>
          </w:rPr>
          <w:t>3.5.1</w:t>
        </w:r>
        <w:r>
          <w:rPr>
            <w:rFonts w:asciiTheme="minorHAnsi" w:eastAsiaTheme="minorEastAsia" w:hAnsiTheme="minorHAnsi" w:cstheme="minorBidi"/>
            <w:iCs w:val="0"/>
            <w:color w:val="auto"/>
            <w:sz w:val="22"/>
            <w:szCs w:val="22"/>
            <w:lang w:eastAsia="pt-BR"/>
          </w:rPr>
          <w:tab/>
        </w:r>
        <w:r w:rsidRPr="00EB13BB">
          <w:rPr>
            <w:rStyle w:val="Hyperlink"/>
          </w:rPr>
          <w:t>Hospedagem</w:t>
        </w:r>
        <w:r>
          <w:rPr>
            <w:webHidden/>
          </w:rPr>
          <w:tab/>
        </w:r>
        <w:r>
          <w:rPr>
            <w:webHidden/>
          </w:rPr>
          <w:fldChar w:fldCharType="begin"/>
        </w:r>
        <w:r>
          <w:rPr>
            <w:webHidden/>
          </w:rPr>
          <w:instrText xml:space="preserve"> PAGEREF _Toc53953317 \h </w:instrText>
        </w:r>
        <w:r>
          <w:rPr>
            <w:webHidden/>
          </w:rPr>
        </w:r>
        <w:r>
          <w:rPr>
            <w:webHidden/>
          </w:rPr>
          <w:fldChar w:fldCharType="separate"/>
        </w:r>
        <w:r>
          <w:rPr>
            <w:webHidden/>
          </w:rPr>
          <w:t>51</w:t>
        </w:r>
        <w:r>
          <w:rPr>
            <w:webHidden/>
          </w:rPr>
          <w:fldChar w:fldCharType="end"/>
        </w:r>
      </w:hyperlink>
    </w:p>
    <w:p w14:paraId="42DAEF7C" w14:textId="2E37DEE8" w:rsidR="007A4111" w:rsidRDefault="007A411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18" w:history="1">
        <w:r w:rsidRPr="00EB13BB">
          <w:rPr>
            <w:rStyle w:val="Hyperlink"/>
          </w:rPr>
          <w:t>3.5.2</w:t>
        </w:r>
        <w:r>
          <w:rPr>
            <w:rFonts w:asciiTheme="minorHAnsi" w:eastAsiaTheme="minorEastAsia" w:hAnsiTheme="minorHAnsi" w:cstheme="minorBidi"/>
            <w:iCs w:val="0"/>
            <w:color w:val="auto"/>
            <w:sz w:val="22"/>
            <w:szCs w:val="22"/>
            <w:lang w:eastAsia="pt-BR"/>
          </w:rPr>
          <w:tab/>
        </w:r>
        <w:r w:rsidRPr="00EB13BB">
          <w:rPr>
            <w:rStyle w:val="Hyperlink"/>
          </w:rPr>
          <w:t>Coleta do Firebase</w:t>
        </w:r>
        <w:r>
          <w:rPr>
            <w:webHidden/>
          </w:rPr>
          <w:tab/>
        </w:r>
        <w:r>
          <w:rPr>
            <w:webHidden/>
          </w:rPr>
          <w:fldChar w:fldCharType="begin"/>
        </w:r>
        <w:r>
          <w:rPr>
            <w:webHidden/>
          </w:rPr>
          <w:instrText xml:space="preserve"> PAGEREF _Toc53953318 \h </w:instrText>
        </w:r>
        <w:r>
          <w:rPr>
            <w:webHidden/>
          </w:rPr>
        </w:r>
        <w:r>
          <w:rPr>
            <w:webHidden/>
          </w:rPr>
          <w:fldChar w:fldCharType="separate"/>
        </w:r>
        <w:r>
          <w:rPr>
            <w:webHidden/>
          </w:rPr>
          <w:t>52</w:t>
        </w:r>
        <w:r>
          <w:rPr>
            <w:webHidden/>
          </w:rPr>
          <w:fldChar w:fldCharType="end"/>
        </w:r>
      </w:hyperlink>
    </w:p>
    <w:p w14:paraId="64224016" w14:textId="26E7CDB6" w:rsidR="007A4111" w:rsidRDefault="007A411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19" w:history="1">
        <w:r w:rsidRPr="00EB13BB">
          <w:rPr>
            <w:rStyle w:val="Hyperlink"/>
          </w:rPr>
          <w:t>3.5.3</w:t>
        </w:r>
        <w:r>
          <w:rPr>
            <w:rFonts w:asciiTheme="minorHAnsi" w:eastAsiaTheme="minorEastAsia" w:hAnsiTheme="minorHAnsi" w:cstheme="minorBidi"/>
            <w:iCs w:val="0"/>
            <w:color w:val="auto"/>
            <w:sz w:val="22"/>
            <w:szCs w:val="22"/>
            <w:lang w:eastAsia="pt-BR"/>
          </w:rPr>
          <w:tab/>
        </w:r>
        <w:r w:rsidRPr="00EB13BB">
          <w:rPr>
            <w:rStyle w:val="Hyperlink"/>
          </w:rPr>
          <w:t>Preparação dos dados para o KNN</w:t>
        </w:r>
        <w:r>
          <w:rPr>
            <w:webHidden/>
          </w:rPr>
          <w:tab/>
        </w:r>
        <w:r>
          <w:rPr>
            <w:webHidden/>
          </w:rPr>
          <w:fldChar w:fldCharType="begin"/>
        </w:r>
        <w:r>
          <w:rPr>
            <w:webHidden/>
          </w:rPr>
          <w:instrText xml:space="preserve"> PAGEREF _Toc53953319 \h </w:instrText>
        </w:r>
        <w:r>
          <w:rPr>
            <w:webHidden/>
          </w:rPr>
        </w:r>
        <w:r>
          <w:rPr>
            <w:webHidden/>
          </w:rPr>
          <w:fldChar w:fldCharType="separate"/>
        </w:r>
        <w:r>
          <w:rPr>
            <w:webHidden/>
          </w:rPr>
          <w:t>52</w:t>
        </w:r>
        <w:r>
          <w:rPr>
            <w:webHidden/>
          </w:rPr>
          <w:fldChar w:fldCharType="end"/>
        </w:r>
      </w:hyperlink>
    </w:p>
    <w:p w14:paraId="1101763E" w14:textId="6AB2B4C3" w:rsidR="007A4111" w:rsidRDefault="007A411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20" w:history="1">
        <w:r w:rsidRPr="00EB13BB">
          <w:rPr>
            <w:rStyle w:val="Hyperlink"/>
          </w:rPr>
          <w:t>3.5.4</w:t>
        </w:r>
        <w:r>
          <w:rPr>
            <w:rFonts w:asciiTheme="minorHAnsi" w:eastAsiaTheme="minorEastAsia" w:hAnsiTheme="minorHAnsi" w:cstheme="minorBidi"/>
            <w:iCs w:val="0"/>
            <w:color w:val="auto"/>
            <w:sz w:val="22"/>
            <w:szCs w:val="22"/>
            <w:lang w:eastAsia="pt-BR"/>
          </w:rPr>
          <w:tab/>
        </w:r>
        <w:r w:rsidRPr="00EB13BB">
          <w:rPr>
            <w:rStyle w:val="Hyperlink"/>
          </w:rPr>
          <w:t>Testes com KNN</w:t>
        </w:r>
        <w:r>
          <w:rPr>
            <w:webHidden/>
          </w:rPr>
          <w:tab/>
        </w:r>
        <w:r>
          <w:rPr>
            <w:webHidden/>
          </w:rPr>
          <w:fldChar w:fldCharType="begin"/>
        </w:r>
        <w:r>
          <w:rPr>
            <w:webHidden/>
          </w:rPr>
          <w:instrText xml:space="preserve"> PAGEREF _Toc53953320 \h </w:instrText>
        </w:r>
        <w:r>
          <w:rPr>
            <w:webHidden/>
          </w:rPr>
        </w:r>
        <w:r>
          <w:rPr>
            <w:webHidden/>
          </w:rPr>
          <w:fldChar w:fldCharType="separate"/>
        </w:r>
        <w:r>
          <w:rPr>
            <w:webHidden/>
          </w:rPr>
          <w:t>57</w:t>
        </w:r>
        <w:r>
          <w:rPr>
            <w:webHidden/>
          </w:rPr>
          <w:fldChar w:fldCharType="end"/>
        </w:r>
      </w:hyperlink>
    </w:p>
    <w:p w14:paraId="0021F1BC" w14:textId="0C33BB9A" w:rsidR="007A4111" w:rsidRDefault="007A411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321" w:history="1">
        <w:r w:rsidRPr="00EB13BB">
          <w:rPr>
            <w:rStyle w:val="Hyperlink"/>
            <w:i/>
          </w:rPr>
          <w:t>3.6</w:t>
        </w:r>
        <w:r>
          <w:rPr>
            <w:rFonts w:asciiTheme="minorHAnsi" w:eastAsiaTheme="minorEastAsia" w:hAnsiTheme="minorHAnsi" w:cstheme="minorBidi"/>
            <w:iCs w:val="0"/>
            <w:color w:val="auto"/>
            <w:sz w:val="22"/>
            <w:szCs w:val="22"/>
            <w:lang w:eastAsia="pt-BR"/>
          </w:rPr>
          <w:tab/>
        </w:r>
        <w:r w:rsidRPr="00EB13BB">
          <w:rPr>
            <w:rStyle w:val="Hyperlink"/>
          </w:rPr>
          <w:t xml:space="preserve">Modelagem do sistema </w:t>
        </w:r>
        <w:r w:rsidRPr="00EB13BB">
          <w:rPr>
            <w:rStyle w:val="Hyperlink"/>
            <w:i/>
          </w:rPr>
          <w:t>LORS</w:t>
        </w:r>
        <w:r>
          <w:rPr>
            <w:webHidden/>
          </w:rPr>
          <w:tab/>
        </w:r>
        <w:r>
          <w:rPr>
            <w:webHidden/>
          </w:rPr>
          <w:fldChar w:fldCharType="begin"/>
        </w:r>
        <w:r>
          <w:rPr>
            <w:webHidden/>
          </w:rPr>
          <w:instrText xml:space="preserve"> PAGEREF _Toc53953321 \h </w:instrText>
        </w:r>
        <w:r>
          <w:rPr>
            <w:webHidden/>
          </w:rPr>
        </w:r>
        <w:r>
          <w:rPr>
            <w:webHidden/>
          </w:rPr>
          <w:fldChar w:fldCharType="separate"/>
        </w:r>
        <w:r>
          <w:rPr>
            <w:webHidden/>
          </w:rPr>
          <w:t>57</w:t>
        </w:r>
        <w:r>
          <w:rPr>
            <w:webHidden/>
          </w:rPr>
          <w:fldChar w:fldCharType="end"/>
        </w:r>
      </w:hyperlink>
    </w:p>
    <w:p w14:paraId="3143582B" w14:textId="23BBF2EB" w:rsidR="007A4111" w:rsidRDefault="007A411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22" w:history="1">
        <w:r w:rsidRPr="00EB13BB">
          <w:rPr>
            <w:rStyle w:val="Hyperlink"/>
          </w:rPr>
          <w:t>3.6.1</w:t>
        </w:r>
        <w:r>
          <w:rPr>
            <w:rFonts w:asciiTheme="minorHAnsi" w:eastAsiaTheme="minorEastAsia" w:hAnsiTheme="minorHAnsi" w:cstheme="minorBidi"/>
            <w:iCs w:val="0"/>
            <w:color w:val="auto"/>
            <w:sz w:val="22"/>
            <w:szCs w:val="22"/>
            <w:lang w:eastAsia="pt-BR"/>
          </w:rPr>
          <w:tab/>
        </w:r>
        <w:r w:rsidRPr="00EB13BB">
          <w:rPr>
            <w:rStyle w:val="Hyperlink"/>
          </w:rPr>
          <w:t>Como o trabalho vai relacionar as músicas que o usuário gosta aos contextos?</w:t>
        </w:r>
        <w:r>
          <w:rPr>
            <w:webHidden/>
          </w:rPr>
          <w:tab/>
        </w:r>
        <w:r>
          <w:rPr>
            <w:webHidden/>
          </w:rPr>
          <w:fldChar w:fldCharType="begin"/>
        </w:r>
        <w:r>
          <w:rPr>
            <w:webHidden/>
          </w:rPr>
          <w:instrText xml:space="preserve"> PAGEREF _Toc53953322 \h </w:instrText>
        </w:r>
        <w:r>
          <w:rPr>
            <w:webHidden/>
          </w:rPr>
        </w:r>
        <w:r>
          <w:rPr>
            <w:webHidden/>
          </w:rPr>
          <w:fldChar w:fldCharType="separate"/>
        </w:r>
        <w:r>
          <w:rPr>
            <w:webHidden/>
          </w:rPr>
          <w:t>57</w:t>
        </w:r>
        <w:r>
          <w:rPr>
            <w:webHidden/>
          </w:rPr>
          <w:fldChar w:fldCharType="end"/>
        </w:r>
      </w:hyperlink>
    </w:p>
    <w:p w14:paraId="7F9A3D2A" w14:textId="562D7850" w:rsidR="007A4111" w:rsidRDefault="007A411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23" w:history="1">
        <w:r w:rsidRPr="00EB13BB">
          <w:rPr>
            <w:rStyle w:val="Hyperlink"/>
          </w:rPr>
          <w:t>3.6.2</w:t>
        </w:r>
        <w:r>
          <w:rPr>
            <w:rFonts w:asciiTheme="minorHAnsi" w:eastAsiaTheme="minorEastAsia" w:hAnsiTheme="minorHAnsi" w:cstheme="minorBidi"/>
            <w:iCs w:val="0"/>
            <w:color w:val="auto"/>
            <w:sz w:val="22"/>
            <w:szCs w:val="22"/>
            <w:lang w:eastAsia="pt-BR"/>
          </w:rPr>
          <w:tab/>
        </w:r>
        <w:r w:rsidRPr="00EB13BB">
          <w:rPr>
            <w:rStyle w:val="Hyperlink"/>
          </w:rPr>
          <w:t>Como o trabalho vai recomendar novas músicas a partir da relação de contexto x música?</w:t>
        </w:r>
        <w:r>
          <w:rPr>
            <w:webHidden/>
          </w:rPr>
          <w:tab/>
        </w:r>
        <w:r>
          <w:rPr>
            <w:webHidden/>
          </w:rPr>
          <w:fldChar w:fldCharType="begin"/>
        </w:r>
        <w:r>
          <w:rPr>
            <w:webHidden/>
          </w:rPr>
          <w:instrText xml:space="preserve"> PAGEREF _Toc53953323 \h </w:instrText>
        </w:r>
        <w:r>
          <w:rPr>
            <w:webHidden/>
          </w:rPr>
        </w:r>
        <w:r>
          <w:rPr>
            <w:webHidden/>
          </w:rPr>
          <w:fldChar w:fldCharType="separate"/>
        </w:r>
        <w:r>
          <w:rPr>
            <w:webHidden/>
          </w:rPr>
          <w:t>58</w:t>
        </w:r>
        <w:r>
          <w:rPr>
            <w:webHidden/>
          </w:rPr>
          <w:fldChar w:fldCharType="end"/>
        </w:r>
      </w:hyperlink>
    </w:p>
    <w:p w14:paraId="5B2970CA" w14:textId="5979CF04" w:rsidR="007A4111" w:rsidRDefault="007A411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324" w:history="1">
        <w:r w:rsidRPr="00EB13BB">
          <w:rPr>
            <w:rStyle w:val="Hyperlink"/>
          </w:rPr>
          <w:t>3.7</w:t>
        </w:r>
        <w:r>
          <w:rPr>
            <w:rFonts w:asciiTheme="minorHAnsi" w:eastAsiaTheme="minorEastAsia" w:hAnsiTheme="minorHAnsi" w:cstheme="minorBidi"/>
            <w:iCs w:val="0"/>
            <w:color w:val="auto"/>
            <w:sz w:val="22"/>
            <w:szCs w:val="22"/>
            <w:lang w:eastAsia="pt-BR"/>
          </w:rPr>
          <w:tab/>
        </w:r>
        <w:r w:rsidRPr="00EB13BB">
          <w:rPr>
            <w:rStyle w:val="Hyperlink"/>
          </w:rPr>
          <w:t>roteiro</w:t>
        </w:r>
        <w:r>
          <w:rPr>
            <w:webHidden/>
          </w:rPr>
          <w:tab/>
        </w:r>
        <w:r>
          <w:rPr>
            <w:webHidden/>
          </w:rPr>
          <w:fldChar w:fldCharType="begin"/>
        </w:r>
        <w:r>
          <w:rPr>
            <w:webHidden/>
          </w:rPr>
          <w:instrText xml:space="preserve"> PAGEREF _Toc53953324 \h </w:instrText>
        </w:r>
        <w:r>
          <w:rPr>
            <w:webHidden/>
          </w:rPr>
        </w:r>
        <w:r>
          <w:rPr>
            <w:webHidden/>
          </w:rPr>
          <w:fldChar w:fldCharType="separate"/>
        </w:r>
        <w:r>
          <w:rPr>
            <w:webHidden/>
          </w:rPr>
          <w:t>58</w:t>
        </w:r>
        <w:r>
          <w:rPr>
            <w:webHidden/>
          </w:rPr>
          <w:fldChar w:fldCharType="end"/>
        </w:r>
      </w:hyperlink>
    </w:p>
    <w:p w14:paraId="5FD8CB06" w14:textId="12896C4B" w:rsidR="007A4111" w:rsidRDefault="007A4111">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3953325" w:history="1">
        <w:r w:rsidRPr="00EB13BB">
          <w:rPr>
            <w:rStyle w:val="Hyperlink"/>
            <w:noProof/>
          </w:rPr>
          <w:t>4</w:t>
        </w:r>
        <w:r>
          <w:rPr>
            <w:rFonts w:asciiTheme="minorHAnsi" w:eastAsiaTheme="minorEastAsia" w:hAnsiTheme="minorHAnsi" w:cstheme="minorBidi"/>
            <w:b w:val="0"/>
            <w:iCs w:val="0"/>
            <w:caps w:val="0"/>
            <w:noProof/>
            <w:color w:val="auto"/>
            <w:sz w:val="22"/>
            <w:szCs w:val="22"/>
            <w:lang w:eastAsia="pt-BR"/>
          </w:rPr>
          <w:tab/>
        </w:r>
        <w:r w:rsidRPr="00EB13BB">
          <w:rPr>
            <w:rStyle w:val="Hyperlink"/>
            <w:noProof/>
          </w:rPr>
          <w:t>CONCLUSÃO</w:t>
        </w:r>
        <w:r>
          <w:rPr>
            <w:noProof/>
            <w:webHidden/>
          </w:rPr>
          <w:tab/>
        </w:r>
        <w:r>
          <w:rPr>
            <w:noProof/>
            <w:webHidden/>
          </w:rPr>
          <w:fldChar w:fldCharType="begin"/>
        </w:r>
        <w:r>
          <w:rPr>
            <w:noProof/>
            <w:webHidden/>
          </w:rPr>
          <w:instrText xml:space="preserve"> PAGEREF _Toc53953325 \h </w:instrText>
        </w:r>
        <w:r>
          <w:rPr>
            <w:noProof/>
            <w:webHidden/>
          </w:rPr>
        </w:r>
        <w:r>
          <w:rPr>
            <w:noProof/>
            <w:webHidden/>
          </w:rPr>
          <w:fldChar w:fldCharType="separate"/>
        </w:r>
        <w:r>
          <w:rPr>
            <w:noProof/>
            <w:webHidden/>
          </w:rPr>
          <w:t>59</w:t>
        </w:r>
        <w:r>
          <w:rPr>
            <w:noProof/>
            <w:webHidden/>
          </w:rPr>
          <w:fldChar w:fldCharType="end"/>
        </w:r>
      </w:hyperlink>
    </w:p>
    <w:p w14:paraId="1AF196A0" w14:textId="662A0BA4" w:rsidR="007A4111" w:rsidRDefault="007A4111">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3953326" w:history="1">
        <w:r w:rsidRPr="00EB13BB">
          <w:rPr>
            <w:rStyle w:val="Hyperlink"/>
            <w:noProof/>
          </w:rPr>
          <w:t>Referências Bibliográficas</w:t>
        </w:r>
        <w:r>
          <w:rPr>
            <w:noProof/>
            <w:webHidden/>
          </w:rPr>
          <w:tab/>
        </w:r>
        <w:r>
          <w:rPr>
            <w:noProof/>
            <w:webHidden/>
          </w:rPr>
          <w:fldChar w:fldCharType="begin"/>
        </w:r>
        <w:r>
          <w:rPr>
            <w:noProof/>
            <w:webHidden/>
          </w:rPr>
          <w:instrText xml:space="preserve"> PAGEREF _Toc53953326 \h </w:instrText>
        </w:r>
        <w:r>
          <w:rPr>
            <w:noProof/>
            <w:webHidden/>
          </w:rPr>
        </w:r>
        <w:r>
          <w:rPr>
            <w:noProof/>
            <w:webHidden/>
          </w:rPr>
          <w:fldChar w:fldCharType="separate"/>
        </w:r>
        <w:r>
          <w:rPr>
            <w:noProof/>
            <w:webHidden/>
          </w:rPr>
          <w:t>60</w:t>
        </w:r>
        <w:r>
          <w:rPr>
            <w:noProof/>
            <w:webHidden/>
          </w:rPr>
          <w:fldChar w:fldCharType="end"/>
        </w:r>
      </w:hyperlink>
    </w:p>
    <w:p w14:paraId="5AA42494" w14:textId="412C2BC0" w:rsidR="008F2AE9" w:rsidRDefault="000C396C" w:rsidP="00CA31F6">
      <w:r>
        <w:fldChar w:fldCharType="end"/>
      </w:r>
    </w:p>
    <w:p w14:paraId="661C36CD" w14:textId="77777777" w:rsidR="008F2AE9" w:rsidRDefault="008F2AE9" w:rsidP="00CA31F6">
      <w:pPr>
        <w:sectPr w:rsidR="008F2AE9">
          <w:headerReference w:type="even" r:id="rId12"/>
          <w:headerReference w:type="default" r:id="rId13"/>
          <w:type w:val="continuous"/>
          <w:pgSz w:w="11907" w:h="16840" w:code="9"/>
          <w:pgMar w:top="1701" w:right="1134" w:bottom="1134" w:left="1701" w:header="1134" w:footer="720" w:gutter="0"/>
          <w:cols w:space="720"/>
        </w:sectPr>
      </w:pPr>
    </w:p>
    <w:p w14:paraId="636F4C09" w14:textId="77D2DA60" w:rsidR="00BB2B89" w:rsidRPr="000964B3" w:rsidRDefault="00BB2B89" w:rsidP="00CA31F6">
      <w:pPr>
        <w:pStyle w:val="Ttulo1"/>
      </w:pPr>
      <w:bookmarkStart w:id="2" w:name="_Toc53928594"/>
      <w:bookmarkStart w:id="3" w:name="_Toc53953294"/>
      <w:r w:rsidRPr="000964B3">
        <w:lastRenderedPageBreak/>
        <w:t>Introdução</w:t>
      </w:r>
      <w:bookmarkEnd w:id="2"/>
      <w:bookmarkEnd w:id="3"/>
    </w:p>
    <w:p w14:paraId="5A0E57EE" w14:textId="7D156BBA" w:rsidR="00DA05B5" w:rsidRDefault="00DA05B5" w:rsidP="00CA31F6">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xml:space="preserve">. A quantidade de aplicações disponíveis na internet tem aumentado cada vez mais </w:t>
      </w:r>
      <w:r w:rsidR="00C6170D">
        <w:t xml:space="preserve">e consecutivamente </w:t>
      </w:r>
      <w:r>
        <w:t>gerando mais dados e opções para os usuários.</w:t>
      </w:r>
    </w:p>
    <w:p w14:paraId="73502CEF" w14:textId="2AD64058" w:rsidR="00DA05B5" w:rsidRDefault="00DA05B5" w:rsidP="00CA31F6">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34B3B05D" w:rsidR="00DA05B5" w:rsidRDefault="00DA05B5" w:rsidP="00CA31F6">
      <w:pPr>
        <w:pStyle w:val="TextodoTrabalho"/>
      </w:pPr>
      <w:r>
        <w:t xml:space="preserve">Sistemas de recomendação (RecSys - </w:t>
      </w:r>
      <w:r w:rsidRPr="008B49B9">
        <w:t>Recommender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w:t>
      </w:r>
      <w:r w:rsidR="002F3492">
        <w:t xml:space="preserve">: (i) </w:t>
      </w:r>
      <w:r>
        <w:t>podem ser utilizados para estimular os usuários a fazer alguma coisa como comprar livros ou assistir algum filme</w:t>
      </w:r>
      <w:r w:rsidR="002F3492">
        <w:t xml:space="preserve"> ou (ii) </w:t>
      </w:r>
      <w:r>
        <w:t xml:space="preserve">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CA31F6">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CA31F6">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lastRenderedPageBreak/>
        <w:t>user profile</w:t>
      </w:r>
      <w:r>
        <w:t xml:space="preserve">, que por exemplo, contém as preferências dele. A existência de um </w:t>
      </w:r>
      <w:r w:rsidRPr="00D077BC">
        <w:rPr>
          <w:i/>
        </w:rPr>
        <w:t>user model</w:t>
      </w:r>
      <w:r>
        <w:t xml:space="preserve">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CA31F6">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CA31F6">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CA31F6">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r w:rsidRPr="008B49B9">
        <w:t>Prize</w:t>
      </w:r>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4BE1C64C" w:rsidR="00076C7E" w:rsidRDefault="00076C7E" w:rsidP="00CA31F6">
      <w:r>
        <w:tab/>
      </w:r>
      <w:r w:rsidR="00575B6F">
        <w:t>Dietmar diz que existem</w:t>
      </w:r>
      <w:r w:rsidRPr="00783075">
        <w:t xml:space="preserve"> 4 tipos de sistemas de recomendação, sendo eles: recomendação colaborativa, recomendação baseada em conteúdo, recomendação baseada em conhecimento, e sistemas de recomendação híbridos</w:t>
      </w:r>
      <w:r w:rsidR="00575B6F">
        <w:t xml:space="preserve"> </w:t>
      </w:r>
      <w:r w:rsidR="00575B6F">
        <w:fldChar w:fldCharType="begin" w:fldLock="1"/>
      </w:r>
      <w:r w:rsidR="00575B6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575B6F">
        <w:fldChar w:fldCharType="separate"/>
      </w:r>
      <w:r w:rsidR="00575B6F" w:rsidRPr="00783075">
        <w:rPr>
          <w:noProof/>
        </w:rPr>
        <w:t>(DIETMAR et al., 2010)</w:t>
      </w:r>
      <w:r w:rsidR="00575B6F">
        <w:fldChar w:fldCharType="end"/>
      </w:r>
      <w:r w:rsidRPr="00783075">
        <w:t>.</w:t>
      </w:r>
    </w:p>
    <w:p w14:paraId="547BAC7B" w14:textId="77777777" w:rsidR="00076C7E" w:rsidRPr="00870D6F" w:rsidRDefault="00076C7E" w:rsidP="00CA31F6">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CA31F6">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CA31F6">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CA31F6">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CA31F6">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CA31F6">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CA31F6">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trabalho será utilizado o streaming de áudio, mais especificamente, o streaming disponível nas APIs da ferramenta Spotify.</w:t>
      </w:r>
    </w:p>
    <w:p w14:paraId="38DA1F60" w14:textId="31AC7EB6" w:rsidR="00DA05B5" w:rsidRDefault="00DA05B5" w:rsidP="00CA31F6">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CA31F6">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CA31F6"/>
    <w:p w14:paraId="1ACC3228" w14:textId="0087F1BE" w:rsidR="002B6979" w:rsidRDefault="002B6979" w:rsidP="00CA31F6">
      <w:pPr>
        <w:pStyle w:val="Ttulo1"/>
      </w:pPr>
      <w:bookmarkStart w:id="4" w:name="_Toc53953295"/>
      <w:r>
        <w:lastRenderedPageBreak/>
        <w:t>Trabalhos relacionados</w:t>
      </w:r>
      <w:bookmarkEnd w:id="4"/>
    </w:p>
    <w:p w14:paraId="5CB45EF1" w14:textId="564496C1" w:rsidR="00F66337" w:rsidRDefault="00471239" w:rsidP="00CA31F6">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20584A8C" w14:textId="01C781C1" w:rsidR="00A17B09" w:rsidRDefault="00A17B09" w:rsidP="00CA31F6">
      <w:r>
        <w:tab/>
        <w:t xml:space="preserve">Após ser realizado a revisão bibliográfica, será analisado os algoritmos e estratégias de recomendação de cada artigo. E então, será desenvolvido </w:t>
      </w:r>
      <w:r w:rsidR="00FA4F59">
        <w:t xml:space="preserve">o sistema de recomendação </w:t>
      </w:r>
      <w:r>
        <w:t>desse trabalho, utilizando apenas um dos algoritmos levantados.</w:t>
      </w:r>
    </w:p>
    <w:p w14:paraId="2924F246" w14:textId="2E5A99E4" w:rsidR="000033F1" w:rsidRDefault="000033F1" w:rsidP="000033F1">
      <w:pPr>
        <w:pStyle w:val="Ttulo2"/>
      </w:pPr>
      <w:bookmarkStart w:id="5" w:name="_Toc53953296"/>
      <w:r>
        <w:t>Levantamento bibliográfico inicial</w:t>
      </w:r>
      <w:bookmarkEnd w:id="5"/>
    </w:p>
    <w:p w14:paraId="40F08AC9" w14:textId="6CD11710" w:rsidR="00F15F2F" w:rsidRDefault="0062433B" w:rsidP="000033F1">
      <w:r>
        <w:tab/>
        <w:t xml:space="preserve">Antes do </w:t>
      </w:r>
      <w:r w:rsidR="002E7AB5">
        <w:t>início</w:t>
      </w:r>
      <w:r>
        <w:t xml:space="preserve"> da revisão, foi </w:t>
      </w:r>
      <w:r w:rsidR="003E30FB">
        <w:t xml:space="preserve">encontrado </w:t>
      </w:r>
      <w:r w:rsidR="00145F98">
        <w:t>diversos</w:t>
      </w:r>
      <w:r w:rsidR="003E30FB">
        <w:t xml:space="preserve"> trabalhos relacionados através de: (i) busca genérica no Google Scholar; (ii) indicação dos avaliadores desse trabalho. </w:t>
      </w:r>
      <w:r w:rsidR="00145F98">
        <w:t>De</w:t>
      </w:r>
      <w:r w:rsidR="004323D6">
        <w:t>les</w:t>
      </w:r>
      <w:r w:rsidR="00145F98">
        <w:t>, foram selecionados 2 para serem revisados nesse trabalho.</w:t>
      </w:r>
    </w:p>
    <w:p w14:paraId="576C0CCA" w14:textId="28502946" w:rsidR="000033F1" w:rsidRDefault="00F15F2F" w:rsidP="000033F1">
      <w:r>
        <w:tab/>
        <w:t>R</w:t>
      </w:r>
      <w:r w:rsidR="0062433B">
        <w:t xml:space="preserve">ealizado </w:t>
      </w:r>
      <w:r>
        <w:t>a</w:t>
      </w:r>
      <w:r w:rsidR="0062433B">
        <w:t xml:space="preserve"> busca genérica no Google Scholar em busca de trabalhos relacionados ao tema desse trabalho, na busca, foi priorizado os trabalhos em portugues, para dar uma visão clara e rápida do assunto.</w:t>
      </w:r>
      <w:r w:rsidR="005345CB">
        <w:t xml:space="preserve"> E nessa busca foi encontrado o seguinte trabalho: </w:t>
      </w:r>
      <w:r w:rsidR="00162F77">
        <w:t>“</w:t>
      </w:r>
      <w:r w:rsidR="005345CB">
        <w:t>Desenvolvimento de um Sistema de Recomendação Musical Sensível ao Contexto</w:t>
      </w:r>
      <w:r w:rsidR="00162F77">
        <w:t>”</w:t>
      </w:r>
      <w:r w:rsidR="002E64DE">
        <w:t>.</w:t>
      </w:r>
    </w:p>
    <w:p w14:paraId="5F5D1DCB" w14:textId="795B57DC" w:rsidR="00492B46" w:rsidRDefault="00514BC2" w:rsidP="000033F1">
      <w:r>
        <w:tab/>
      </w:r>
      <w:r w:rsidR="009F657E">
        <w:t>O trabalho teve como objetivo desenvolver o modelo de um sistema sensível ao contexto</w:t>
      </w:r>
      <w:r w:rsidR="00A96B8A">
        <w:t>, utilizando das técnicas clássicas de recomendação, aplicando uma camada de extra de filtragem colaborativa</w:t>
      </w:r>
      <w:r w:rsidR="009F657E">
        <w:t xml:space="preserve">. </w:t>
      </w:r>
      <w:r w:rsidR="003C2739">
        <w:t xml:space="preserve">Nessa camada, </w:t>
      </w:r>
      <w:r w:rsidR="00C52560">
        <w:t>e</w:t>
      </w:r>
      <w:r w:rsidR="009F657E">
        <w:t>le</w:t>
      </w:r>
      <w:r w:rsidR="005F30BB">
        <w:t xml:space="preserve"> utiliza do </w:t>
      </w:r>
      <w:r w:rsidR="009C3587">
        <w:t xml:space="preserve">algoritmo </w:t>
      </w:r>
      <w:r w:rsidR="009C3587" w:rsidRPr="009C3587">
        <w:t>K-Vizinhos Mais Pr</w:t>
      </w:r>
      <w:r w:rsidR="009C3587">
        <w:t>ó</w:t>
      </w:r>
      <w:r w:rsidR="009C3587" w:rsidRPr="009C3587">
        <w:t>ximos</w:t>
      </w:r>
      <w:r w:rsidR="009C3587">
        <w:t xml:space="preserve"> (</w:t>
      </w:r>
      <w:r w:rsidR="005F30BB">
        <w:t>KNN</w:t>
      </w:r>
      <w:r w:rsidR="009C3587">
        <w:t>)</w:t>
      </w:r>
      <w:r w:rsidR="005F30BB">
        <w:t xml:space="preserve"> para realiza</w:t>
      </w:r>
      <w:r w:rsidR="009524B1">
        <w:t>-la</w:t>
      </w:r>
      <w:r w:rsidR="005F30BB">
        <w:t>, o qual é o mais amplamente utilizado</w:t>
      </w:r>
      <w:r w:rsidR="00B0596C">
        <w:t xml:space="preserve"> </w:t>
      </w:r>
      <w:r w:rsidR="00B0596C" w:rsidRPr="00B0596C">
        <w:t>para esse tipo de recomendação</w:t>
      </w:r>
      <w:r w:rsidR="005F30BB">
        <w:t xml:space="preserve"> conforme </w:t>
      </w:r>
      <w:r w:rsidR="007A1A11">
        <w:fldChar w:fldCharType="begin" w:fldLock="1"/>
      </w:r>
      <w:r w:rsidR="00266AAF">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rsidR="007A1A11">
        <w:fldChar w:fldCharType="separate"/>
      </w:r>
      <w:r w:rsidR="007A1A11" w:rsidRPr="007A1A11">
        <w:rPr>
          <w:noProof/>
        </w:rPr>
        <w:t>(ALIAGA, 2018)</w:t>
      </w:r>
      <w:r w:rsidR="007A1A11">
        <w:fldChar w:fldCharType="end"/>
      </w:r>
      <w:r w:rsidR="007A1A11">
        <w:t xml:space="preserve"> </w:t>
      </w:r>
      <w:r w:rsidR="005F30BB">
        <w:t>(</w:t>
      </w:r>
      <w:r w:rsidR="0066337F">
        <w:t xml:space="preserve">fazer </w:t>
      </w:r>
      <w:r w:rsidR="005F30BB">
        <w:t xml:space="preserve">apud </w:t>
      </w:r>
      <w:r w:rsidR="005F30BB" w:rsidRPr="005F30BB">
        <w:t>Bobadilla et al. (2013)</w:t>
      </w:r>
      <w:r w:rsidR="0017724A">
        <w:t>)</w:t>
      </w:r>
      <w:r w:rsidR="00286FFE">
        <w:t xml:space="preserve">, e é um algoritmo </w:t>
      </w:r>
      <w:r w:rsidR="00286FFE" w:rsidRPr="00D91A83">
        <w:rPr>
          <w:i/>
          <w:iCs w:val="0"/>
        </w:rPr>
        <w:t>lazy</w:t>
      </w:r>
      <w:r w:rsidR="00286FFE">
        <w:t>, isso é, não gera um modelo que precisa de treinamento.</w:t>
      </w:r>
      <w:r w:rsidR="00492B46">
        <w:t xml:space="preserve"> </w:t>
      </w:r>
    </w:p>
    <w:p w14:paraId="264C1F33" w14:textId="338CE055" w:rsidR="005A47D6" w:rsidRDefault="00492B46" w:rsidP="000033F1">
      <w:r>
        <w:tab/>
        <w:t xml:space="preserve">No trabalho, </w:t>
      </w:r>
      <w:r w:rsidR="000B7680">
        <w:t>foram</w:t>
      </w:r>
      <w:r>
        <w:t xml:space="preserve"> escolhidos 10 usuários para realizar o teste, tendo um contexto comum que era “Estudar” para atividade e “BR” para cultura</w:t>
      </w:r>
      <w:r w:rsidR="0070005B">
        <w:t>.</w:t>
      </w:r>
      <w:r w:rsidR="00D456E1">
        <w:t xml:space="preserve"> Foram realizados 240 testes para compilar os dados do experimento, e no fim, foi apresentado os resultados do experimento realizado “Com contexto” e “Sem contexto”</w:t>
      </w:r>
      <w:r w:rsidR="00D90CC4">
        <w:t>, o</w:t>
      </w:r>
      <w:r w:rsidR="003F394B">
        <w:t>nde o trabalho obteve uma</w:t>
      </w:r>
      <w:r w:rsidR="00D90CC4">
        <w:t xml:space="preserve"> precisão de 50% </w:t>
      </w:r>
      <w:r w:rsidR="003F394B">
        <w:t>na taxa de aceitação das recomendações realizadas</w:t>
      </w:r>
      <w:r w:rsidR="00D456E1">
        <w:t>.</w:t>
      </w:r>
    </w:p>
    <w:p w14:paraId="4BF09C63" w14:textId="297A15C3" w:rsidR="005F525C" w:rsidRDefault="006A66C6" w:rsidP="000033F1">
      <w:r>
        <w:tab/>
        <w:t xml:space="preserve">As indicações dos avaliadores foram analisadas </w:t>
      </w:r>
      <w:r w:rsidR="00540B36">
        <w:t xml:space="preserve">e </w:t>
      </w:r>
      <w:r w:rsidR="00C14A49">
        <w:t>foi verificado que apenas uma apresentava o algoritmo utilizado</w:t>
      </w:r>
      <w:r w:rsidR="00540B36">
        <w:t>, que é:</w:t>
      </w:r>
      <w:r>
        <w:t xml:space="preserve"> “</w:t>
      </w:r>
      <w:r w:rsidRPr="006A66C6">
        <w:t xml:space="preserve">Effective Nearest-Neighbor Music </w:t>
      </w:r>
      <w:r w:rsidRPr="006A66C6">
        <w:lastRenderedPageBreak/>
        <w:t>Recommendations</w:t>
      </w:r>
      <w:r>
        <w:t>”.</w:t>
      </w:r>
      <w:r w:rsidR="00540B36">
        <w:t xml:space="preserve"> </w:t>
      </w:r>
      <w:r w:rsidR="00425EA6">
        <w:t>A</w:t>
      </w:r>
      <w:r w:rsidR="00540B36">
        <w:t xml:space="preserve"> qual </w:t>
      </w:r>
      <w:r w:rsidR="00570C20">
        <w:t xml:space="preserve">apresenta uma técnica hibrida de recomendação, que utiliza de uma combinação do KNN, </w:t>
      </w:r>
      <w:r w:rsidR="002538BA">
        <w:t>f</w:t>
      </w:r>
      <w:r w:rsidR="00570C20">
        <w:t xml:space="preserve">atoração de matriz e um pequeno conjunto </w:t>
      </w:r>
      <w:r w:rsidR="002538BA">
        <w:t>heurístico</w:t>
      </w:r>
      <w:r w:rsidR="00540B36">
        <w:t>.</w:t>
      </w:r>
    </w:p>
    <w:p w14:paraId="57C5E034" w14:textId="24F92BB7" w:rsidR="004A66A0" w:rsidRDefault="004A66A0" w:rsidP="00CA31F6">
      <w:pPr>
        <w:pStyle w:val="Ttulo2"/>
      </w:pPr>
      <w:bookmarkStart w:id="6" w:name="_Toc53953297"/>
      <w:r>
        <w:t>O protocolo d</w:t>
      </w:r>
      <w:r w:rsidR="00765824">
        <w:t>e</w:t>
      </w:r>
      <w:r>
        <w:t xml:space="preserve"> revisão</w:t>
      </w:r>
      <w:bookmarkEnd w:id="6"/>
    </w:p>
    <w:p w14:paraId="42D42C32" w14:textId="1B76998A" w:rsidR="0071123B" w:rsidRDefault="0071123B" w:rsidP="00CA31F6">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CA31F6">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3D5E2C">
      <w:pPr>
        <w:pStyle w:val="PargrafodaLista"/>
        <w:numPr>
          <w:ilvl w:val="0"/>
          <w:numId w:val="3"/>
        </w:numPr>
      </w:pPr>
      <w:r>
        <w:t xml:space="preserve">Estudos </w:t>
      </w:r>
      <w:r w:rsidR="00913C91">
        <w:t>r</w:t>
      </w:r>
      <w:r>
        <w:t>ealizados</w:t>
      </w:r>
    </w:p>
    <w:p w14:paraId="4F1E7AE9" w14:textId="6F1BD88F" w:rsidR="00D50112" w:rsidRDefault="00D50112" w:rsidP="003D5E2C">
      <w:pPr>
        <w:pStyle w:val="PargrafodaLista"/>
        <w:numPr>
          <w:ilvl w:val="0"/>
          <w:numId w:val="3"/>
        </w:numPr>
      </w:pPr>
      <w:r>
        <w:t xml:space="preserve">Técnicas </w:t>
      </w:r>
      <w:r w:rsidR="00362D8A">
        <w:t xml:space="preserve">de recomendação </w:t>
      </w:r>
      <w:r>
        <w:t>utilizada</w:t>
      </w:r>
      <w:r w:rsidR="00362D8A">
        <w:t>s</w:t>
      </w:r>
    </w:p>
    <w:p w14:paraId="47B80A35" w14:textId="174099BC" w:rsidR="00D50112" w:rsidRDefault="00362D8A" w:rsidP="003D5E2C">
      <w:pPr>
        <w:pStyle w:val="PargrafodaLista"/>
        <w:numPr>
          <w:ilvl w:val="0"/>
          <w:numId w:val="3"/>
        </w:numPr>
      </w:pPr>
      <w:r>
        <w:t>Contextos utilizados</w:t>
      </w:r>
      <w:r w:rsidR="00804534">
        <w:t xml:space="preserve"> para recomendação</w:t>
      </w:r>
    </w:p>
    <w:p w14:paraId="2B572389" w14:textId="77777777" w:rsidR="008D579B" w:rsidRDefault="008D579B" w:rsidP="00CA31F6"/>
    <w:p w14:paraId="24567107" w14:textId="6D97FD19" w:rsidR="008D579B" w:rsidRDefault="008D579B" w:rsidP="00CA31F6">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Pr="00CA31F6" w:rsidRDefault="008D579B" w:rsidP="003D5E2C">
      <w:pPr>
        <w:pStyle w:val="PargrafodaLista"/>
        <w:numPr>
          <w:ilvl w:val="0"/>
          <w:numId w:val="4"/>
        </w:numPr>
      </w:pPr>
      <w:r w:rsidRPr="00CA31F6">
        <w:t>RecSys</w:t>
      </w:r>
    </w:p>
    <w:p w14:paraId="26AA3250" w14:textId="2287B641" w:rsidR="008D579B" w:rsidRPr="00CA31F6" w:rsidRDefault="008D579B" w:rsidP="003D5E2C">
      <w:pPr>
        <w:pStyle w:val="PargrafodaLista"/>
        <w:numPr>
          <w:ilvl w:val="0"/>
          <w:numId w:val="4"/>
        </w:numPr>
        <w:rPr>
          <w:lang w:val="en-US"/>
        </w:rPr>
      </w:pPr>
      <w:r w:rsidRPr="00CA31F6">
        <w:rPr>
          <w:lang w:val="en-US"/>
        </w:rPr>
        <w:t>Machine Learning</w:t>
      </w:r>
    </w:p>
    <w:p w14:paraId="703195DE" w14:textId="61281D29" w:rsidR="008D579B" w:rsidRDefault="008D579B" w:rsidP="003D5E2C">
      <w:pPr>
        <w:pStyle w:val="PargrafodaLista"/>
        <w:numPr>
          <w:ilvl w:val="0"/>
          <w:numId w:val="4"/>
        </w:numPr>
      </w:pPr>
      <w:r w:rsidRPr="008D579B">
        <w:t>Sistemas de recomendação musical</w:t>
      </w:r>
    </w:p>
    <w:p w14:paraId="5C02332F" w14:textId="3175A75E" w:rsidR="008D579B" w:rsidRPr="003217A5" w:rsidRDefault="006676C9" w:rsidP="003D5E2C">
      <w:pPr>
        <w:pStyle w:val="PargrafodaLista"/>
        <w:numPr>
          <w:ilvl w:val="0"/>
          <w:numId w:val="4"/>
        </w:numPr>
      </w:pPr>
      <w:r w:rsidRPr="003D5E2C">
        <w:rPr>
          <w:i/>
        </w:rPr>
        <w:t>Context-aware</w:t>
      </w:r>
      <w:r w:rsidR="006A207D" w:rsidRPr="003217A5">
        <w:t xml:space="preserve"> (</w:t>
      </w:r>
      <w:r w:rsidR="0029332C">
        <w:t>Cientes de contexto</w:t>
      </w:r>
      <w:r w:rsidR="006A207D" w:rsidRPr="003217A5">
        <w:t>)</w:t>
      </w:r>
    </w:p>
    <w:p w14:paraId="0BB93815" w14:textId="453823E2" w:rsidR="00CC24CC" w:rsidRPr="003217A5" w:rsidRDefault="00CC24CC" w:rsidP="00CA31F6"/>
    <w:p w14:paraId="12B874AC" w14:textId="0005DCED" w:rsidR="004C6DA1" w:rsidRDefault="00CC24CC" w:rsidP="00CA31F6">
      <w:r>
        <w:tab/>
      </w:r>
      <w:r w:rsidRPr="00CC24CC">
        <w:t xml:space="preserve">Para realizar a busca dos trabalhos relacionados </w:t>
      </w:r>
      <w:r w:rsidR="00936FA8">
        <w:t xml:space="preserve">será utilizado </w:t>
      </w:r>
      <w:r w:rsidR="00C629BC">
        <w:t>o motor de busca da</w:t>
      </w:r>
      <w:r w:rsidR="00936FA8">
        <w:t xml:space="preserve"> ACM (</w:t>
      </w:r>
      <w:hyperlink r:id="rId14"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CA31F6">
      <w:r>
        <w:tab/>
      </w:r>
      <w:r w:rsidR="008D713B">
        <w:t xml:space="preserve">Foi </w:t>
      </w:r>
      <w:r>
        <w:t>desenvolvid</w:t>
      </w:r>
      <w:r w:rsidR="008D713B">
        <w:t>a</w:t>
      </w:r>
      <w:r>
        <w:t xml:space="preserve"> uma </w:t>
      </w:r>
      <w:r w:rsidRPr="00B42753">
        <w:rPr>
          <w:i/>
        </w:rPr>
        <w:t>string</w:t>
      </w:r>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r w:rsidR="002736FC" w:rsidRPr="00B42753">
        <w:rPr>
          <w:i/>
        </w:rPr>
        <w:t>string</w:t>
      </w:r>
      <w:r w:rsidR="002736FC">
        <w:t xml:space="preserve"> de busca</w:t>
      </w:r>
      <w:r w:rsidR="00FB7A79">
        <w:t>:</w:t>
      </w:r>
    </w:p>
    <w:p w14:paraId="2AED68E7" w14:textId="64BA94A8" w:rsidR="00E974DB" w:rsidRPr="00152AD4" w:rsidRDefault="00FC044E" w:rsidP="00CA31F6">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02D81F98" w:rsidR="004A3A38" w:rsidRDefault="004A3A38" w:rsidP="00CA31F6">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4A7D8A">
        <w:t>,</w:t>
      </w:r>
      <w:r w:rsidR="00C415DA">
        <w:t xml:space="preserve"> e esta análise </w:t>
      </w:r>
      <w:r w:rsidR="006B230B">
        <w:t>foi</w:t>
      </w:r>
      <w:r w:rsidR="00C415DA">
        <w:t xml:space="preserve"> dividida em quatro etapas</w:t>
      </w:r>
      <w:r w:rsidR="004A7D8A">
        <w:t>: (i) a</w:t>
      </w:r>
      <w:r w:rsidR="00C415DA">
        <w:t xml:space="preserve"> leitura inicial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rsidR="004A7D8A">
        <w:t xml:space="preserve">; (ii) </w:t>
      </w:r>
      <w:r w:rsidR="003272CB">
        <w:t>consistiu</w:t>
      </w:r>
      <w:r w:rsidR="004E2D96">
        <w:t xml:space="preserve"> em</w:t>
      </w:r>
      <w:r w:rsidR="0087774B">
        <w:t xml:space="preserve"> realizar uma leitura dos resumos </w:t>
      </w:r>
      <w:r w:rsidR="0087774B">
        <w:lastRenderedPageBreak/>
        <w:t>desses trabalhos</w:t>
      </w:r>
      <w:r w:rsidR="001D208F">
        <w:t xml:space="preserve"> e manter </w:t>
      </w:r>
      <w:r w:rsidR="00C415DA">
        <w:t>àqueles adequados</w:t>
      </w:r>
      <w:r w:rsidR="004A7D8A">
        <w:t>; (iii)</w:t>
      </w:r>
      <w:r w:rsidR="008720F9">
        <w:t xml:space="preserve"> </w:t>
      </w:r>
      <w:r w:rsidR="004A7D8A">
        <w:t>aplicou-se</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4A7D8A">
        <w:t xml:space="preserve"> e por fim; (iv)</w:t>
      </w:r>
      <w:r w:rsidR="00C415DA">
        <w:t xml:space="preserve"> leitura total dos artigos selecionados.</w:t>
      </w:r>
    </w:p>
    <w:p w14:paraId="2FCF9930" w14:textId="3840CE08" w:rsidR="009C0BCD" w:rsidRPr="004A3A38" w:rsidRDefault="009C0BCD" w:rsidP="00CA31F6">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r w:rsidR="004A7D8A">
        <w:t>, a qual será apresentada nas próximas seções.</w:t>
      </w:r>
    </w:p>
    <w:p w14:paraId="15D58142" w14:textId="4E427271" w:rsidR="0074777A" w:rsidRPr="004A3A38" w:rsidRDefault="0074777A" w:rsidP="00CA31F6">
      <w:pPr>
        <w:pStyle w:val="Ttulo2"/>
      </w:pPr>
      <w:bookmarkStart w:id="7" w:name="_Toc53953298"/>
      <w:r w:rsidRPr="004A3A38">
        <w:t>PROCURA NOS MOTORES DE BUSCA</w:t>
      </w:r>
      <w:bookmarkEnd w:id="7"/>
    </w:p>
    <w:p w14:paraId="565BD62B" w14:textId="4FC2D39E" w:rsidR="00B15B79" w:rsidRDefault="00C42379" w:rsidP="00CA31F6">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r w:rsidR="006874EC" w:rsidRPr="00BC0A63">
        <w:rPr>
          <w:i/>
        </w:rPr>
        <w:t>string</w:t>
      </w:r>
      <w:r w:rsidR="006874EC">
        <w:t xml:space="preserve"> de busca pré</w:t>
      </w:r>
      <w:r w:rsidR="008577C2">
        <w:t>-</w:t>
      </w:r>
      <w:r w:rsidR="006874EC">
        <w:t>definida anteriormente.</w:t>
      </w:r>
      <w:r w:rsidR="00531803">
        <w:t xml:space="preserve"> </w:t>
      </w:r>
      <w:commentRangeStart w:id="8"/>
      <w:r w:rsidR="00531803">
        <w:t>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w:t>
      </w:r>
      <w:commentRangeEnd w:id="8"/>
      <w:r w:rsidR="004A7D8A">
        <w:rPr>
          <w:rStyle w:val="Refdecomentrio"/>
        </w:rPr>
        <w:commentReference w:id="8"/>
      </w:r>
      <w:r w:rsidR="00531803">
        <w:t>ilustram esse processo</w:t>
      </w:r>
      <w:r w:rsidR="00BE1376">
        <w:t xml:space="preserve">. A figura 1 apresenta a string de busca desenvolvida no motor de busca da ACM, e a figura 2 e 3 apresentam respectivamente os resultados das buscas por </w:t>
      </w:r>
      <w:r w:rsidR="00BE1376" w:rsidRPr="00A351BA">
        <w:rPr>
          <w:i/>
          <w:iCs w:val="0"/>
        </w:rPr>
        <w:t>proceedings</w:t>
      </w:r>
      <w:r w:rsidR="00BE1376">
        <w:t xml:space="preserve"> e </w:t>
      </w:r>
      <w:r w:rsidR="00BE1376" w:rsidRPr="00A351BA">
        <w:rPr>
          <w:i/>
          <w:iCs w:val="0"/>
        </w:rPr>
        <w:t>journals</w:t>
      </w:r>
      <w:r w:rsidR="00531803">
        <w:t>.</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r w:rsidR="003C5B9A" w:rsidRPr="00D91121">
        <w:rPr>
          <w:i/>
        </w:rPr>
        <w:t>string</w:t>
      </w:r>
      <w:r w:rsidR="003C5B9A">
        <w:t xml:space="preserve"> de busca</w:t>
      </w:r>
      <w:r w:rsidR="000500A2">
        <w:t>.</w:t>
      </w:r>
    </w:p>
    <w:p w14:paraId="5E038323" w14:textId="77777777" w:rsidR="00B00090" w:rsidRDefault="00B00090" w:rsidP="00CA31F6">
      <w:r>
        <w:rPr>
          <w:noProof/>
          <w:lang w:eastAsia="pt-BR"/>
        </w:rP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175817" cy="2484225"/>
                    </a:xfrm>
                    <a:prstGeom prst="rect">
                      <a:avLst/>
                    </a:prstGeom>
                  </pic:spPr>
                </pic:pic>
              </a:graphicData>
            </a:graphic>
          </wp:inline>
        </w:drawing>
      </w:r>
    </w:p>
    <w:p w14:paraId="47CACF19" w14:textId="1C133069" w:rsidR="00B00090" w:rsidRDefault="00B00090" w:rsidP="00CA31F6">
      <w:pPr>
        <w:pStyle w:val="Legenda"/>
      </w:pPr>
      <w:bookmarkStart w:id="9" w:name="_Ref40822595"/>
      <w:bookmarkStart w:id="10" w:name="_Ref40822554"/>
      <w:bookmarkStart w:id="11" w:name="_Toc53953327"/>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358DD">
        <w:rPr>
          <w:noProof/>
        </w:rPr>
        <w:t>1</w:t>
      </w:r>
      <w:r w:rsidR="00C7334A">
        <w:rPr>
          <w:noProof/>
        </w:rPr>
        <w:fldChar w:fldCharType="end"/>
      </w:r>
      <w:bookmarkEnd w:id="9"/>
      <w:r>
        <w:rPr>
          <w:noProof/>
        </w:rPr>
        <w:t xml:space="preserve"> -</w:t>
      </w:r>
      <w:r>
        <w:t xml:space="preserve"> Motor avançado de busca da</w:t>
      </w:r>
      <w:r w:rsidRPr="00A841A0">
        <w:t xml:space="preserve"> ACM (próprio, 2020)</w:t>
      </w:r>
      <w:bookmarkEnd w:id="10"/>
      <w:bookmarkEnd w:id="11"/>
    </w:p>
    <w:p w14:paraId="42D7707F" w14:textId="77777777" w:rsidR="00B00090" w:rsidRDefault="00B00090" w:rsidP="00CA31F6"/>
    <w:p w14:paraId="53F7643E" w14:textId="6CDA73C5" w:rsidR="00C42379" w:rsidRDefault="003B2512" w:rsidP="00CA31F6">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w:t>
      </w:r>
      <w:r w:rsidR="007F09C5">
        <w:lastRenderedPageBreak/>
        <w:t xml:space="preserve">para o trabalho, </w:t>
      </w:r>
      <w:r w:rsidR="00F01269">
        <w:t>fo</w:t>
      </w:r>
      <w:r w:rsidR="002B3315">
        <w:t>ram</w:t>
      </w:r>
      <w:r w:rsidR="00F01269">
        <w:t xml:space="preserve"> reduzido</w:t>
      </w:r>
      <w:r w:rsidR="002B3315">
        <w:t>s</w:t>
      </w:r>
      <w:r w:rsidR="007F09C5">
        <w:t xml:space="preserve"> os tipos de publicações aceitas para </w:t>
      </w:r>
      <w:r w:rsidR="007F09C5" w:rsidRPr="007F09C5">
        <w:rPr>
          <w:i/>
        </w:rPr>
        <w:t>proceedings</w:t>
      </w:r>
      <w:r w:rsidR="007F09C5">
        <w:t xml:space="preserve"> e </w:t>
      </w:r>
      <w:r w:rsidR="007F09C5" w:rsidRPr="007F09C5">
        <w:rPr>
          <w:i/>
        </w:rPr>
        <w:t>journals</w:t>
      </w:r>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CA31F6">
      <w:r w:rsidRPr="005229A4">
        <w:rPr>
          <w:noProof/>
          <w:lang w:eastAsia="pt-BR"/>
        </w:rPr>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368550FD" w:rsidR="00FC71AF" w:rsidRDefault="00B00090" w:rsidP="00CA31F6">
      <w:pPr>
        <w:pStyle w:val="Legenda"/>
      </w:pPr>
      <w:bookmarkStart w:id="12" w:name="_Ref40822631"/>
      <w:bookmarkStart w:id="13" w:name="_Toc53953328"/>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358DD">
        <w:rPr>
          <w:noProof/>
        </w:rPr>
        <w:t>2</w:t>
      </w:r>
      <w:r w:rsidR="00C7334A">
        <w:rPr>
          <w:noProof/>
        </w:rPr>
        <w:fldChar w:fldCharType="end"/>
      </w:r>
      <w:bookmarkEnd w:id="12"/>
      <w:r>
        <w:rPr>
          <w:noProof/>
        </w:rPr>
        <w:t xml:space="preserve"> -</w:t>
      </w:r>
      <w:r>
        <w:t xml:space="preserve"> Resultado de busca dos proceedings no motor de busca da ACM (próprio, 2020)</w:t>
      </w:r>
      <w:bookmarkEnd w:id="13"/>
    </w:p>
    <w:p w14:paraId="610807AF" w14:textId="14F45416" w:rsidR="00006881" w:rsidRDefault="00006881" w:rsidP="00CA31F6">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CA31F6">
      <w:r w:rsidRPr="003B0444">
        <w:rPr>
          <w:noProof/>
          <w:lang w:eastAsia="pt-BR"/>
        </w:rPr>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4DB9B362" w:rsidR="00B00090" w:rsidRPr="00A478F0" w:rsidRDefault="00B00090" w:rsidP="00CA31F6">
      <w:pPr>
        <w:pStyle w:val="Legenda"/>
      </w:pPr>
      <w:bookmarkStart w:id="14" w:name="_Ref40822641"/>
      <w:bookmarkStart w:id="15" w:name="_Toc53953329"/>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358DD">
        <w:rPr>
          <w:noProof/>
        </w:rPr>
        <w:t>3</w:t>
      </w:r>
      <w:r w:rsidR="00C7334A">
        <w:rPr>
          <w:noProof/>
        </w:rPr>
        <w:fldChar w:fldCharType="end"/>
      </w:r>
      <w:bookmarkEnd w:id="14"/>
      <w:r>
        <w:rPr>
          <w:noProof/>
        </w:rPr>
        <w:t xml:space="preserve"> -</w:t>
      </w:r>
      <w:r>
        <w:t xml:space="preserve"> </w:t>
      </w:r>
      <w:r w:rsidRPr="00353DD1">
        <w:t xml:space="preserve">Resultado de busca dos </w:t>
      </w:r>
      <w:r>
        <w:t>journals</w:t>
      </w:r>
      <w:r w:rsidRPr="00353DD1">
        <w:t xml:space="preserve"> no motor de busca da ACM (próprio, 2020)</w:t>
      </w:r>
      <w:bookmarkEnd w:id="15"/>
    </w:p>
    <w:p w14:paraId="01684C1C" w14:textId="08A33FBA" w:rsidR="004A3A38" w:rsidRDefault="008568F7" w:rsidP="00CA31F6">
      <w:pPr>
        <w:pStyle w:val="Ttulo2"/>
      </w:pPr>
      <w:bookmarkStart w:id="16" w:name="_Toc53953299"/>
      <w:r w:rsidRPr="008568F7">
        <w:t>ETAPAS DA REVISÃO DOS TRABALHOS</w:t>
      </w:r>
      <w:bookmarkEnd w:id="16"/>
    </w:p>
    <w:p w14:paraId="07248AA1" w14:textId="652FF9C5" w:rsidR="004367EC" w:rsidRDefault="005D0600" w:rsidP="00CA31F6">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r w:rsidRPr="00CB3CF6">
        <w:rPr>
          <w:i/>
        </w:rPr>
        <w:t>string</w:t>
      </w:r>
      <w:r>
        <w:t xml:space="preserve"> de busca foram encontrados 8</w:t>
      </w:r>
      <w:r w:rsidR="00D94609">
        <w:t>3</w:t>
      </w:r>
      <w:r>
        <w:t xml:space="preserve"> trabalhos, sendo eles: 23 do tipo </w:t>
      </w:r>
      <w:r>
        <w:rPr>
          <w:i/>
        </w:rPr>
        <w:t>jo</w:t>
      </w:r>
      <w:r w:rsidR="0072031F">
        <w:rPr>
          <w:i/>
        </w:rPr>
        <w:t>u</w:t>
      </w:r>
      <w:r>
        <w:rPr>
          <w:i/>
        </w:rPr>
        <w:t>rnal</w:t>
      </w:r>
      <w:r w:rsidR="00FF1821">
        <w:t xml:space="preserve"> </w:t>
      </w:r>
      <w:r>
        <w:t>e 6</w:t>
      </w:r>
      <w:r w:rsidR="00D94609">
        <w:t>0</w:t>
      </w:r>
      <w:r>
        <w:t xml:space="preserve"> do tipo </w:t>
      </w:r>
      <w:r w:rsidRPr="005D0600">
        <w:rPr>
          <w:i/>
        </w:rPr>
        <w:t>proceeding</w:t>
      </w:r>
      <w:r>
        <w:t>.</w:t>
      </w:r>
    </w:p>
    <w:p w14:paraId="4AC5F8C0" w14:textId="77777777" w:rsidR="00377BBD" w:rsidRDefault="00377BBD" w:rsidP="00CA31F6">
      <w:r>
        <w:rPr>
          <w:noProof/>
          <w:lang w:eastAsia="pt-BR"/>
        </w:rPr>
        <w:drawing>
          <wp:inline distT="0" distB="0" distL="0" distR="0" wp14:anchorId="0C5E9678" wp14:editId="43DCAC34">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6F685B16" w14:textId="75B4F561" w:rsidR="007815D6" w:rsidRDefault="00377BBD" w:rsidP="00CA31F6">
      <w:pPr>
        <w:pStyle w:val="Legenda"/>
      </w:pPr>
      <w:bookmarkStart w:id="17" w:name="_Ref40822414"/>
      <w:bookmarkStart w:id="18" w:name="_Ref40817235"/>
      <w:bookmarkStart w:id="19" w:name="_Toc53953330"/>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358DD">
        <w:rPr>
          <w:noProof/>
        </w:rPr>
        <w:t>4</w:t>
      </w:r>
      <w:r w:rsidR="00C7334A">
        <w:rPr>
          <w:noProof/>
        </w:rPr>
        <w:fldChar w:fldCharType="end"/>
      </w:r>
      <w:bookmarkEnd w:id="17"/>
      <w:r w:rsidR="00412F59">
        <w:t xml:space="preserve"> - </w:t>
      </w:r>
      <w:r>
        <w:t>Etapas realizadas para filtrar os trabalhos encontrados no motor de busca da ACM</w:t>
      </w:r>
      <w:bookmarkEnd w:id="18"/>
      <w:r w:rsidR="004A14AF" w:rsidRPr="00353DD1">
        <w:t xml:space="preserve"> (próprio, 2020)</w:t>
      </w:r>
      <w:bookmarkEnd w:id="19"/>
    </w:p>
    <w:p w14:paraId="2DDF2826" w14:textId="5152A44E" w:rsidR="00C3617C" w:rsidRDefault="00C3617C" w:rsidP="00CA31F6">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9144EAE" w:rsidR="009F1D25" w:rsidRDefault="009F1D25" w:rsidP="00CA31F6">
      <w:r>
        <w:tab/>
      </w:r>
      <w:r w:rsidRPr="009F1D25">
        <w:t xml:space="preserve">Baseado no conhecimento obtido dos trabalhos na segunda etapa, foi realizada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musicais, mas que não utilizam o contexto nas recomendações. Foi apresentado na forma de </w:t>
      </w:r>
      <w:r w:rsidRPr="009F1D25">
        <w:lastRenderedPageBreak/>
        <w:t xml:space="preserve">gráfico de pizza na A Figura 5 </w:t>
      </w:r>
      <w:r w:rsidR="004A7D8A">
        <w:t>abaixo apresenta</w:t>
      </w:r>
      <w:r w:rsidR="004A7D8A" w:rsidRPr="009F1D25">
        <w:t xml:space="preserve"> </w:t>
      </w:r>
      <w:r w:rsidRPr="009F1D25">
        <w:t>a relação entre os tipos e a quantidade de artigos encontrados.</w:t>
      </w:r>
    </w:p>
    <w:p w14:paraId="295530C7" w14:textId="77777777" w:rsidR="003B56C3" w:rsidRDefault="00016710" w:rsidP="00CA31F6">
      <w:r>
        <w:rPr>
          <w:noProof/>
          <w:lang w:eastAsia="pt-BR"/>
        </w:rP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B7AA087" w14:textId="618AE8FF" w:rsidR="00016710" w:rsidRDefault="003B56C3" w:rsidP="00CA31F6">
      <w:pPr>
        <w:pStyle w:val="Legenda"/>
      </w:pPr>
      <w:bookmarkStart w:id="20" w:name="_Ref40822493"/>
      <w:bookmarkStart w:id="21" w:name="_Ref40822087"/>
      <w:bookmarkStart w:id="22" w:name="_Toc53953331"/>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358DD">
        <w:rPr>
          <w:noProof/>
        </w:rPr>
        <w:t>5</w:t>
      </w:r>
      <w:r w:rsidR="00C7334A">
        <w:rPr>
          <w:noProof/>
        </w:rPr>
        <w:fldChar w:fldCharType="end"/>
      </w:r>
      <w:bookmarkEnd w:id="20"/>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21"/>
      <w:bookmarkEnd w:id="22"/>
    </w:p>
    <w:p w14:paraId="1201F167" w14:textId="0ED72CA8" w:rsidR="00CA77E5" w:rsidRPr="00CA77E5" w:rsidRDefault="00CA77E5" w:rsidP="00CA31F6"/>
    <w:p w14:paraId="79ACB8DA" w14:textId="1C16783D" w:rsidR="009F7EBE" w:rsidRDefault="002F7588" w:rsidP="00CA31F6">
      <w:pPr>
        <w:pStyle w:val="Ttulo3"/>
      </w:pPr>
      <w:r>
        <w:tab/>
      </w:r>
      <w:bookmarkStart w:id="23" w:name="_Toc53953300"/>
      <w:r w:rsidR="00B662FD">
        <w:t>Trabalhos selecionados</w:t>
      </w:r>
      <w:bookmarkEnd w:id="23"/>
    </w:p>
    <w:p w14:paraId="250F842B" w14:textId="361A61C8" w:rsidR="0012444C" w:rsidRPr="0012444C" w:rsidRDefault="0012444C" w:rsidP="00CA31F6">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4A7D8A">
        <w:t xml:space="preserve"> abaixo, resultou em </w:t>
      </w:r>
      <w:commentRangeStart w:id="24"/>
      <w:commentRangeStart w:id="25"/>
      <w:r w:rsidRPr="0012444C">
        <w:t xml:space="preserve">4 trabalhos relacionados </w:t>
      </w:r>
      <w:commentRangeEnd w:id="24"/>
      <w:r w:rsidR="004A7D8A">
        <w:rPr>
          <w:rStyle w:val="Refdecomentrio"/>
        </w:rPr>
        <w:commentReference w:id="24"/>
      </w:r>
      <w:commentRangeEnd w:id="25"/>
      <w:r w:rsidR="0050196A">
        <w:rPr>
          <w:rStyle w:val="Refdecomentrio"/>
        </w:rPr>
        <w:commentReference w:id="25"/>
      </w:r>
      <w:r w:rsidRPr="0012444C">
        <w:t>ao objetivo descrito no protocolo de revisão desse trabalho.</w:t>
      </w:r>
    </w:p>
    <w:p w14:paraId="4D2BFBE4" w14:textId="77777777" w:rsidR="00377BBD" w:rsidRDefault="00377BBD" w:rsidP="00CA31F6">
      <w:r>
        <w:rPr>
          <w:noProof/>
          <w:lang w:eastAsia="pt-BR"/>
        </w:rP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14:paraId="2B6B47AD" w14:textId="4FEB7910" w:rsidR="00377BBD" w:rsidRDefault="00377BBD" w:rsidP="00CA31F6">
      <w:pPr>
        <w:pStyle w:val="Legenda"/>
      </w:pPr>
      <w:bookmarkStart w:id="26" w:name="_Ref40822509"/>
      <w:bookmarkStart w:id="27" w:name="_Ref40821926"/>
      <w:bookmarkStart w:id="28" w:name="_Toc53953332"/>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358DD">
        <w:rPr>
          <w:noProof/>
        </w:rPr>
        <w:t>6</w:t>
      </w:r>
      <w:r w:rsidR="00C7334A">
        <w:rPr>
          <w:noProof/>
        </w:rPr>
        <w:fldChar w:fldCharType="end"/>
      </w:r>
      <w:bookmarkEnd w:id="26"/>
      <w:r w:rsidR="00052712">
        <w:t xml:space="preserve"> - </w:t>
      </w:r>
      <w:r>
        <w:t>Procedimento de filtro realizado baseado nos trabalhos encontrados no motor de busca da ACM</w:t>
      </w:r>
      <w:r w:rsidRPr="00353DD1">
        <w:t xml:space="preserve"> (próprio, 2020)</w:t>
      </w:r>
      <w:bookmarkEnd w:id="27"/>
      <w:bookmarkEnd w:id="28"/>
    </w:p>
    <w:p w14:paraId="3366D774" w14:textId="23416EAB" w:rsidR="005424C2" w:rsidRDefault="005424C2" w:rsidP="00CA31F6"/>
    <w:p w14:paraId="7A5B0100" w14:textId="5D06947D" w:rsidR="00215DF2" w:rsidRDefault="005424C2" w:rsidP="00CA31F6">
      <w:r>
        <w:lastRenderedPageBreak/>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w:t>
      </w:r>
      <w:r w:rsidR="0050196A">
        <w:t>apresentado</w:t>
      </w:r>
      <w:r w:rsidR="003C36AB" w:rsidRPr="003C36AB">
        <w:t xml:space="preserve"> um</w:t>
      </w:r>
      <w:r w:rsidR="0060257A">
        <w:t xml:space="preserve"> </w:t>
      </w:r>
      <w:commentRangeStart w:id="29"/>
      <w:r w:rsidR="0060257A">
        <w:t>breve</w:t>
      </w:r>
      <w:r w:rsidR="0050196A">
        <w:t xml:space="preserve"> resumo</w:t>
      </w:r>
      <w:r w:rsidR="003C36AB" w:rsidRPr="003C36AB">
        <w:t xml:space="preserve"> </w:t>
      </w:r>
      <w:commentRangeEnd w:id="29"/>
      <w:r w:rsidR="004A7D8A">
        <w:rPr>
          <w:rStyle w:val="Refdecomentrio"/>
        </w:rPr>
        <w:commentReference w:id="29"/>
      </w:r>
      <w:r w:rsidR="003C36AB" w:rsidRPr="003C36AB">
        <w:t xml:space="preserve">do que foi desenvolvido e no fim, </w:t>
      </w:r>
      <w:r w:rsidR="00DA0CBF">
        <w:t>foi</w:t>
      </w:r>
      <w:r w:rsidR="003C36AB" w:rsidRPr="003C36AB">
        <w:t xml:space="preserve"> respondido as seguintes perguntas:</w:t>
      </w:r>
    </w:p>
    <w:p w14:paraId="5BDE3725" w14:textId="61EF66C3" w:rsidR="00302ACD" w:rsidRPr="00E279E5" w:rsidRDefault="00302ACD" w:rsidP="00CA31F6">
      <w:pPr>
        <w:pStyle w:val="Listas1"/>
      </w:pPr>
      <w:r w:rsidRPr="00E279E5">
        <w:t>Qual o problema que ele resolveu?</w:t>
      </w:r>
    </w:p>
    <w:p w14:paraId="38464060" w14:textId="5C11DCFB" w:rsidR="00615D0C" w:rsidRDefault="00615D0C" w:rsidP="00B14EDD">
      <w:pPr>
        <w:pStyle w:val="PargrafodaLista"/>
        <w:numPr>
          <w:ilvl w:val="1"/>
          <w:numId w:val="5"/>
        </w:numPr>
      </w:pPr>
      <w:r>
        <w:t xml:space="preserve">Buscam obter uma recomendação personalizada </w:t>
      </w:r>
      <w:r w:rsidR="00F46B98">
        <w:t>pelo gosto do</w:t>
      </w:r>
      <w:r>
        <w:t xml:space="preserve"> usuário?</w:t>
      </w:r>
    </w:p>
    <w:p w14:paraId="6C073448" w14:textId="22B0FB61" w:rsidR="00E44887" w:rsidRPr="00E279E5" w:rsidRDefault="00E44887" w:rsidP="00CA31F6">
      <w:pPr>
        <w:pStyle w:val="Listas1"/>
      </w:pPr>
      <w:r w:rsidRPr="00E279E5">
        <w:t>Quais técnicas foram usadas?</w:t>
      </w:r>
    </w:p>
    <w:p w14:paraId="79CDD4B0" w14:textId="199E101D" w:rsidR="00F4777A" w:rsidRDefault="00F4777A" w:rsidP="00B14EDD">
      <w:pPr>
        <w:pStyle w:val="PargrafodaLista"/>
        <w:numPr>
          <w:ilvl w:val="1"/>
          <w:numId w:val="5"/>
        </w:numPr>
      </w:pPr>
      <w:r>
        <w:t xml:space="preserve">Foi utilizada </w:t>
      </w:r>
      <w:r w:rsidR="009837C8">
        <w:t>alguma</w:t>
      </w:r>
      <w:r>
        <w:t xml:space="preserve"> recomendação colaborativa?</w:t>
      </w:r>
    </w:p>
    <w:p w14:paraId="0838B372" w14:textId="3D010AC6" w:rsidR="00585B9A" w:rsidRDefault="00585B9A" w:rsidP="00B14EDD">
      <w:pPr>
        <w:pStyle w:val="PargrafodaLista"/>
        <w:numPr>
          <w:ilvl w:val="1"/>
          <w:numId w:val="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CA31F6">
      <w:pPr>
        <w:pStyle w:val="Listas1"/>
      </w:pPr>
      <w:r w:rsidRPr="00E279E5">
        <w:t>Qual a base de treinamento e teste?</w:t>
      </w:r>
    </w:p>
    <w:p w14:paraId="729234C2" w14:textId="60984C22" w:rsidR="00F05B21" w:rsidRDefault="00F05B21" w:rsidP="00B14EDD">
      <w:pPr>
        <w:pStyle w:val="PargrafodaLista"/>
        <w:numPr>
          <w:ilvl w:val="1"/>
          <w:numId w:val="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CA31F6">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B14EDD">
      <w:pPr>
        <w:pStyle w:val="PargrafodaLista"/>
        <w:numPr>
          <w:ilvl w:val="1"/>
          <w:numId w:val="5"/>
        </w:numPr>
      </w:pPr>
      <w:r>
        <w:t>Foi analisado o comportamento?</w:t>
      </w:r>
      <w:r w:rsidR="00257F87">
        <w:t xml:space="preserve"> Q</w:t>
      </w:r>
      <w:r w:rsidR="00EF1BFD">
        <w:t>uais aspectos?</w:t>
      </w:r>
    </w:p>
    <w:p w14:paraId="0F42C33F" w14:textId="27A5752D" w:rsidR="00EF1BFD" w:rsidRDefault="005128F2" w:rsidP="00B14EDD">
      <w:pPr>
        <w:pStyle w:val="PargrafodaLista"/>
        <w:numPr>
          <w:ilvl w:val="1"/>
          <w:numId w:val="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CA31F6">
      <w:pPr>
        <w:pStyle w:val="Listas1"/>
      </w:pPr>
      <w:r w:rsidRPr="00E279E5">
        <w:t>Como é obtido o contexto?</w:t>
      </w:r>
    </w:p>
    <w:p w14:paraId="00D8101E" w14:textId="01FE5FE3" w:rsidR="003771F4" w:rsidRDefault="003771F4" w:rsidP="00B14EDD">
      <w:pPr>
        <w:pStyle w:val="PargrafodaLista"/>
        <w:numPr>
          <w:ilvl w:val="1"/>
          <w:numId w:val="5"/>
        </w:numPr>
      </w:pPr>
      <w:r>
        <w:t>O usuário pode auxiliar na definição do contexto?</w:t>
      </w:r>
    </w:p>
    <w:p w14:paraId="261CE855" w14:textId="67B75F83" w:rsidR="00530530" w:rsidRDefault="00DC3A27" w:rsidP="00B14EDD">
      <w:pPr>
        <w:pStyle w:val="PargrafodaLista"/>
        <w:numPr>
          <w:ilvl w:val="1"/>
          <w:numId w:val="5"/>
        </w:numPr>
      </w:pPr>
      <w:r>
        <w:t>É apresentado o contexto</w:t>
      </w:r>
      <w:r w:rsidR="00787AEE">
        <w:t xml:space="preserve"> atual</w:t>
      </w:r>
      <w:r>
        <w:t xml:space="preserve"> para o usuário?</w:t>
      </w:r>
    </w:p>
    <w:p w14:paraId="3089FFC2" w14:textId="0B7857A2" w:rsidR="002E16AD" w:rsidRPr="00BE64A0" w:rsidRDefault="002E16AD" w:rsidP="00CA31F6">
      <w:pPr>
        <w:pStyle w:val="Listas1"/>
      </w:pPr>
      <w:r w:rsidRPr="00BE64A0">
        <w:t>A recomendação atingiu as expectativas do usuário?</w:t>
      </w:r>
    </w:p>
    <w:p w14:paraId="0BC660E5" w14:textId="137F9354" w:rsidR="002F37B9" w:rsidRDefault="002F37B9" w:rsidP="00B14EDD">
      <w:pPr>
        <w:pStyle w:val="PargrafodaLista"/>
        <w:numPr>
          <w:ilvl w:val="1"/>
          <w:numId w:val="5"/>
        </w:numPr>
      </w:pPr>
      <w:r>
        <w:t>Quais foram os critérios de qualidade utilizado</w:t>
      </w:r>
      <w:r w:rsidR="00947D5D">
        <w:t>s</w:t>
      </w:r>
      <w:r>
        <w:t>?</w:t>
      </w:r>
    </w:p>
    <w:p w14:paraId="2043AFCB" w14:textId="78A6817E" w:rsidR="00101A83" w:rsidRDefault="00101A83" w:rsidP="00B14EDD">
      <w:pPr>
        <w:pStyle w:val="PargrafodaLista"/>
        <w:numPr>
          <w:ilvl w:val="1"/>
          <w:numId w:val="5"/>
        </w:numPr>
      </w:pPr>
      <w:r>
        <w:t>Quantidade de usuários utilizada? (tamanho da base)</w:t>
      </w:r>
    </w:p>
    <w:p w14:paraId="0EA2F1BE" w14:textId="79B15FCA" w:rsidR="00FE1979" w:rsidRDefault="00ED094B" w:rsidP="00B14EDD">
      <w:pPr>
        <w:pStyle w:val="PargrafodaLista"/>
        <w:numPr>
          <w:ilvl w:val="1"/>
          <w:numId w:val="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CA31F6">
      <w:pPr>
        <w:pStyle w:val="Listas1"/>
      </w:pPr>
      <w:r w:rsidRPr="00BE64A0">
        <w:t>Tiveram outros resultados apresentados? Quais?</w:t>
      </w:r>
    </w:p>
    <w:p w14:paraId="2DC9835C" w14:textId="1E42C66C" w:rsidR="00A6577E" w:rsidRPr="00390005" w:rsidRDefault="00851B82" w:rsidP="00CA31F6">
      <w:pPr>
        <w:pStyle w:val="Ttulo4"/>
        <w:rPr>
          <w:lang w:val="en-US"/>
        </w:rPr>
      </w:pPr>
      <w:bookmarkStart w:id="30"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30"/>
    </w:p>
    <w:p w14:paraId="563D51F4" w14:textId="18F721B4" w:rsidR="007A22BA" w:rsidRPr="0088087B" w:rsidRDefault="0080100E" w:rsidP="00CA31F6">
      <w:r w:rsidRPr="00851B82">
        <w:rPr>
          <w:lang w:val="en-US"/>
        </w:rPr>
        <w:tab/>
      </w:r>
      <w:r w:rsidR="00FA1343" w:rsidRPr="00FA1343">
        <w:t>F</w:t>
      </w:r>
      <w:r w:rsidR="00FA1343">
        <w:t>oi realizad</w:t>
      </w:r>
      <w:r w:rsidR="00AE083B">
        <w:t>a</w:t>
      </w:r>
      <w:r w:rsidR="00FA1343">
        <w:t xml:space="preserve"> a revisão do trabalho e então </w:t>
      </w:r>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w:t>
      </w:r>
      <w:r w:rsidR="00BF04F1">
        <w:lastRenderedPageBreak/>
        <w:t xml:space="preserve">sistema 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62E906E5" w:rsidR="00263DDD" w:rsidRDefault="00E9095F" w:rsidP="00CA31F6">
      <w:pPr>
        <w:pStyle w:val="Ttulo4"/>
        <w:rPr>
          <w:lang w:val="en-US"/>
        </w:rPr>
      </w:pPr>
      <w:bookmarkStart w:id="31" w:name="_Ref40822303"/>
      <w:r w:rsidRPr="00E9095F">
        <w:rPr>
          <w:lang w:val="en-US"/>
        </w:rPr>
        <w:t>Prediction of music pairwise preferences from facial expressions</w:t>
      </w:r>
      <w:bookmarkEnd w:id="31"/>
    </w:p>
    <w:p w14:paraId="15BC4C6C" w14:textId="44D8D609" w:rsidR="00F43E36" w:rsidRPr="009634F0" w:rsidRDefault="006D2ECB" w:rsidP="00CA31F6">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r w:rsidR="00D71585">
        <w:t>ii</w:t>
      </w:r>
      <w:r w:rsidR="00437047">
        <w:t>)</w:t>
      </w:r>
      <w:r w:rsidR="00863250">
        <w:t xml:space="preserve"> o tempo dedicado a ouvir cada </w:t>
      </w:r>
      <w:r w:rsidR="007A5138">
        <w:t>música</w:t>
      </w:r>
      <w:r w:rsidR="00863250">
        <w:t>.</w:t>
      </w:r>
    </w:p>
    <w:p w14:paraId="19930670" w14:textId="0CD8D6A9" w:rsidR="00413F67" w:rsidRDefault="00413F67" w:rsidP="00CA31F6">
      <w:pPr>
        <w:pStyle w:val="Ttulo4"/>
      </w:pPr>
      <w:bookmarkStart w:id="32" w:name="_Ref40822310"/>
      <w:r>
        <w:t>Qual o problema que ele resolveu?</w:t>
      </w:r>
    </w:p>
    <w:p w14:paraId="75AFC6F7" w14:textId="02E953D1" w:rsidR="0084499B" w:rsidRPr="0084499B" w:rsidRDefault="0084499B" w:rsidP="00CA31F6">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CA31F6">
      <w:pPr>
        <w:pStyle w:val="Ttulo4"/>
      </w:pPr>
      <w:r>
        <w:t>Quais técnicas foram usadas?</w:t>
      </w:r>
    </w:p>
    <w:p w14:paraId="2CC70BB5" w14:textId="6E6165A1" w:rsidR="009952AB" w:rsidRDefault="009952AB" w:rsidP="00CA31F6">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ii)</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CA31F6">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6FAA61C4" w:rsidR="00B44EF3" w:rsidRDefault="00A170A0" w:rsidP="00CA31F6">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r w:rsidR="004B10AD" w:rsidRPr="00BE3559">
        <w:rPr>
          <w:i/>
        </w:rPr>
        <w:t xml:space="preserve">Random </w:t>
      </w:r>
      <w:r w:rsidR="009D1CC1">
        <w:rPr>
          <w:i/>
        </w:rPr>
        <w:t>F</w:t>
      </w:r>
      <w:r w:rsidR="004B10AD" w:rsidRPr="00BE3559">
        <w:rPr>
          <w:i/>
        </w:rPr>
        <w:t>orest</w:t>
      </w:r>
      <w:r w:rsidR="004B10AD">
        <w:t xml:space="preserve"> e </w:t>
      </w:r>
      <w:r w:rsidR="004B10AD" w:rsidRPr="00BE3559">
        <w:rPr>
          <w:i/>
        </w:rPr>
        <w:t>Gradient Boosting</w:t>
      </w:r>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CA31F6">
      <w:r>
        <w:tab/>
      </w:r>
      <w:r w:rsidR="005408BE">
        <w:t xml:space="preserve">Para auxiliar no </w:t>
      </w:r>
      <w:r w:rsidR="005408BE" w:rsidRPr="00567A14">
        <w:rPr>
          <w:i/>
        </w:rPr>
        <w:t>score</w:t>
      </w:r>
      <w:r w:rsidR="005408BE">
        <w:t xml:space="preserve"> em par, f</w:t>
      </w:r>
      <w:r>
        <w:t>oi utilizado o</w:t>
      </w:r>
      <w:r w:rsidR="00594E44">
        <w:t xml:space="preserve"> </w:t>
      </w:r>
      <w:r w:rsidR="00594E44" w:rsidRPr="00BE3559">
        <w:rPr>
          <w:i/>
        </w:rPr>
        <w:t>Spearman’s Rank Correlation Coefficient</w:t>
      </w:r>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CA31F6">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Root Mean Squared Error</w:t>
      </w:r>
      <w:r w:rsidRPr="0092303F">
        <w:t xml:space="preserve"> (RMSE), </w:t>
      </w:r>
      <w:r>
        <w:t>precisão</w:t>
      </w:r>
      <w:r w:rsidRPr="0092303F">
        <w:t xml:space="preserve">, </w:t>
      </w:r>
      <w:r w:rsidRPr="00A2132C">
        <w:rPr>
          <w:i/>
        </w:rPr>
        <w:t>recall</w:t>
      </w:r>
      <w:r w:rsidRPr="0092303F">
        <w:t xml:space="preserve">, </w:t>
      </w:r>
      <w:r w:rsidRPr="005D2FC9">
        <w:rPr>
          <w:i/>
        </w:rPr>
        <w:t>F-</w:t>
      </w:r>
      <w:r w:rsidRPr="00BE3559">
        <w:rPr>
          <w:i/>
        </w:rPr>
        <w:t>measure</w:t>
      </w:r>
      <w:r w:rsidRPr="0092303F">
        <w:t xml:space="preserve"> </w:t>
      </w:r>
      <w:r>
        <w:t>e acuracidade.</w:t>
      </w:r>
    </w:p>
    <w:p w14:paraId="312F29C4" w14:textId="284CD0FA" w:rsidR="00413F67" w:rsidRDefault="00413F67" w:rsidP="00CA31F6">
      <w:pPr>
        <w:pStyle w:val="Ttulo4"/>
      </w:pPr>
      <w:r>
        <w:t>Qual a base de treinamento e teste?</w:t>
      </w:r>
    </w:p>
    <w:p w14:paraId="25F9CB4F" w14:textId="0A12E662" w:rsidR="00A36DB8" w:rsidRPr="00A36DB8" w:rsidRDefault="00A36DB8" w:rsidP="00CA31F6">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CA31F6">
      <w:pPr>
        <w:pStyle w:val="Ttulo4"/>
      </w:pPr>
      <w:r>
        <w:t>Quais os contextos utilizados?</w:t>
      </w:r>
    </w:p>
    <w:p w14:paraId="7265A4A5" w14:textId="71E088C0" w:rsidR="00A36DB8" w:rsidRDefault="00A36DB8" w:rsidP="00CA31F6">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CA31F6">
      <w:pPr>
        <w:pStyle w:val="Ttulo4"/>
      </w:pPr>
      <w:r>
        <w:t>Como é obtido o contexto?</w:t>
      </w:r>
    </w:p>
    <w:p w14:paraId="732380C6" w14:textId="77777777" w:rsidR="004E75AE" w:rsidRDefault="00FD637E" w:rsidP="00CA31F6">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CA31F6">
      <w:r>
        <w:tab/>
        <w:t>A preferência do usuário foi obtida através da observação do seu comportamento em cima da aplicação. Cada usuário devia ouvir ao menos 10 segundos de cada música em par apresentada e ao finalizar, poderia escolher qual música era mais adequada para se ouvir no ambiente pré-estabelecido que era seu trabalho.</w:t>
      </w:r>
    </w:p>
    <w:p w14:paraId="27F62DFC" w14:textId="37F7FB62" w:rsidR="00413F67" w:rsidRDefault="00413F67" w:rsidP="00CA31F6">
      <w:pPr>
        <w:pStyle w:val="Ttulo4"/>
      </w:pPr>
      <w:r>
        <w:t>A recomendação atingiu as expectativas do usuário?</w:t>
      </w:r>
    </w:p>
    <w:p w14:paraId="2BD8EBD4" w14:textId="76A27477" w:rsidR="007C48E1" w:rsidRDefault="00413F67" w:rsidP="00CA31F6">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Root Mean Squared Error</w:t>
      </w:r>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r w:rsidR="009765AA" w:rsidRPr="00BE3559">
        <w:rPr>
          <w:i/>
        </w:rPr>
        <w:lastRenderedPageBreak/>
        <w:t>measure</w:t>
      </w:r>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measure</w:t>
      </w:r>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CA31F6">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CA31F6">
      <w:pPr>
        <w:pStyle w:val="Ttulo4"/>
      </w:pPr>
      <w:r>
        <w:t>Tiveram outros resultados apresentados? Quais?</w:t>
      </w:r>
    </w:p>
    <w:p w14:paraId="0ADB2A08" w14:textId="1DE967E0" w:rsidR="00354103" w:rsidRPr="00354103" w:rsidRDefault="00354103" w:rsidP="00CA31F6">
      <w:r>
        <w:tab/>
      </w:r>
      <w:r w:rsidR="00D40C23">
        <w:t>Não tiveram outros resultados apresentados.</w:t>
      </w:r>
    </w:p>
    <w:p w14:paraId="6478257F" w14:textId="0C147E5F" w:rsidR="00D064C6" w:rsidRDefault="00D064C6" w:rsidP="00CA31F6">
      <w:pPr>
        <w:pStyle w:val="Ttulo4"/>
        <w:rPr>
          <w:lang w:val="en-US"/>
        </w:rPr>
      </w:pPr>
      <w:r w:rsidRPr="00D064C6">
        <w:rPr>
          <w:lang w:val="en-US"/>
        </w:rPr>
        <w:t>Towards Intent-Aware Contextual Music Recommendation: Initial Experiments</w:t>
      </w:r>
      <w:bookmarkEnd w:id="32"/>
    </w:p>
    <w:p w14:paraId="05B04869" w14:textId="477DA499" w:rsidR="00B92075" w:rsidRDefault="0077029A" w:rsidP="00CA31F6">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r w:rsidR="009F4C69" w:rsidRPr="00110EBE">
        <w:rPr>
          <w:i/>
        </w:rPr>
        <w:t>playlists</w:t>
      </w:r>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r w:rsidR="008270E3" w:rsidRPr="008270E3">
        <w:rPr>
          <w:i/>
        </w:rPr>
        <w:t>playlists</w:t>
      </w:r>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284B7F64" w:rsidR="0077029A" w:rsidRPr="008C355D" w:rsidRDefault="00B92075" w:rsidP="00CA31F6">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r w:rsidR="008167FC" w:rsidRPr="001153A0">
        <w:rPr>
          <w:i/>
        </w:rPr>
        <w:t>Activity-aware Intent Recommendation</w:t>
      </w:r>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CA31F6">
      <w:pPr>
        <w:pStyle w:val="Ttulo4"/>
      </w:pPr>
      <w:r w:rsidRPr="000A3B00">
        <w:tab/>
      </w:r>
      <w:r w:rsidR="00B87B98">
        <w:t>Qual o problema que ele resolveu?</w:t>
      </w:r>
    </w:p>
    <w:p w14:paraId="608D79C0" w14:textId="48094ADD" w:rsidR="00B87B98" w:rsidRPr="0084499B" w:rsidRDefault="00B87B98" w:rsidP="00CA31F6">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ii)</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iii)</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w:t>
      </w:r>
      <w:r w:rsidR="00FE3727">
        <w:lastRenderedPageBreak/>
        <w:t>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CA31F6">
      <w:pPr>
        <w:pStyle w:val="Ttulo4"/>
      </w:pPr>
      <w:r>
        <w:t>Quais técnicas foram usadas?</w:t>
      </w:r>
    </w:p>
    <w:p w14:paraId="52A2441C" w14:textId="4DFFDD7A" w:rsidR="00516903" w:rsidRDefault="00B87B98" w:rsidP="00CA31F6">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r w:rsidR="00817AC2" w:rsidRPr="00817AC2">
        <w:rPr>
          <w:i/>
        </w:rPr>
        <w:t>playlists</w:t>
      </w:r>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39F79E7C" w:rsidR="00B87B98" w:rsidRPr="00A36DB8" w:rsidRDefault="00516903" w:rsidP="00CA31F6">
      <w:r>
        <w:tab/>
      </w:r>
      <w:r w:rsidR="004C258B">
        <w:t>As intenções</w:t>
      </w:r>
      <w:r w:rsidR="006003B3">
        <w:t xml:space="preserve"> foram </w:t>
      </w:r>
      <w:r w:rsidR="00F74EA6">
        <w:t>obtidas</w:t>
      </w:r>
      <w:r w:rsidR="006003B3">
        <w:t xml:space="preserve"> através de</w:t>
      </w:r>
      <w:r w:rsidR="00353413">
        <w:t xml:space="preserve"> diversos tipos de algoritmos de </w:t>
      </w:r>
      <w:r w:rsidR="00353413" w:rsidRPr="00BE3559">
        <w:rPr>
          <w:i/>
        </w:rPr>
        <w:t>machine learning</w:t>
      </w:r>
      <w:r>
        <w:t xml:space="preserve"> como:</w:t>
      </w:r>
      <w:r w:rsidRPr="00516903">
        <w:t xml:space="preserve"> </w:t>
      </w:r>
      <w:r w:rsidRPr="00BE3559">
        <w:rPr>
          <w:i/>
        </w:rPr>
        <w:t>Logistic Regression</w:t>
      </w:r>
      <w:r>
        <w:t xml:space="preserve">, </w:t>
      </w:r>
      <w:r w:rsidR="00EF69FF">
        <w:rPr>
          <w:i/>
        </w:rPr>
        <w:t>B</w:t>
      </w:r>
      <w:r w:rsidRPr="00BE3559">
        <w:rPr>
          <w:i/>
        </w:rPr>
        <w:t xml:space="preserve">oth </w:t>
      </w:r>
      <w:r w:rsidR="00500D44">
        <w:rPr>
          <w:i/>
        </w:rPr>
        <w:t>F</w:t>
      </w:r>
      <w:r w:rsidRPr="00BE3559">
        <w:rPr>
          <w:i/>
        </w:rPr>
        <w:t>uzzy</w:t>
      </w:r>
      <w:r>
        <w:t xml:space="preserve"> e </w:t>
      </w:r>
      <w:r w:rsidR="00500D44">
        <w:t>H</w:t>
      </w:r>
      <w:r w:rsidRPr="00BE3559">
        <w:rPr>
          <w:i/>
        </w:rPr>
        <w:t>ard Clustering</w:t>
      </w:r>
      <w:r>
        <w:t xml:space="preserve">, mas os melhores resultados foram obtidos utilizando o </w:t>
      </w:r>
      <w:r w:rsidRPr="00BE3559">
        <w:rPr>
          <w:i/>
        </w:rPr>
        <w:t xml:space="preserve">Random Forest </w:t>
      </w:r>
      <w:r w:rsidR="001624CD">
        <w:rPr>
          <w:i/>
        </w:rPr>
        <w:t>C</w:t>
      </w:r>
      <w:r w:rsidRPr="00BE3559">
        <w:rPr>
          <w:i/>
        </w:rPr>
        <w:t>lassifier</w:t>
      </w:r>
      <w:r w:rsidRPr="00516903">
        <w:t xml:space="preserve"> (</w:t>
      </w:r>
      <w:r w:rsidR="00650FE9">
        <w:t>utilizando a implementação do</w:t>
      </w:r>
      <w:r w:rsidRPr="00516903">
        <w:t xml:space="preserve"> </w:t>
      </w:r>
      <w:r w:rsidRPr="00650FE9">
        <w:rPr>
          <w:i/>
        </w:rPr>
        <w:t>sklearn</w:t>
      </w:r>
      <w:r w:rsidRPr="00516903">
        <w:t>)</w:t>
      </w:r>
      <w:r w:rsidR="00650FE9">
        <w:t>.</w:t>
      </w:r>
      <w:r w:rsidR="007B1974">
        <w:t xml:space="preserve"> Não foi apresentado os algoritmos utilizados para realizar a recomendação musical.</w:t>
      </w:r>
    </w:p>
    <w:p w14:paraId="770CAD9E" w14:textId="77777777" w:rsidR="00B87B98" w:rsidRDefault="00B87B98" w:rsidP="00CA31F6">
      <w:pPr>
        <w:pStyle w:val="Ttulo4"/>
      </w:pPr>
      <w:r>
        <w:t>Qual a base de treinamento e teste?</w:t>
      </w:r>
    </w:p>
    <w:p w14:paraId="3C6D7511" w14:textId="0BC85AB0" w:rsidR="00B87B98" w:rsidRPr="00A36DB8" w:rsidRDefault="00B87B98" w:rsidP="00CA31F6">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r w:rsidR="006D21C9" w:rsidRPr="00F0433D">
        <w:rPr>
          <w:i/>
        </w:rPr>
        <w:t>playlists</w:t>
      </w:r>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CA31F6">
      <w:pPr>
        <w:pStyle w:val="Ttulo4"/>
      </w:pPr>
      <w:r>
        <w:t>Quais os contextos utilizados?</w:t>
      </w:r>
    </w:p>
    <w:p w14:paraId="28EC470E" w14:textId="3C643D3B" w:rsidR="00B87B98" w:rsidRPr="00A36DB8" w:rsidRDefault="00B87B98" w:rsidP="00CA31F6">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r w:rsidR="006F5E09" w:rsidRPr="00A51E20">
        <w:rPr>
          <w:i/>
        </w:rPr>
        <w:t>playlist</w:t>
      </w:r>
      <w:r w:rsidR="007F503A">
        <w:t xml:space="preserve"> </w:t>
      </w:r>
      <w:r w:rsidR="00837284">
        <w:t>e</w:t>
      </w:r>
      <w:r w:rsidR="003D3EE2">
        <w:t>,</w:t>
      </w:r>
      <w:r w:rsidR="007F503A">
        <w:t xml:space="preserve"> a partir das intenções obtidas, procura gerar </w:t>
      </w:r>
      <w:r w:rsidR="007F503A" w:rsidRPr="00B14EDD">
        <w:rPr>
          <w:i/>
        </w:rPr>
        <w:t>playlists</w:t>
      </w:r>
      <w:r w:rsidR="007F503A">
        <w:t xml:space="preserve"> relacionadas as atividades as quais o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r w:rsidR="00253CC2">
        <w:t>,</w:t>
      </w:r>
      <w:r w:rsidR="009E321F">
        <w:t xml:space="preserve"> </w:t>
      </w:r>
      <w:r w:rsidR="00FD20E5">
        <w:t>é a descrição da</w:t>
      </w:r>
      <w:r w:rsidR="00DB71B4">
        <w:t xml:space="preserve"> </w:t>
      </w:r>
      <w:r w:rsidR="00730C54" w:rsidRPr="00730C54">
        <w:rPr>
          <w:i/>
        </w:rPr>
        <w:t>playlist</w:t>
      </w:r>
      <w:r w:rsidR="002448DF">
        <w:t xml:space="preserve"> </w:t>
      </w:r>
      <w:r w:rsidR="00FD20E5">
        <w:t>encontrada</w:t>
      </w:r>
      <w:r w:rsidR="00DB71B4">
        <w:t xml:space="preserve"> em sua busca</w:t>
      </w:r>
      <w:r w:rsidR="001142B7">
        <w:t>.</w:t>
      </w:r>
    </w:p>
    <w:p w14:paraId="7D52EC0B" w14:textId="77777777" w:rsidR="00B87B98" w:rsidRDefault="00B87B98" w:rsidP="00CA31F6">
      <w:pPr>
        <w:pStyle w:val="Ttulo4"/>
      </w:pPr>
      <w:r>
        <w:t>Como é obtido o contexto?</w:t>
      </w:r>
    </w:p>
    <w:p w14:paraId="2D365478" w14:textId="3CF5EFC1" w:rsidR="00B87B98" w:rsidRPr="00413F67" w:rsidRDefault="00B87B98" w:rsidP="00CA31F6">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r w:rsidR="0054209C" w:rsidRPr="00D87F0C">
        <w:rPr>
          <w:i/>
        </w:rPr>
        <w:t>playlists</w:t>
      </w:r>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w:t>
      </w:r>
      <w:r w:rsidR="00701830">
        <w:lastRenderedPageBreak/>
        <w:t>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CA31F6">
      <w:pPr>
        <w:pStyle w:val="Ttulo4"/>
      </w:pPr>
      <w:r>
        <w:t>A recomendação atingiu as expectativas do usuário?</w:t>
      </w:r>
    </w:p>
    <w:p w14:paraId="77389F4C" w14:textId="7650585D" w:rsidR="00683408" w:rsidRDefault="00683408" w:rsidP="00CA31F6">
      <w:r>
        <w:tab/>
        <w:t>Para validar as recomendações do sistema, foi realizad</w:t>
      </w:r>
      <w:r w:rsidR="00392459">
        <w:t>a</w:t>
      </w:r>
      <w:r>
        <w:t xml:space="preserve"> uma comparação com o RecSys do Spotify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por 1-3 avaliadores humanos. A avaliação </w:t>
      </w:r>
      <w:r w:rsidR="00734A85">
        <w:t>tem como objetivo</w:t>
      </w:r>
      <w:r>
        <w:t xml:space="preserve"> validar o quanto a </w:t>
      </w:r>
      <w:r w:rsidRPr="0087419E">
        <w:rPr>
          <w:i/>
        </w:rPr>
        <w:t>playlist</w:t>
      </w:r>
      <w:r>
        <w:t xml:space="preserve"> se enquadrava na atividade estipulada.</w:t>
      </w:r>
    </w:p>
    <w:p w14:paraId="4E6A4237" w14:textId="2FB8E1FE" w:rsidR="00B87B98" w:rsidRPr="00413F67" w:rsidRDefault="002C28DF" w:rsidP="00CA31F6">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r w:rsidR="00417CDC" w:rsidRPr="00417CDC">
        <w:t>Kendallτ</w:t>
      </w:r>
      <w:r w:rsidR="00E15CAF">
        <w:t>; (ii)</w:t>
      </w:r>
      <w:r w:rsidR="00417CDC">
        <w:t xml:space="preserve"> </w:t>
      </w:r>
      <w:r w:rsidR="002A269B" w:rsidRPr="00417CDC">
        <w:t>τ-AP</w:t>
      </w:r>
      <w:r w:rsidR="00DE48FC">
        <w:t xml:space="preserve"> para calcular a </w:t>
      </w:r>
      <w:r w:rsidR="000D1F97">
        <w:t>relevância</w:t>
      </w:r>
      <w:r w:rsidR="00DE48FC">
        <w:t xml:space="preserve"> das recomendações</w:t>
      </w:r>
      <w:r w:rsidR="00E15CAF">
        <w:t xml:space="preserve">; (iii) </w:t>
      </w:r>
      <w:r w:rsidR="00EA778A">
        <w:t xml:space="preserve">uma variação do </w:t>
      </w:r>
      <w:r w:rsidR="00EA778A" w:rsidRPr="00EA778A">
        <w:rPr>
          <w:i/>
        </w:rPr>
        <w:t>Mean Reciprocal Rank</w:t>
      </w:r>
      <w:r w:rsidR="00EA778A" w:rsidRPr="00EA778A">
        <w:t xml:space="preserve"> </w:t>
      </w:r>
      <w:r w:rsidR="00EA778A">
        <w:t>(</w:t>
      </w:r>
      <w:r w:rsidR="00417CDC" w:rsidRPr="00417CDC">
        <w:t>nMMR</w:t>
      </w:r>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CA31F6">
      <w:pPr>
        <w:pStyle w:val="Ttulo4"/>
      </w:pPr>
      <w:r>
        <w:t>Tiveram outros resultados apresentados? Quais?</w:t>
      </w:r>
    </w:p>
    <w:p w14:paraId="6E7D95F7" w14:textId="3449EA5D" w:rsidR="00B87B98" w:rsidRPr="00354103" w:rsidRDefault="00B87B98" w:rsidP="00CA31F6">
      <w:r>
        <w:tab/>
      </w:r>
      <w:r w:rsidR="009D3C7F">
        <w:t>Não tiveram outros resultados apresentados.</w:t>
      </w:r>
    </w:p>
    <w:p w14:paraId="3A75EB83" w14:textId="5D4940B7" w:rsidR="00D064C6" w:rsidRDefault="00D064C6" w:rsidP="00CA31F6">
      <w:pPr>
        <w:pStyle w:val="Ttulo4"/>
        <w:rPr>
          <w:lang w:val="en-US"/>
        </w:rPr>
      </w:pPr>
      <w:bookmarkStart w:id="33" w:name="_Ref40822320"/>
      <w:r w:rsidRPr="00D064C6">
        <w:rPr>
          <w:lang w:val="en-US"/>
        </w:rPr>
        <w:t>Quantitative Study of Music Listening Behavior in a Smartphone Context</w:t>
      </w:r>
      <w:bookmarkEnd w:id="33"/>
    </w:p>
    <w:p w14:paraId="61E6B872" w14:textId="4830FF22" w:rsidR="00770C1B" w:rsidRDefault="00B550F0" w:rsidP="00CA31F6">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w:t>
      </w:r>
      <w:r w:rsidR="00597F61">
        <w:lastRenderedPageBreak/>
        <w:t xml:space="preserve">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B14EDD">
      <w:pPr>
        <w:pStyle w:val="PargrafodaLista"/>
        <w:numPr>
          <w:ilvl w:val="0"/>
          <w:numId w:val="6"/>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B14EDD">
      <w:pPr>
        <w:pStyle w:val="PargrafodaLista"/>
        <w:numPr>
          <w:ilvl w:val="0"/>
          <w:numId w:val="6"/>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B14EDD">
      <w:pPr>
        <w:pStyle w:val="PargrafodaLista"/>
        <w:numPr>
          <w:ilvl w:val="0"/>
          <w:numId w:val="6"/>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CA31F6"/>
    <w:p w14:paraId="2A8535D0" w14:textId="29B68F94" w:rsidR="00774680" w:rsidRPr="00E4071D" w:rsidRDefault="00CA31F6" w:rsidP="00CA31F6">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CA31F6">
      <w:pPr>
        <w:pStyle w:val="Ttulo4"/>
      </w:pPr>
      <w:r w:rsidRPr="000A3B00">
        <w:tab/>
      </w:r>
      <w:r w:rsidR="00B87B98">
        <w:t>Qual o problema que ele resolveu?</w:t>
      </w:r>
    </w:p>
    <w:p w14:paraId="56F1ADBE" w14:textId="1C4DEBE7" w:rsidR="00B87B98" w:rsidRDefault="00B87B98" w:rsidP="00CA31F6">
      <w:r>
        <w:tab/>
      </w:r>
      <w:r w:rsidR="00FB00BD">
        <w:t>Ne</w:t>
      </w:r>
      <w:r w:rsidR="003339D8">
        <w:t>s</w:t>
      </w:r>
      <w:r w:rsidR="00CA31F6">
        <w:t>t</w:t>
      </w:r>
      <w:r w:rsidR="003339D8">
        <w:t xml:space="preserve">e trabalho </w:t>
      </w:r>
      <w:r w:rsidR="00CA31F6">
        <w:t xml:space="preserve">serão </w:t>
      </w:r>
      <w:r w:rsidR="001B3EC7">
        <w:t>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CA31F6">
      <w:pPr>
        <w:pStyle w:val="Ttulo4"/>
      </w:pPr>
      <w:r>
        <w:t>Quais técnicas foram usadas?</w:t>
      </w:r>
    </w:p>
    <w:p w14:paraId="648EDE5A" w14:textId="1C115997" w:rsidR="0053040E" w:rsidRDefault="00B87B98" w:rsidP="00CA31F6">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4C82E62A" w:rsidR="00CB7746" w:rsidRDefault="002951C2" w:rsidP="00CA31F6">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CA31F6">
      <w:r>
        <w:tab/>
      </w:r>
      <w:r w:rsidR="0072555C">
        <w:t xml:space="preserve">Essa seção do trabalho teve como principal objetivo classificar (utilizando </w:t>
      </w:r>
      <w:r w:rsidR="0072555C" w:rsidRPr="00BE3559">
        <w:rPr>
          <w:i/>
        </w:rPr>
        <w:t>auto-tagging</w:t>
      </w:r>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 xml:space="preserve">Antes de iniciar essa </w:t>
      </w:r>
      <w:r w:rsidR="002669F5">
        <w:lastRenderedPageBreak/>
        <w:t>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CA31F6">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r w:rsidR="00BC6601" w:rsidRPr="00BE3559">
        <w:rPr>
          <w:i/>
        </w:rPr>
        <w:t>tags</w:t>
      </w:r>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radial basis function</w:t>
      </w:r>
      <w:r w:rsidR="00EF61EA">
        <w:t xml:space="preserve"> (RBF) e </w:t>
      </w:r>
      <w:r w:rsidR="00EF61EA" w:rsidRPr="00BE3559">
        <w:rPr>
          <w:i/>
        </w:rPr>
        <w:t>support vector machine</w:t>
      </w:r>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Beta weights</w:t>
      </w:r>
      <w:r w:rsidR="00832E6D">
        <w:t>)</w:t>
      </w:r>
      <w:r w:rsidR="005C5699">
        <w:t xml:space="preserve"> para neutralizar os dados.</w:t>
      </w:r>
      <w:r w:rsidR="000B43F3">
        <w:t xml:space="preserve"> </w:t>
      </w:r>
    </w:p>
    <w:p w14:paraId="2F70B9EA" w14:textId="55FCD9F1" w:rsidR="0053040E" w:rsidRDefault="00A72DCA" w:rsidP="00CA31F6">
      <w:r>
        <w:tab/>
      </w:r>
      <w:r w:rsidR="00D500DD">
        <w:t>Por fim,</w:t>
      </w:r>
      <w:r w:rsidR="000B43F3">
        <w:t xml:space="preserve"> para medir a precisão das </w:t>
      </w:r>
      <w:r w:rsidR="000B43F3" w:rsidRPr="00BE3559">
        <w:rPr>
          <w:i/>
        </w:rPr>
        <w:t>tags</w:t>
      </w:r>
      <w:r w:rsidR="000B43F3">
        <w:t xml:space="preserve"> criadas, foi utilizado o </w:t>
      </w:r>
      <w:r w:rsidR="000B43F3" w:rsidRPr="00BE3559">
        <w:rPr>
          <w:i/>
        </w:rPr>
        <w:t>operating characteristic curve</w:t>
      </w:r>
      <w:r w:rsidR="000B43F3" w:rsidRPr="000B43F3">
        <w:t xml:space="preserve"> (AUC)</w:t>
      </w:r>
      <w:r w:rsidR="00CA1B51">
        <w:t>,</w:t>
      </w:r>
      <w:r w:rsidR="002F4BBE">
        <w:t xml:space="preserve"> mais especificamente o </w:t>
      </w:r>
      <w:r w:rsidR="002F4BBE" w:rsidRPr="00BE3559">
        <w:rPr>
          <w:i/>
        </w:rPr>
        <w:t>Pearson’s linear correlation coefficient</w:t>
      </w:r>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r w:rsidR="00734AF0" w:rsidRPr="00BE3559">
        <w:rPr>
          <w:i/>
        </w:rPr>
        <w:t>Affective Norm for English Words</w:t>
      </w:r>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r w:rsidR="009D2981" w:rsidRPr="00BE3559">
        <w:rPr>
          <w:i/>
        </w:rPr>
        <w:t xml:space="preserve">Gaussian </w:t>
      </w:r>
      <w:r w:rsidR="00D00E0E">
        <w:rPr>
          <w:i/>
        </w:rPr>
        <w:t>P</w:t>
      </w:r>
      <w:r w:rsidR="009D2981" w:rsidRPr="00BE3559">
        <w:rPr>
          <w:i/>
        </w:rPr>
        <w:t xml:space="preserve">rocess </w:t>
      </w:r>
      <w:r w:rsidR="00D00E0E">
        <w:rPr>
          <w:i/>
        </w:rPr>
        <w:t>R</w:t>
      </w:r>
      <w:r w:rsidR="009D2981" w:rsidRPr="00BE3559">
        <w:rPr>
          <w:i/>
        </w:rPr>
        <w:t>egression</w:t>
      </w:r>
      <w:r w:rsidR="009D2981" w:rsidRPr="009D2981">
        <w:t>)</w:t>
      </w:r>
      <w:r w:rsidR="00266E2E">
        <w:t xml:space="preserve">, mais especificamente o método </w:t>
      </w:r>
      <w:r w:rsidR="00266E2E" w:rsidRPr="00BE3559">
        <w:rPr>
          <w:i/>
        </w:rPr>
        <w:t>isotropic rational quadratic covarianc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r w:rsidR="00266E2E" w:rsidRPr="00BE3559">
        <w:rPr>
          <w:i/>
        </w:rPr>
        <w:t xml:space="preserve">Gaussian </w:t>
      </w:r>
      <w:r w:rsidR="00407F27">
        <w:rPr>
          <w:i/>
        </w:rPr>
        <w:t>P</w:t>
      </w:r>
      <w:r w:rsidR="00266E2E" w:rsidRPr="00BE3559">
        <w:rPr>
          <w:i/>
        </w:rPr>
        <w:t xml:space="preserve">rocess for </w:t>
      </w:r>
      <w:r w:rsidR="00407F27">
        <w:rPr>
          <w:i/>
        </w:rPr>
        <w:t>M</w:t>
      </w:r>
      <w:r w:rsidR="00266E2E" w:rsidRPr="00BE3559">
        <w:rPr>
          <w:i/>
        </w:rPr>
        <w:t xml:space="preserve">achin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CA31F6">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CA31F6">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64A18D59" w:rsidR="009A79F4" w:rsidRDefault="00F96682" w:rsidP="00CA31F6">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activity</w:t>
      </w:r>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CA31F6">
      <w:r>
        <w:tab/>
      </w:r>
      <w:r w:rsidR="0037792A">
        <w:t>A partir do aplicativo desenvolvido, foi possível obter os dados dos sensores</w:t>
      </w:r>
      <w:r w:rsidR="007878C5">
        <w:t xml:space="preserve"> utilizando o </w:t>
      </w:r>
      <w:r w:rsidR="007878C5" w:rsidRPr="00BE3559">
        <w:rPr>
          <w:i/>
        </w:rPr>
        <w:t>Funf Open Sensing Framework</w:t>
      </w:r>
      <w:r w:rsidR="0037792A">
        <w:t>, e s</w:t>
      </w:r>
      <w:r>
        <w:t xml:space="preserve">emelhante a classificação dos dados musicais com o </w:t>
      </w:r>
      <w:r>
        <w:lastRenderedPageBreak/>
        <w:t xml:space="preserve">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CA31F6">
      <w:pPr>
        <w:pStyle w:val="Listas1"/>
      </w:pPr>
      <w:r w:rsidRPr="003534C8">
        <w:t>Como fatores pessoais se correlacionam com a previsibilidade do uso de músicas e da atividade do usuário para diferentes usuários</w:t>
      </w:r>
      <w:r>
        <w:t>?</w:t>
      </w:r>
    </w:p>
    <w:p w14:paraId="4DA57A97" w14:textId="3A0CC932" w:rsidR="00E435D2" w:rsidRDefault="00CA1192" w:rsidP="00CA31F6">
      <w:r>
        <w:tab/>
      </w:r>
      <w:r w:rsidR="00F31C46">
        <w:t>Com</w:t>
      </w:r>
      <w:r w:rsidR="00B63EC3">
        <w:t xml:space="preserve"> os resultados obtidos nas seções anteriores, essa seção busca determinar quais fatores do </w:t>
      </w:r>
      <w:r w:rsidR="00D9143D">
        <w:t>usuário</w:t>
      </w:r>
      <w:r w:rsidR="00B63EC3">
        <w:t xml:space="preserve"> são forte</w:t>
      </w:r>
      <w:r w:rsidR="00CA31F6">
        <w:t>s</w:t>
      </w:r>
      <w:r w:rsidR="00B63EC3">
        <w:t xml:space="preserv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CA31F6">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r w:rsidR="009C59DD" w:rsidRPr="00BE3559">
        <w:rPr>
          <w:i/>
        </w:rPr>
        <w:t xml:space="preserve">Pearson’s </w:t>
      </w:r>
      <w:r w:rsidR="009C59DD" w:rsidRPr="00BE3559">
        <w:rPr>
          <w:i/>
        </w:rPr>
        <w:lastRenderedPageBreak/>
        <w:t xml:space="preserve">linear correlation </w:t>
      </w:r>
      <w:r w:rsidR="00F417BF" w:rsidRPr="00BE3559">
        <w:rPr>
          <w:i/>
        </w:rPr>
        <w:t>coefficient</w:t>
      </w:r>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CA31F6">
      <w:pPr>
        <w:pStyle w:val="Ttulo4"/>
      </w:pPr>
      <w:r>
        <w:t>Qual a base de treinamento e teste?</w:t>
      </w:r>
    </w:p>
    <w:p w14:paraId="311BD162" w14:textId="10D9B4FE" w:rsidR="00B87B98" w:rsidRPr="00A36DB8" w:rsidRDefault="00B87B98" w:rsidP="00CA31F6">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ii)</w:t>
      </w:r>
      <w:r w:rsidR="00EC2C38">
        <w:t xml:space="preserve"> relação dos sensores x atividades</w:t>
      </w:r>
      <w:r w:rsidR="00DA05F7">
        <w:t>;</w:t>
      </w:r>
      <w:r w:rsidR="00EC2C38">
        <w:t xml:space="preserve"> </w:t>
      </w:r>
      <w:r w:rsidR="00DA05F7">
        <w:t xml:space="preserve">(iii)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CA31F6">
      <w:pPr>
        <w:pStyle w:val="Ttulo4"/>
      </w:pPr>
      <w:r>
        <w:t>Quais os contextos utilizados?</w:t>
      </w:r>
    </w:p>
    <w:p w14:paraId="17B0FD91" w14:textId="38D8D1FB" w:rsidR="00B87B98" w:rsidRDefault="00B87B98" w:rsidP="00CA31F6">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B14EDD">
        <w:t xml:space="preserve"> </w:t>
      </w:r>
      <w:r w:rsidR="00354A42">
        <w:t>Eles sã</w:t>
      </w:r>
      <w:r w:rsidR="00B14EDD">
        <w:t>o apresentados na Figura 7</w:t>
      </w:r>
      <w:r w:rsidR="00722AD1">
        <w:t xml:space="preserve"> abaixo</w:t>
      </w:r>
      <w:r w:rsidR="00B14EDD">
        <w:t>.</w:t>
      </w:r>
    </w:p>
    <w:p w14:paraId="5E11A3B6" w14:textId="77777777" w:rsidR="00686678" w:rsidRDefault="00686678" w:rsidP="00CA31F6">
      <w:r>
        <w:rPr>
          <w:noProof/>
          <w:lang w:eastAsia="pt-BR"/>
        </w:rP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14:paraId="3AF1F10E" w14:textId="0BE9F11D" w:rsidR="00686678" w:rsidRDefault="00686678" w:rsidP="00CA31F6">
      <w:pPr>
        <w:pStyle w:val="Legenda"/>
      </w:pPr>
      <w:bookmarkStart w:id="34" w:name="_Toc53953333"/>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358DD">
        <w:rPr>
          <w:noProof/>
        </w:rPr>
        <w:t>7</w:t>
      </w:r>
      <w:r w:rsidR="00C7334A">
        <w:rPr>
          <w:noProof/>
        </w:rPr>
        <w:fldChar w:fldCharType="end"/>
      </w:r>
      <w:r>
        <w:t xml:space="preserve"> Fatores da preferência musical </w:t>
      </w:r>
      <w:r w:rsidRPr="00353DD1">
        <w:t>(próprio, 2020)</w:t>
      </w:r>
      <w:bookmarkEnd w:id="34"/>
    </w:p>
    <w:p w14:paraId="7BFC721F" w14:textId="77777777" w:rsidR="00B87B98" w:rsidRDefault="00B87B98" w:rsidP="00CA31F6">
      <w:pPr>
        <w:pStyle w:val="Ttulo4"/>
      </w:pPr>
      <w:r>
        <w:t>Como é obtido o contexto?</w:t>
      </w:r>
    </w:p>
    <w:p w14:paraId="1EB31649" w14:textId="7504F387" w:rsidR="00B87B98" w:rsidRPr="00FD637E" w:rsidRDefault="00B87B98" w:rsidP="00CA31F6">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CA31F6">
      <w:pPr>
        <w:pStyle w:val="Ttulo4"/>
      </w:pPr>
      <w:r>
        <w:t>A recomendação atingiu as expectativas do usuário?</w:t>
      </w:r>
    </w:p>
    <w:p w14:paraId="55E00ECF" w14:textId="2EEC6434" w:rsidR="00B87B98" w:rsidRPr="00413F67" w:rsidRDefault="00B87B98" w:rsidP="00CA31F6">
      <w:r>
        <w:tab/>
      </w:r>
      <w:r w:rsidR="008A6BD4">
        <w:t>Como</w:t>
      </w:r>
      <w:r w:rsidR="00FE16D1">
        <w:t xml:space="preserve"> </w:t>
      </w:r>
      <w:r w:rsidR="00CA31F6">
        <w:t xml:space="preserve">o </w:t>
      </w:r>
      <w:r w:rsidR="00FE16D1">
        <w:t>artigo revisado não desenvolveu um sistema de recomendação.</w:t>
      </w:r>
      <w:r w:rsidR="008A6BD4">
        <w:t xml:space="preserve"> Apenas disponibilizou diversos dados estatísticos que auxiliariam o desenvolvimento de um</w:t>
      </w:r>
      <w:r w:rsidR="001F1365">
        <w:t xml:space="preserve"> </w:t>
      </w:r>
      <w:r w:rsidR="001F1365" w:rsidRPr="003D07A4">
        <w:rPr>
          <w:i/>
        </w:rPr>
        <w:t>RecSys</w:t>
      </w:r>
      <w:r w:rsidR="008A6BD4">
        <w:t>.</w:t>
      </w:r>
      <w:r w:rsidR="00004E28">
        <w:t xml:space="preserve"> Por isso</w:t>
      </w:r>
      <w:r w:rsidR="00CA31F6">
        <w:t>,</w:t>
      </w:r>
      <w:r w:rsidR="00004E28">
        <w:t xml:space="preserve"> não foi definido nenhum critério de qualidade ou técnicas de avaliação das recomendações.</w:t>
      </w:r>
      <w:r w:rsidR="004A4D7D">
        <w:t xml:space="preserve"> A base foi obtida através do aplicativo desenvolvido nesse trabalho, ela</w:t>
      </w:r>
      <w:bookmarkStart w:id="35" w:name="OLE_LINK1"/>
      <w:r w:rsidR="005F2713">
        <w:t xml:space="preserve"> </w:t>
      </w:r>
      <w:r w:rsidR="004A4D7D">
        <w:t>continha</w:t>
      </w:r>
      <w:bookmarkEnd w:id="35"/>
      <w:r w:rsidR="004A4D7D">
        <w:t xml:space="preserve"> 48 usuários, que a partir de uma filtragem dos dados efetuada, passou para 19 nas respostas das questões.</w:t>
      </w:r>
    </w:p>
    <w:p w14:paraId="6903AB86" w14:textId="77777777" w:rsidR="00B87B98" w:rsidRDefault="00B87B98" w:rsidP="00CA31F6">
      <w:pPr>
        <w:pStyle w:val="Ttulo4"/>
      </w:pPr>
      <w:r>
        <w:t>Tiveram outros resultados apresentados? Quais?</w:t>
      </w:r>
    </w:p>
    <w:p w14:paraId="038411B0" w14:textId="1A598632" w:rsidR="0063452F" w:rsidRPr="00B87B98" w:rsidRDefault="00B87B98" w:rsidP="00CA31F6">
      <w:r>
        <w:tab/>
      </w:r>
      <w:r w:rsidR="00CE3AB5">
        <w:t>Não tiveram outros resultados apresentados.</w:t>
      </w:r>
    </w:p>
    <w:p w14:paraId="7CCC49B8" w14:textId="10ABAD20" w:rsidR="00E6306C" w:rsidRDefault="005F2713" w:rsidP="00CA31F6">
      <w:pPr>
        <w:pStyle w:val="Ttulo2"/>
      </w:pPr>
      <w:bookmarkStart w:id="36" w:name="_Toc53953301"/>
      <w:r w:rsidRPr="005F2713">
        <w:t>FUNCIONALIDADES DOS TRABALHOS INVESTIGADOS</w:t>
      </w:r>
      <w:bookmarkEnd w:id="36"/>
    </w:p>
    <w:p w14:paraId="485F8F37" w14:textId="29C18B5E" w:rsidR="002522D8" w:rsidRDefault="00762CF2" w:rsidP="00CA31F6">
      <w:r>
        <w:tab/>
      </w:r>
      <w:commentRangeStart w:id="37"/>
      <w:r w:rsidR="00216519" w:rsidRPr="00216519">
        <w:t>Para relacionar os trabalhos revisados, foi criada uma tabela contendo as funcionalidades encontradas nos artigos</w:t>
      </w:r>
      <w:r w:rsidR="003B7595">
        <w:t xml:space="preserve"> revisados nas seções anteriores</w:t>
      </w:r>
      <w:r w:rsidR="00216519" w:rsidRPr="00216519">
        <w:t>.</w:t>
      </w:r>
      <w:commentRangeEnd w:id="37"/>
      <w:r w:rsidR="006A14FF">
        <w:rPr>
          <w:rStyle w:val="Refdecomentrio"/>
        </w:rPr>
        <w:commentReference w:id="37"/>
      </w:r>
    </w:p>
    <w:p w14:paraId="6C75A231" w14:textId="0EA4BDA9" w:rsidR="000E3E85" w:rsidRDefault="000E3E85" w:rsidP="00CA31F6">
      <w:r>
        <w:tab/>
      </w:r>
      <w:r w:rsidR="006A14FF">
        <w:t>O</w:t>
      </w:r>
      <w:r>
        <w:t xml:space="preserve"> </w:t>
      </w:r>
      <w:r>
        <w:fldChar w:fldCharType="begin"/>
      </w:r>
      <w:r>
        <w:instrText xml:space="preserve"> REF _Ref42381546 \h </w:instrText>
      </w:r>
      <w:r>
        <w:fldChar w:fldCharType="separate"/>
      </w:r>
      <w:r w:rsidR="006A14FF">
        <w:t>Q</w:t>
      </w:r>
      <w:r>
        <w:t xml:space="preserve">uadro </w:t>
      </w:r>
      <w:r>
        <w:rPr>
          <w:noProof/>
        </w:rPr>
        <w:t>1</w:t>
      </w:r>
      <w:r>
        <w:fldChar w:fldCharType="end"/>
      </w:r>
      <w:r>
        <w:t xml:space="preserve"> </w:t>
      </w:r>
      <w:r w:rsidR="006A14FF">
        <w:t>abaixo apresenta a</w:t>
      </w:r>
      <w:r>
        <w:t xml:space="preserve"> relaç</w:t>
      </w:r>
      <w:r w:rsidR="006A14FF">
        <w:t>ão</w:t>
      </w:r>
      <w:r>
        <w:t xml:space="preserve"> das funcionalidades dos 3 artigos revisados e </w:t>
      </w:r>
      <w:r w:rsidR="006A14FF">
        <w:t>da proposta deste</w:t>
      </w:r>
      <w:r>
        <w:t xml:space="preserve"> trabalho,</w:t>
      </w:r>
      <w:r w:rsidR="006A14FF">
        <w:t xml:space="preserve"> focando em comparar apenas as funcionalidades</w:t>
      </w:r>
      <w:r>
        <w:t xml:space="preserve"> utilizadas no desenvolvimento do sistema de recomendação</w:t>
      </w:r>
      <w:r w:rsidR="006A14FF">
        <w:t>,</w:t>
      </w:r>
      <w:r w:rsidR="00DF0B4C">
        <w:t xml:space="preserve"> nem todas as funcionalidades pu</w:t>
      </w:r>
      <w:r w:rsidR="006A14FF">
        <w:t>deram ter um comparativo completo, devido ao trabalho estar em desenvolvimento, onde só teremos esta resposta após avaliação das técnicas que serão utilizadas</w:t>
      </w:r>
      <w:r w:rsidR="00DF0B4C">
        <w:t xml:space="preserve">, onde temos a seguinte legenda de </w:t>
      </w:r>
      <w:r w:rsidR="00DF0B4C">
        <w:lastRenderedPageBreak/>
        <w:t xml:space="preserve">símbolos: </w:t>
      </w:r>
      <w:r w:rsidR="006A14FF">
        <w:t xml:space="preserve"> </w:t>
      </w:r>
      <w:r w:rsidR="006A14FF">
        <w:rPr>
          <w:rFonts w:ascii="Segoe UI Emoji" w:hAnsi="Segoe UI Emoji" w:cs="Segoe UI Emoji"/>
        </w:rPr>
        <w:t>✔</w:t>
      </w:r>
      <w:r w:rsidR="00DF0B4C">
        <w:t xml:space="preserve"> caso possua, </w:t>
      </w:r>
      <w:r w:rsidR="006A14FF">
        <w:rPr>
          <w:rFonts w:ascii="Segoe UI Emoji" w:hAnsi="Segoe UI Emoji" w:cs="Segoe UI Emoji"/>
        </w:rPr>
        <w:t>❌</w:t>
      </w:r>
      <w:r w:rsidR="006A14FF">
        <w:t xml:space="preserve"> caso não possua</w:t>
      </w:r>
      <w:r w:rsidR="00DF0B4C">
        <w:t xml:space="preserve"> e</w:t>
      </w:r>
      <w:r w:rsidR="006A14FF">
        <w:t xml:space="preserve"> </w:t>
      </w:r>
      <w:r w:rsidR="006A14FF">
        <w:rPr>
          <w:rFonts w:ascii="Segoe UI Emoji" w:hAnsi="Segoe UI Emoji" w:cs="Segoe UI Emoji"/>
        </w:rPr>
        <w:t xml:space="preserve">❓ </w:t>
      </w:r>
      <w:r w:rsidR="00DF0B4C">
        <w:t>caso não seja possível concluir o comparativo</w:t>
      </w:r>
      <w:r w:rsidR="006A14FF">
        <w:t xml:space="preserve"> </w:t>
      </w:r>
      <w:r w:rsidR="006A14FF" w:rsidRPr="00DF0B4C">
        <w:t>(próprio, 2020)</w:t>
      </w:r>
      <w:r w:rsidR="00DF0B4C">
        <w:t>.</w:t>
      </w:r>
    </w:p>
    <w:p w14:paraId="55376680" w14:textId="77777777" w:rsidR="008B1BE6" w:rsidRDefault="008B1BE6" w:rsidP="00CA31F6"/>
    <w:p w14:paraId="356E43BA" w14:textId="55F5BCA9" w:rsidR="00FB0449" w:rsidRDefault="00FB0449" w:rsidP="00CA31F6">
      <w:pPr>
        <w:pStyle w:val="Legenda"/>
      </w:pPr>
      <w:bookmarkStart w:id="38" w:name="_Ref42381546"/>
      <w:bookmarkStart w:id="39" w:name="_Toc53953291"/>
      <w:r>
        <w:t xml:space="preserve">Quadro </w:t>
      </w:r>
      <w:r w:rsidR="00C7334A">
        <w:rPr>
          <w:noProof/>
        </w:rPr>
        <w:fldChar w:fldCharType="begin"/>
      </w:r>
      <w:r w:rsidR="00C7334A">
        <w:rPr>
          <w:noProof/>
        </w:rPr>
        <w:instrText xml:space="preserve"> SEQ Quadro \* ARABIC </w:instrText>
      </w:r>
      <w:r w:rsidR="00C7334A">
        <w:rPr>
          <w:noProof/>
        </w:rPr>
        <w:fldChar w:fldCharType="separate"/>
      </w:r>
      <w:r w:rsidR="00462633">
        <w:rPr>
          <w:noProof/>
        </w:rPr>
        <w:t>1</w:t>
      </w:r>
      <w:r w:rsidR="00C7334A">
        <w:rPr>
          <w:noProof/>
        </w:rPr>
        <w:fldChar w:fldCharType="end"/>
      </w:r>
      <w:bookmarkEnd w:id="38"/>
      <w:r>
        <w:t xml:space="preserve"> </w:t>
      </w:r>
      <w:r w:rsidRPr="00B840C8">
        <w:t>Relação das funcionalidades desenvolvidas em cada artigo revisado</w:t>
      </w:r>
      <w:bookmarkEnd w:id="39"/>
    </w:p>
    <w:tbl>
      <w:tblPr>
        <w:tblStyle w:val="TabeladeGradeClara"/>
        <w:tblW w:w="8736" w:type="dxa"/>
        <w:tblLayout w:type="fixed"/>
        <w:tblLook w:val="04A0" w:firstRow="1" w:lastRow="0" w:firstColumn="1" w:lastColumn="0" w:noHBand="0" w:noVBand="1"/>
      </w:tblPr>
      <w:tblGrid>
        <w:gridCol w:w="2263"/>
        <w:gridCol w:w="851"/>
        <w:gridCol w:w="1276"/>
        <w:gridCol w:w="1134"/>
        <w:gridCol w:w="992"/>
        <w:gridCol w:w="992"/>
        <w:gridCol w:w="1228"/>
      </w:tblGrid>
      <w:tr w:rsidR="00133BC3" w:rsidRPr="00902E83" w14:paraId="3DE8575A" w14:textId="4E8010D0" w:rsidTr="00133BC3">
        <w:tc>
          <w:tcPr>
            <w:tcW w:w="2263" w:type="dxa"/>
          </w:tcPr>
          <w:p w14:paraId="01539C5B" w14:textId="77777777" w:rsidR="00133BC3" w:rsidRPr="00902E83" w:rsidRDefault="00133BC3" w:rsidP="00CA31F6"/>
        </w:tc>
        <w:tc>
          <w:tcPr>
            <w:tcW w:w="851" w:type="dxa"/>
          </w:tcPr>
          <w:p w14:paraId="057BD11E" w14:textId="71A9B75E" w:rsidR="00133BC3" w:rsidRPr="00DF0B4C" w:rsidRDefault="00133BC3" w:rsidP="00CA31F6">
            <w:pPr>
              <w:rPr>
                <w:lang w:val="en-US"/>
              </w:rPr>
            </w:pPr>
            <w:r>
              <w:rPr>
                <w:lang w:val="en-US"/>
              </w:rPr>
              <w:fldChar w:fldCharType="begin" w:fldLock="1"/>
            </w:r>
            <w:r w:rsidR="003D72FC">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Pr>
                <w:lang w:val="en-US"/>
              </w:rPr>
              <w:fldChar w:fldCharType="separate"/>
            </w:r>
            <w:r w:rsidRPr="00133BC3">
              <w:rPr>
                <w:noProof/>
                <w:lang w:val="en-US"/>
              </w:rPr>
              <w:t>(TKALČIČ et al., 2019)</w:t>
            </w:r>
            <w:r>
              <w:rPr>
                <w:lang w:val="en-US"/>
              </w:rPr>
              <w:fldChar w:fldCharType="end"/>
            </w:r>
          </w:p>
        </w:tc>
        <w:tc>
          <w:tcPr>
            <w:tcW w:w="1276" w:type="dxa"/>
          </w:tcPr>
          <w:p w14:paraId="7A122D02" w14:textId="362764FF" w:rsidR="00133BC3" w:rsidRPr="00DF0B4C" w:rsidRDefault="00133BC3" w:rsidP="00CA31F6">
            <w:pPr>
              <w:rPr>
                <w:lang w:val="en-US"/>
              </w:rPr>
            </w:pP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133BC3">
              <w:rPr>
                <w:noProof/>
                <w:lang w:val="en-US"/>
              </w:rPr>
              <w:t>(VOLOKHIN; AGICHTEIN, 2018)</w:t>
            </w:r>
            <w:r>
              <w:rPr>
                <w:lang w:val="en-US"/>
              </w:rPr>
              <w:fldChar w:fldCharType="end"/>
            </w:r>
          </w:p>
        </w:tc>
        <w:tc>
          <w:tcPr>
            <w:tcW w:w="1134" w:type="dxa"/>
          </w:tcPr>
          <w:p w14:paraId="2655A003" w14:textId="2E441366" w:rsidR="00133BC3" w:rsidRPr="00DF0B4C" w:rsidRDefault="00133BC3" w:rsidP="00CA31F6">
            <w:pPr>
              <w:rPr>
                <w:lang w:val="en-US"/>
              </w:rPr>
            </w:pP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133BC3">
              <w:rPr>
                <w:noProof/>
                <w:lang w:val="en-US"/>
              </w:rPr>
              <w:t>(YANG; TENG, 2015)</w:t>
            </w:r>
            <w:r>
              <w:rPr>
                <w:lang w:val="en-US"/>
              </w:rPr>
              <w:fldChar w:fldCharType="end"/>
            </w:r>
          </w:p>
        </w:tc>
        <w:tc>
          <w:tcPr>
            <w:tcW w:w="992" w:type="dxa"/>
          </w:tcPr>
          <w:p w14:paraId="2DFF81CE" w14:textId="6830E1B4" w:rsidR="00133BC3" w:rsidRDefault="00133BC3" w:rsidP="00CA31F6">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992" w:type="dxa"/>
          </w:tcPr>
          <w:p w14:paraId="0F8ECBC7" w14:textId="06E0316A" w:rsidR="00133BC3" w:rsidRDefault="00133BC3" w:rsidP="00CA31F6">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1228" w:type="dxa"/>
          </w:tcPr>
          <w:p w14:paraId="2211CFEF" w14:textId="6D3118BC" w:rsidR="00133BC3" w:rsidRPr="00902E83" w:rsidRDefault="00133BC3" w:rsidP="00CA31F6">
            <w:r>
              <w:t>Proposta</w:t>
            </w:r>
            <w:r w:rsidRPr="00902E83">
              <w:t xml:space="preserve"> des</w:t>
            </w:r>
            <w:r>
              <w:t>t</w:t>
            </w:r>
            <w:r w:rsidRPr="00902E83">
              <w:t>e trabalho</w:t>
            </w:r>
          </w:p>
        </w:tc>
      </w:tr>
      <w:tr w:rsidR="00133BC3" w:rsidRPr="00902E83" w14:paraId="0F788A33" w14:textId="77777777" w:rsidTr="00133BC3">
        <w:tc>
          <w:tcPr>
            <w:tcW w:w="2263" w:type="dxa"/>
          </w:tcPr>
          <w:p w14:paraId="639B1DB5" w14:textId="313EBC24" w:rsidR="00133BC3" w:rsidRPr="00902E83" w:rsidRDefault="00133BC3" w:rsidP="00CA31F6">
            <w:r>
              <w:t>Tem foco no entendimento do contexto para recomendações musicais?</w:t>
            </w:r>
          </w:p>
        </w:tc>
        <w:tc>
          <w:tcPr>
            <w:tcW w:w="851" w:type="dxa"/>
          </w:tcPr>
          <w:p w14:paraId="441F6F66" w14:textId="5FA12BD7" w:rsidR="00133BC3" w:rsidRPr="007C62DC" w:rsidRDefault="00133BC3" w:rsidP="00CA31F6">
            <w:r w:rsidRPr="00902E83">
              <w:rPr>
                <w:rFonts w:ascii="Segoe UI Symbol" w:hAnsi="Segoe UI Symbol" w:cs="Segoe UI Symbol"/>
              </w:rPr>
              <w:t>✔</w:t>
            </w:r>
          </w:p>
        </w:tc>
        <w:tc>
          <w:tcPr>
            <w:tcW w:w="1276" w:type="dxa"/>
          </w:tcPr>
          <w:p w14:paraId="05017945" w14:textId="4AB9FD06" w:rsidR="00133BC3" w:rsidRPr="007C62DC" w:rsidRDefault="00133BC3" w:rsidP="00CA31F6">
            <w:r w:rsidRPr="00902E83">
              <w:rPr>
                <w:rFonts w:ascii="Segoe UI Symbol" w:hAnsi="Segoe UI Symbol" w:cs="Segoe UI Symbol"/>
              </w:rPr>
              <w:t>✔</w:t>
            </w:r>
          </w:p>
        </w:tc>
        <w:tc>
          <w:tcPr>
            <w:tcW w:w="1134" w:type="dxa"/>
          </w:tcPr>
          <w:p w14:paraId="2495FE0C" w14:textId="3187CCA2" w:rsidR="00133BC3" w:rsidRPr="007C62DC" w:rsidRDefault="00133BC3" w:rsidP="00CA31F6">
            <w:r w:rsidRPr="00902E83">
              <w:rPr>
                <w:rFonts w:ascii="Segoe UI Symbol" w:hAnsi="Segoe UI Symbol" w:cs="Segoe UI Symbol"/>
              </w:rPr>
              <w:t>❌</w:t>
            </w:r>
          </w:p>
        </w:tc>
        <w:tc>
          <w:tcPr>
            <w:tcW w:w="992" w:type="dxa"/>
          </w:tcPr>
          <w:p w14:paraId="75828768" w14:textId="53847281" w:rsidR="00133BC3" w:rsidRPr="00902E83" w:rsidRDefault="00133BC3" w:rsidP="00CA31F6">
            <w:pPr>
              <w:rPr>
                <w:rFonts w:ascii="Segoe UI Symbol" w:hAnsi="Segoe UI Symbol" w:cs="Segoe UI Symbol"/>
              </w:rPr>
            </w:pPr>
            <w:r w:rsidRPr="00902E83">
              <w:rPr>
                <w:rFonts w:ascii="Segoe UI Symbol" w:hAnsi="Segoe UI Symbol" w:cs="Segoe UI Symbol"/>
              </w:rPr>
              <w:t>✔</w:t>
            </w:r>
          </w:p>
        </w:tc>
        <w:tc>
          <w:tcPr>
            <w:tcW w:w="992" w:type="dxa"/>
          </w:tcPr>
          <w:p w14:paraId="6076D553" w14:textId="07E205F8" w:rsidR="00133BC3" w:rsidRPr="00902E83" w:rsidRDefault="00F818D4" w:rsidP="00CA31F6">
            <w:pPr>
              <w:rPr>
                <w:rFonts w:ascii="Segoe UI Symbol" w:hAnsi="Segoe UI Symbol" w:cs="Segoe UI Symbol"/>
              </w:rPr>
            </w:pPr>
            <w:r w:rsidRPr="00902E83">
              <w:rPr>
                <w:rFonts w:ascii="Segoe UI Symbol" w:hAnsi="Segoe UI Symbol" w:cs="Segoe UI Symbol"/>
              </w:rPr>
              <w:t>❌</w:t>
            </w:r>
          </w:p>
        </w:tc>
        <w:tc>
          <w:tcPr>
            <w:tcW w:w="1228" w:type="dxa"/>
          </w:tcPr>
          <w:p w14:paraId="293FCBC2" w14:textId="742C3EEC" w:rsidR="00133BC3" w:rsidRPr="00902E83" w:rsidRDefault="00133BC3" w:rsidP="00CA31F6">
            <w:r w:rsidRPr="00902E83">
              <w:rPr>
                <w:rFonts w:ascii="Segoe UI Symbol" w:hAnsi="Segoe UI Symbol" w:cs="Segoe UI Symbol"/>
              </w:rPr>
              <w:t>✔</w:t>
            </w:r>
          </w:p>
        </w:tc>
      </w:tr>
      <w:tr w:rsidR="00133BC3" w:rsidRPr="00902E83" w14:paraId="4988E608" w14:textId="77777777" w:rsidTr="00133BC3">
        <w:tc>
          <w:tcPr>
            <w:tcW w:w="2263" w:type="dxa"/>
          </w:tcPr>
          <w:p w14:paraId="17CD6A31" w14:textId="6502524B" w:rsidR="00133BC3" w:rsidRPr="00902E83" w:rsidRDefault="00133BC3" w:rsidP="00CA31F6">
            <w:r w:rsidRPr="00902E83">
              <w:t>O trabalho foi</w:t>
            </w:r>
            <w:r>
              <w:t>/será</w:t>
            </w:r>
            <w:r w:rsidRPr="00902E83">
              <w:t xml:space="preserve"> validado em um caso real?</w:t>
            </w:r>
          </w:p>
        </w:tc>
        <w:tc>
          <w:tcPr>
            <w:tcW w:w="851" w:type="dxa"/>
          </w:tcPr>
          <w:p w14:paraId="5ABC353F" w14:textId="0E4B0474" w:rsidR="00133BC3" w:rsidRPr="00902E83" w:rsidRDefault="00133BC3" w:rsidP="00CA31F6">
            <w:r w:rsidRPr="00902E83">
              <w:rPr>
                <w:rFonts w:ascii="Segoe UI Symbol" w:hAnsi="Segoe UI Symbol" w:cs="Segoe UI Symbol"/>
              </w:rPr>
              <w:t>❌</w:t>
            </w:r>
          </w:p>
        </w:tc>
        <w:tc>
          <w:tcPr>
            <w:tcW w:w="1276" w:type="dxa"/>
          </w:tcPr>
          <w:p w14:paraId="01538D4E" w14:textId="5CD2F69F" w:rsidR="00133BC3" w:rsidRPr="00902E83" w:rsidRDefault="00133BC3" w:rsidP="00CA31F6">
            <w:r w:rsidRPr="00902E83">
              <w:rPr>
                <w:rFonts w:ascii="Segoe UI Symbol" w:hAnsi="Segoe UI Symbol" w:cs="Segoe UI Symbol"/>
              </w:rPr>
              <w:t>❌</w:t>
            </w:r>
          </w:p>
        </w:tc>
        <w:tc>
          <w:tcPr>
            <w:tcW w:w="1134" w:type="dxa"/>
          </w:tcPr>
          <w:p w14:paraId="7D608D86" w14:textId="149A5948" w:rsidR="00133BC3" w:rsidRPr="00902E83" w:rsidRDefault="00133BC3" w:rsidP="00CA31F6">
            <w:r w:rsidRPr="00902E83">
              <w:rPr>
                <w:rFonts w:ascii="Segoe UI Symbol" w:hAnsi="Segoe UI Symbol" w:cs="Segoe UI Symbol"/>
              </w:rPr>
              <w:t>✔</w:t>
            </w:r>
          </w:p>
        </w:tc>
        <w:tc>
          <w:tcPr>
            <w:tcW w:w="992" w:type="dxa"/>
          </w:tcPr>
          <w:p w14:paraId="0A36339D" w14:textId="6848BCAB" w:rsidR="00133BC3" w:rsidRPr="00902E83" w:rsidRDefault="00AE1371" w:rsidP="00CA31F6">
            <w:pPr>
              <w:rPr>
                <w:rFonts w:ascii="Segoe UI Symbol" w:hAnsi="Segoe UI Symbol" w:cs="Segoe UI Symbol"/>
              </w:rPr>
            </w:pPr>
            <w:r w:rsidRPr="00902E83">
              <w:rPr>
                <w:rFonts w:ascii="Segoe UI Symbol" w:hAnsi="Segoe UI Symbol" w:cs="Segoe UI Symbol"/>
              </w:rPr>
              <w:t>✔</w:t>
            </w:r>
          </w:p>
        </w:tc>
        <w:tc>
          <w:tcPr>
            <w:tcW w:w="992" w:type="dxa"/>
          </w:tcPr>
          <w:p w14:paraId="19E30BA2" w14:textId="0A2016A8" w:rsidR="00133BC3" w:rsidRPr="00902E83" w:rsidRDefault="00AE1371" w:rsidP="00CA31F6">
            <w:pPr>
              <w:rPr>
                <w:rFonts w:ascii="Segoe UI Symbol" w:hAnsi="Segoe UI Symbol" w:cs="Segoe UI Symbol"/>
              </w:rPr>
            </w:pPr>
            <w:r w:rsidRPr="00902E83">
              <w:rPr>
                <w:rFonts w:ascii="Segoe UI Symbol" w:hAnsi="Segoe UI Symbol" w:cs="Segoe UI Symbol"/>
              </w:rPr>
              <w:t>✔</w:t>
            </w:r>
          </w:p>
        </w:tc>
        <w:tc>
          <w:tcPr>
            <w:tcW w:w="1228" w:type="dxa"/>
          </w:tcPr>
          <w:p w14:paraId="7C22439D" w14:textId="49E2B914" w:rsidR="00133BC3" w:rsidRPr="00902E83" w:rsidRDefault="00133BC3" w:rsidP="00CA31F6">
            <w:r w:rsidRPr="00902E83">
              <w:rPr>
                <w:rFonts w:ascii="Segoe UI Symbol" w:hAnsi="Segoe UI Symbol" w:cs="Segoe UI Symbol"/>
              </w:rPr>
              <w:t>✔</w:t>
            </w:r>
          </w:p>
        </w:tc>
      </w:tr>
      <w:tr w:rsidR="00133BC3" w:rsidRPr="00902E83" w14:paraId="3A01B34D" w14:textId="77777777" w:rsidTr="00133BC3">
        <w:tc>
          <w:tcPr>
            <w:tcW w:w="2263" w:type="dxa"/>
          </w:tcPr>
          <w:p w14:paraId="4C0B4223" w14:textId="34507218" w:rsidR="00133BC3" w:rsidRPr="00902E83" w:rsidRDefault="00133BC3" w:rsidP="00CA31F6">
            <w:r w:rsidRPr="00902E83">
              <w:t xml:space="preserve">Utiliza do contexto </w:t>
            </w:r>
            <w:r>
              <w:t>comportamental</w:t>
            </w:r>
            <w:r w:rsidRPr="00902E83">
              <w:t>?</w:t>
            </w:r>
          </w:p>
        </w:tc>
        <w:tc>
          <w:tcPr>
            <w:tcW w:w="851" w:type="dxa"/>
          </w:tcPr>
          <w:p w14:paraId="625FC88F" w14:textId="23475129" w:rsidR="00133BC3" w:rsidRPr="00902E83" w:rsidRDefault="00133BC3" w:rsidP="00CA31F6">
            <w:r w:rsidRPr="00902E83">
              <w:rPr>
                <w:rFonts w:ascii="Segoe UI Symbol" w:hAnsi="Segoe UI Symbol" w:cs="Segoe UI Symbol"/>
              </w:rPr>
              <w:t>✔</w:t>
            </w:r>
          </w:p>
        </w:tc>
        <w:tc>
          <w:tcPr>
            <w:tcW w:w="1276" w:type="dxa"/>
          </w:tcPr>
          <w:p w14:paraId="0F9DFEDA" w14:textId="50E7C2EE" w:rsidR="00133BC3" w:rsidRPr="00902E83" w:rsidRDefault="00133BC3" w:rsidP="00CA31F6">
            <w:r w:rsidRPr="00902E83">
              <w:rPr>
                <w:rFonts w:ascii="Segoe UI Symbol" w:hAnsi="Segoe UI Symbol" w:cs="Segoe UI Symbol"/>
              </w:rPr>
              <w:t>✔</w:t>
            </w:r>
          </w:p>
        </w:tc>
        <w:tc>
          <w:tcPr>
            <w:tcW w:w="1134" w:type="dxa"/>
          </w:tcPr>
          <w:p w14:paraId="3B46B010" w14:textId="6FC15AB7" w:rsidR="00133BC3" w:rsidRPr="00902E83" w:rsidRDefault="00133BC3" w:rsidP="00CA31F6">
            <w:r w:rsidRPr="00902E83">
              <w:rPr>
                <w:rFonts w:ascii="Segoe UI Symbol" w:hAnsi="Segoe UI Symbol" w:cs="Segoe UI Symbol"/>
              </w:rPr>
              <w:t>✔</w:t>
            </w:r>
          </w:p>
        </w:tc>
        <w:tc>
          <w:tcPr>
            <w:tcW w:w="992" w:type="dxa"/>
          </w:tcPr>
          <w:p w14:paraId="6E70A0DF" w14:textId="3559AB6E" w:rsidR="00133BC3" w:rsidRPr="00902E83" w:rsidRDefault="00AF3C07" w:rsidP="00CA31F6">
            <w:pPr>
              <w:rPr>
                <w:rFonts w:ascii="Segoe UI Symbol" w:hAnsi="Segoe UI Symbol" w:cs="Segoe UI Symbol"/>
              </w:rPr>
            </w:pPr>
            <w:r>
              <w:rPr>
                <w:rFonts w:ascii="Segoe UI Symbol" w:hAnsi="Segoe UI Symbol" w:cs="Segoe UI Symbol"/>
              </w:rPr>
              <w:t>✔</w:t>
            </w:r>
          </w:p>
        </w:tc>
        <w:tc>
          <w:tcPr>
            <w:tcW w:w="992" w:type="dxa"/>
          </w:tcPr>
          <w:p w14:paraId="2095E8AF" w14:textId="149833ED" w:rsidR="00133BC3" w:rsidRPr="00902E83" w:rsidRDefault="00AF3C07" w:rsidP="00CA31F6">
            <w:pPr>
              <w:rPr>
                <w:rFonts w:ascii="Segoe UI Symbol" w:hAnsi="Segoe UI Symbol" w:cs="Segoe UI Symbol"/>
              </w:rPr>
            </w:pPr>
            <w:r>
              <w:rPr>
                <w:rFonts w:ascii="Segoe UI Symbol" w:hAnsi="Segoe UI Symbol" w:cs="Segoe UI Symbol"/>
              </w:rPr>
              <w:t>❌</w:t>
            </w:r>
          </w:p>
        </w:tc>
        <w:tc>
          <w:tcPr>
            <w:tcW w:w="1228" w:type="dxa"/>
          </w:tcPr>
          <w:p w14:paraId="21DD1880" w14:textId="364217C0" w:rsidR="00133BC3" w:rsidRPr="00902E83" w:rsidRDefault="00133BC3" w:rsidP="00CA31F6">
            <w:r w:rsidRPr="00902E83">
              <w:rPr>
                <w:rFonts w:ascii="Segoe UI Symbol" w:hAnsi="Segoe UI Symbol" w:cs="Segoe UI Symbol"/>
              </w:rPr>
              <w:t>✔</w:t>
            </w:r>
          </w:p>
        </w:tc>
      </w:tr>
      <w:tr w:rsidR="00133BC3" w:rsidRPr="00902E83" w14:paraId="2F042FD1" w14:textId="77777777" w:rsidTr="00133BC3">
        <w:tc>
          <w:tcPr>
            <w:tcW w:w="2263" w:type="dxa"/>
          </w:tcPr>
          <w:p w14:paraId="5BA8A89A" w14:textId="3146CA47" w:rsidR="00133BC3" w:rsidRPr="00902E83" w:rsidRDefault="00133BC3" w:rsidP="00CA31F6">
            <w:r w:rsidRPr="00902E83">
              <w:t xml:space="preserve">Utiliza do contexto </w:t>
            </w:r>
            <w:r>
              <w:t>de ambiente</w:t>
            </w:r>
            <w:r w:rsidRPr="00902E83">
              <w:t>?</w:t>
            </w:r>
          </w:p>
        </w:tc>
        <w:tc>
          <w:tcPr>
            <w:tcW w:w="851" w:type="dxa"/>
          </w:tcPr>
          <w:p w14:paraId="2440BEFF" w14:textId="2A185E34" w:rsidR="00133BC3" w:rsidRPr="00902E83" w:rsidRDefault="00133BC3" w:rsidP="00CA31F6">
            <w:r w:rsidRPr="00902E83">
              <w:rPr>
                <w:rFonts w:ascii="Segoe UI Symbol" w:hAnsi="Segoe UI Symbol" w:cs="Segoe UI Symbol"/>
              </w:rPr>
              <w:t>❌</w:t>
            </w:r>
          </w:p>
        </w:tc>
        <w:tc>
          <w:tcPr>
            <w:tcW w:w="1276" w:type="dxa"/>
          </w:tcPr>
          <w:p w14:paraId="62EC11FA" w14:textId="1A0B3498" w:rsidR="00133BC3" w:rsidRPr="00902E83" w:rsidRDefault="00133BC3" w:rsidP="00CA31F6">
            <w:r w:rsidRPr="00902E83">
              <w:rPr>
                <w:rFonts w:ascii="Segoe UI Symbol" w:hAnsi="Segoe UI Symbol" w:cs="Segoe UI Symbol"/>
              </w:rPr>
              <w:t>❌</w:t>
            </w:r>
          </w:p>
        </w:tc>
        <w:tc>
          <w:tcPr>
            <w:tcW w:w="1134" w:type="dxa"/>
          </w:tcPr>
          <w:p w14:paraId="157A9FC1" w14:textId="164542DD" w:rsidR="00133BC3" w:rsidRPr="00902E83" w:rsidRDefault="00133BC3" w:rsidP="00CA31F6">
            <w:r>
              <w:rPr>
                <w:rFonts w:ascii="Segoe UI Symbol" w:hAnsi="Segoe UI Symbol" w:cs="Segoe UI Symbol"/>
              </w:rPr>
              <w:t>✔</w:t>
            </w:r>
          </w:p>
        </w:tc>
        <w:tc>
          <w:tcPr>
            <w:tcW w:w="992" w:type="dxa"/>
          </w:tcPr>
          <w:p w14:paraId="16CFA34A" w14:textId="426ACED9" w:rsidR="00133BC3" w:rsidRDefault="00AF3C07" w:rsidP="00CA31F6">
            <w:pPr>
              <w:rPr>
                <w:rFonts w:ascii="Segoe UI Symbol" w:hAnsi="Segoe UI Symbol" w:cs="Segoe UI Symbol"/>
              </w:rPr>
            </w:pPr>
            <w:r>
              <w:rPr>
                <w:rFonts w:ascii="Segoe UI Symbol" w:hAnsi="Segoe UI Symbol" w:cs="Segoe UI Symbol"/>
              </w:rPr>
              <w:t>✔</w:t>
            </w:r>
          </w:p>
        </w:tc>
        <w:tc>
          <w:tcPr>
            <w:tcW w:w="992" w:type="dxa"/>
          </w:tcPr>
          <w:p w14:paraId="1B83EC91" w14:textId="51DC33B7" w:rsidR="00133BC3" w:rsidRDefault="00AF3C07" w:rsidP="00CA31F6">
            <w:pPr>
              <w:rPr>
                <w:rFonts w:ascii="Segoe UI Symbol" w:hAnsi="Segoe UI Symbol" w:cs="Segoe UI Symbol"/>
              </w:rPr>
            </w:pPr>
            <w:r>
              <w:rPr>
                <w:rFonts w:ascii="Segoe UI Symbol" w:hAnsi="Segoe UI Symbol" w:cs="Segoe UI Symbol"/>
              </w:rPr>
              <w:t>❌</w:t>
            </w:r>
          </w:p>
        </w:tc>
        <w:tc>
          <w:tcPr>
            <w:tcW w:w="1228" w:type="dxa"/>
          </w:tcPr>
          <w:p w14:paraId="1C4F733A" w14:textId="320C4370" w:rsidR="00133BC3" w:rsidRPr="00902E83" w:rsidRDefault="00133BC3" w:rsidP="00CA31F6">
            <w:r>
              <w:rPr>
                <w:rFonts w:ascii="Segoe UI Symbol" w:hAnsi="Segoe UI Symbol" w:cs="Segoe UI Symbol"/>
              </w:rPr>
              <w:t>✔</w:t>
            </w:r>
          </w:p>
        </w:tc>
      </w:tr>
      <w:tr w:rsidR="00133BC3" w:rsidRPr="00902E83" w14:paraId="4E5C84AD" w14:textId="3660FFD0" w:rsidTr="00133BC3">
        <w:tc>
          <w:tcPr>
            <w:tcW w:w="2263" w:type="dxa"/>
          </w:tcPr>
          <w:p w14:paraId="4AFC0513" w14:textId="0137024F" w:rsidR="00133BC3" w:rsidRPr="00902E83" w:rsidRDefault="00133BC3" w:rsidP="00CA31F6">
            <w:r w:rsidRPr="00902E83">
              <w:t>Utiliza do contexto explicito?</w:t>
            </w:r>
          </w:p>
        </w:tc>
        <w:tc>
          <w:tcPr>
            <w:tcW w:w="851" w:type="dxa"/>
          </w:tcPr>
          <w:p w14:paraId="70BCCBF7" w14:textId="3FA5AB2A" w:rsidR="00133BC3" w:rsidRPr="00902E83" w:rsidRDefault="00133BC3" w:rsidP="00CA31F6">
            <w:r>
              <w:rPr>
                <w:rFonts w:ascii="Segoe UI Symbol" w:hAnsi="Segoe UI Symbol" w:cs="Segoe UI Symbol"/>
              </w:rPr>
              <w:t>❌</w:t>
            </w:r>
          </w:p>
        </w:tc>
        <w:tc>
          <w:tcPr>
            <w:tcW w:w="1276" w:type="dxa"/>
          </w:tcPr>
          <w:p w14:paraId="15E9C0B0" w14:textId="6F53612B" w:rsidR="00133BC3" w:rsidRPr="00902E83" w:rsidRDefault="00133BC3" w:rsidP="00CA31F6">
            <w:r>
              <w:rPr>
                <w:rFonts w:ascii="Segoe UI Symbol" w:hAnsi="Segoe UI Symbol" w:cs="Segoe UI Symbol"/>
              </w:rPr>
              <w:t>❌</w:t>
            </w:r>
          </w:p>
        </w:tc>
        <w:tc>
          <w:tcPr>
            <w:tcW w:w="1134" w:type="dxa"/>
          </w:tcPr>
          <w:p w14:paraId="4391E073" w14:textId="571ED4A4" w:rsidR="00133BC3" w:rsidRPr="00902E83" w:rsidRDefault="00133BC3" w:rsidP="00CA31F6">
            <w:r>
              <w:rPr>
                <w:rFonts w:ascii="Segoe UI Symbol" w:hAnsi="Segoe UI Symbol" w:cs="Segoe UI Symbol"/>
              </w:rPr>
              <w:t>✔</w:t>
            </w:r>
          </w:p>
        </w:tc>
        <w:tc>
          <w:tcPr>
            <w:tcW w:w="992" w:type="dxa"/>
          </w:tcPr>
          <w:p w14:paraId="502F4905" w14:textId="48F01661" w:rsidR="00133BC3" w:rsidRDefault="00AF3C07" w:rsidP="00CA31F6">
            <w:pPr>
              <w:rPr>
                <w:rFonts w:ascii="Segoe UI Symbol" w:hAnsi="Segoe UI Symbol" w:cs="Segoe UI Symbol"/>
              </w:rPr>
            </w:pPr>
            <w:r>
              <w:rPr>
                <w:rFonts w:ascii="Segoe UI Symbol" w:hAnsi="Segoe UI Symbol" w:cs="Segoe UI Symbol"/>
              </w:rPr>
              <w:t>✔</w:t>
            </w:r>
          </w:p>
        </w:tc>
        <w:tc>
          <w:tcPr>
            <w:tcW w:w="992" w:type="dxa"/>
          </w:tcPr>
          <w:p w14:paraId="28CF93C9" w14:textId="779E810C" w:rsidR="00133BC3" w:rsidRDefault="00AF3C07" w:rsidP="00CA31F6">
            <w:pPr>
              <w:rPr>
                <w:rFonts w:ascii="Segoe UI Symbol" w:hAnsi="Segoe UI Symbol" w:cs="Segoe UI Symbol"/>
              </w:rPr>
            </w:pPr>
            <w:r>
              <w:rPr>
                <w:rFonts w:ascii="Segoe UI Symbol" w:hAnsi="Segoe UI Symbol" w:cs="Segoe UI Symbol"/>
              </w:rPr>
              <w:t>❌</w:t>
            </w:r>
          </w:p>
        </w:tc>
        <w:tc>
          <w:tcPr>
            <w:tcW w:w="1228" w:type="dxa"/>
          </w:tcPr>
          <w:p w14:paraId="42428EDA" w14:textId="2F173817" w:rsidR="00133BC3" w:rsidRPr="00902E83" w:rsidRDefault="00133BC3" w:rsidP="00CA31F6">
            <w:r>
              <w:rPr>
                <w:rFonts w:ascii="Segoe UI Symbol" w:hAnsi="Segoe UI Symbol" w:cs="Segoe UI Symbol"/>
              </w:rPr>
              <w:t>✔</w:t>
            </w:r>
          </w:p>
        </w:tc>
      </w:tr>
      <w:tr w:rsidR="00133BC3" w:rsidRPr="00902E83" w14:paraId="682A38D2" w14:textId="77777777" w:rsidTr="00133BC3">
        <w:tc>
          <w:tcPr>
            <w:tcW w:w="2263" w:type="dxa"/>
          </w:tcPr>
          <w:p w14:paraId="20FD37C3" w14:textId="77B4BF07" w:rsidR="00133BC3" w:rsidRPr="00902E83" w:rsidRDefault="00133BC3" w:rsidP="00CA31F6">
            <w:r w:rsidRPr="00902E83">
              <w:t>Utiliza do contexto implícito?</w:t>
            </w:r>
          </w:p>
        </w:tc>
        <w:tc>
          <w:tcPr>
            <w:tcW w:w="851" w:type="dxa"/>
          </w:tcPr>
          <w:p w14:paraId="185BAB56" w14:textId="4A909F3D" w:rsidR="00133BC3" w:rsidRPr="00902E83" w:rsidRDefault="00133BC3" w:rsidP="00CA31F6">
            <w:r>
              <w:rPr>
                <w:rFonts w:ascii="Segoe UI Symbol" w:hAnsi="Segoe UI Symbol" w:cs="Segoe UI Symbol"/>
              </w:rPr>
              <w:t>✔</w:t>
            </w:r>
          </w:p>
        </w:tc>
        <w:tc>
          <w:tcPr>
            <w:tcW w:w="1276" w:type="dxa"/>
          </w:tcPr>
          <w:p w14:paraId="0FC8BBDE" w14:textId="2F514D54" w:rsidR="00133BC3" w:rsidRPr="00902E83" w:rsidRDefault="00133BC3" w:rsidP="00CA31F6">
            <w:r>
              <w:rPr>
                <w:rFonts w:ascii="Segoe UI Symbol" w:hAnsi="Segoe UI Symbol" w:cs="Segoe UI Symbol"/>
              </w:rPr>
              <w:t>✔</w:t>
            </w:r>
          </w:p>
        </w:tc>
        <w:tc>
          <w:tcPr>
            <w:tcW w:w="1134" w:type="dxa"/>
          </w:tcPr>
          <w:p w14:paraId="22DBDAEA" w14:textId="351E7CCE" w:rsidR="00133BC3" w:rsidRPr="00902E83" w:rsidRDefault="00133BC3" w:rsidP="00CA31F6">
            <w:r>
              <w:rPr>
                <w:rFonts w:ascii="Segoe UI Symbol" w:hAnsi="Segoe UI Symbol" w:cs="Segoe UI Symbol"/>
              </w:rPr>
              <w:t>✔</w:t>
            </w:r>
          </w:p>
        </w:tc>
        <w:tc>
          <w:tcPr>
            <w:tcW w:w="992" w:type="dxa"/>
          </w:tcPr>
          <w:p w14:paraId="482B2C34" w14:textId="0619E919" w:rsidR="00133BC3" w:rsidRDefault="00AF3C07" w:rsidP="00CA31F6">
            <w:pPr>
              <w:rPr>
                <w:rFonts w:ascii="Segoe UI Symbol" w:hAnsi="Segoe UI Symbol" w:cs="Segoe UI Symbol"/>
              </w:rPr>
            </w:pPr>
            <w:r>
              <w:rPr>
                <w:rFonts w:ascii="Segoe UI Symbol" w:hAnsi="Segoe UI Symbol" w:cs="Segoe UI Symbol"/>
              </w:rPr>
              <w:t>✔</w:t>
            </w:r>
          </w:p>
        </w:tc>
        <w:tc>
          <w:tcPr>
            <w:tcW w:w="992" w:type="dxa"/>
          </w:tcPr>
          <w:p w14:paraId="5226CC13" w14:textId="2F92CEE1" w:rsidR="00133BC3" w:rsidRDefault="00AF3C07" w:rsidP="00CA31F6">
            <w:pPr>
              <w:rPr>
                <w:rFonts w:ascii="Segoe UI Symbol" w:hAnsi="Segoe UI Symbol" w:cs="Segoe UI Symbol"/>
              </w:rPr>
            </w:pPr>
            <w:r>
              <w:rPr>
                <w:rFonts w:ascii="Segoe UI Symbol" w:hAnsi="Segoe UI Symbol" w:cs="Segoe UI Symbol"/>
              </w:rPr>
              <w:t>❌</w:t>
            </w:r>
          </w:p>
        </w:tc>
        <w:tc>
          <w:tcPr>
            <w:tcW w:w="1228" w:type="dxa"/>
          </w:tcPr>
          <w:p w14:paraId="6769FD60" w14:textId="3E656029" w:rsidR="00133BC3" w:rsidRPr="00902E83" w:rsidRDefault="00133BC3" w:rsidP="00CA31F6">
            <w:r>
              <w:rPr>
                <w:rFonts w:ascii="Segoe UI Symbol" w:hAnsi="Segoe UI Symbol" w:cs="Segoe UI Symbol"/>
              </w:rPr>
              <w:t>✔</w:t>
            </w:r>
          </w:p>
        </w:tc>
      </w:tr>
      <w:tr w:rsidR="00133BC3" w:rsidRPr="00902E83" w14:paraId="1AF7A3F0" w14:textId="77777777" w:rsidTr="00133BC3">
        <w:tc>
          <w:tcPr>
            <w:tcW w:w="2263" w:type="dxa"/>
          </w:tcPr>
          <w:p w14:paraId="5FDD8C1C" w14:textId="1A9EE2A1" w:rsidR="00133BC3" w:rsidRDefault="00133BC3" w:rsidP="00CA31F6">
            <w:r>
              <w:t xml:space="preserve">Utiliza do algoritmo </w:t>
            </w:r>
            <w:r w:rsidR="00572EBE">
              <w:rPr>
                <w:i/>
              </w:rPr>
              <w:t>K</w:t>
            </w:r>
            <w:r w:rsidR="00572EBE" w:rsidRPr="00572EBE">
              <w:rPr>
                <w:i/>
              </w:rPr>
              <w:t>-</w:t>
            </w:r>
            <w:r w:rsidR="00572EBE">
              <w:rPr>
                <w:i/>
              </w:rPr>
              <w:t>N</w:t>
            </w:r>
            <w:r w:rsidR="00572EBE" w:rsidRPr="00572EBE">
              <w:rPr>
                <w:i/>
              </w:rPr>
              <w:t xml:space="preserve">earest </w:t>
            </w:r>
            <w:r w:rsidR="00572EBE">
              <w:rPr>
                <w:i/>
              </w:rPr>
              <w:t>N</w:t>
            </w:r>
            <w:r w:rsidR="00572EBE" w:rsidRPr="00572EBE">
              <w:rPr>
                <w:i/>
              </w:rPr>
              <w:t>eighbors</w:t>
            </w:r>
            <w:r w:rsidRPr="002A59B1">
              <w:t xml:space="preserve"> (</w:t>
            </w:r>
            <w:r w:rsidR="00572EBE">
              <w:rPr>
                <w:i/>
              </w:rPr>
              <w:t>KNN</w:t>
            </w:r>
            <w:r w:rsidRPr="002A59B1">
              <w:t>)</w:t>
            </w:r>
            <w:r>
              <w:t xml:space="preserve"> para classificação?</w:t>
            </w:r>
          </w:p>
        </w:tc>
        <w:tc>
          <w:tcPr>
            <w:tcW w:w="851" w:type="dxa"/>
          </w:tcPr>
          <w:p w14:paraId="5154E9A9" w14:textId="5FCF4348" w:rsidR="00133BC3" w:rsidRDefault="00133BC3" w:rsidP="00CA31F6">
            <w:pPr>
              <w:rPr>
                <w:rFonts w:ascii="Segoe UI Symbol" w:hAnsi="Segoe UI Symbol" w:cs="Segoe UI Symbol"/>
              </w:rPr>
            </w:pPr>
            <w:r>
              <w:rPr>
                <w:rFonts w:ascii="Segoe UI Symbol" w:hAnsi="Segoe UI Symbol" w:cs="Segoe UI Symbol"/>
              </w:rPr>
              <w:t>❌</w:t>
            </w:r>
          </w:p>
        </w:tc>
        <w:tc>
          <w:tcPr>
            <w:tcW w:w="1276" w:type="dxa"/>
          </w:tcPr>
          <w:p w14:paraId="4194C9EB" w14:textId="12A928F8" w:rsidR="00133BC3" w:rsidRDefault="00133BC3" w:rsidP="00CA31F6">
            <w:pPr>
              <w:rPr>
                <w:rFonts w:ascii="Segoe UI Symbol" w:hAnsi="Segoe UI Symbol" w:cs="Segoe UI Symbol"/>
              </w:rPr>
            </w:pPr>
            <w:r>
              <w:rPr>
                <w:rFonts w:ascii="Segoe UI Symbol" w:hAnsi="Segoe UI Symbol" w:cs="Segoe UI Symbol"/>
              </w:rPr>
              <w:t>❌</w:t>
            </w:r>
          </w:p>
        </w:tc>
        <w:tc>
          <w:tcPr>
            <w:tcW w:w="1134" w:type="dxa"/>
          </w:tcPr>
          <w:p w14:paraId="041307D4" w14:textId="79D83BE7" w:rsidR="00133BC3" w:rsidRDefault="00133BC3" w:rsidP="00CA31F6">
            <w:pPr>
              <w:rPr>
                <w:rFonts w:ascii="Segoe UI Symbol" w:hAnsi="Segoe UI Symbol" w:cs="Segoe UI Symbol"/>
              </w:rPr>
            </w:pPr>
            <w:r>
              <w:rPr>
                <w:rFonts w:ascii="Segoe UI Symbol" w:hAnsi="Segoe UI Symbol" w:cs="Segoe UI Symbol"/>
              </w:rPr>
              <w:t>❌</w:t>
            </w:r>
          </w:p>
        </w:tc>
        <w:tc>
          <w:tcPr>
            <w:tcW w:w="992" w:type="dxa"/>
          </w:tcPr>
          <w:p w14:paraId="6920001E" w14:textId="7444B42E" w:rsidR="00133BC3" w:rsidRDefault="00133BC3" w:rsidP="00CA31F6">
            <w:pPr>
              <w:rPr>
                <w:rFonts w:ascii="Segoe UI Symbol" w:hAnsi="Segoe UI Symbol" w:cs="Segoe UI Symbol"/>
              </w:rPr>
            </w:pPr>
            <w:r>
              <w:rPr>
                <w:rFonts w:ascii="Segoe UI Symbol" w:hAnsi="Segoe UI Symbol" w:cs="Segoe UI Symbol"/>
              </w:rPr>
              <w:t>✔</w:t>
            </w:r>
          </w:p>
        </w:tc>
        <w:tc>
          <w:tcPr>
            <w:tcW w:w="992" w:type="dxa"/>
          </w:tcPr>
          <w:p w14:paraId="0BB17045" w14:textId="59AC683C" w:rsidR="00133BC3" w:rsidRDefault="00133BC3" w:rsidP="00CA31F6">
            <w:pPr>
              <w:rPr>
                <w:rFonts w:ascii="Segoe UI Symbol" w:hAnsi="Segoe UI Symbol" w:cs="Segoe UI Symbol"/>
              </w:rPr>
            </w:pPr>
            <w:r>
              <w:rPr>
                <w:rFonts w:ascii="Segoe UI Symbol" w:hAnsi="Segoe UI Symbol" w:cs="Segoe UI Symbol"/>
              </w:rPr>
              <w:t>✔</w:t>
            </w:r>
          </w:p>
        </w:tc>
        <w:tc>
          <w:tcPr>
            <w:tcW w:w="1228" w:type="dxa"/>
          </w:tcPr>
          <w:p w14:paraId="312CB3BA" w14:textId="4BC4EE04" w:rsidR="00133BC3" w:rsidRDefault="00133BC3" w:rsidP="00CA31F6">
            <w:pPr>
              <w:rPr>
                <w:rFonts w:ascii="Segoe UI Symbol" w:hAnsi="Segoe UI Symbol" w:cs="Segoe UI Symbol"/>
              </w:rPr>
            </w:pPr>
            <w:r>
              <w:rPr>
                <w:rFonts w:ascii="Segoe UI Symbol" w:hAnsi="Segoe UI Symbol" w:cs="Segoe UI Symbol"/>
              </w:rPr>
              <w:t>✔</w:t>
            </w:r>
          </w:p>
        </w:tc>
      </w:tr>
      <w:tr w:rsidR="00133BC3" w:rsidRPr="00902E83" w14:paraId="42084703" w14:textId="77777777" w:rsidTr="00133BC3">
        <w:tc>
          <w:tcPr>
            <w:tcW w:w="2263" w:type="dxa"/>
          </w:tcPr>
          <w:p w14:paraId="607494FB" w14:textId="62590B7A" w:rsidR="00133BC3" w:rsidRPr="00902E83" w:rsidRDefault="00133BC3" w:rsidP="00CA31F6">
            <w:r>
              <w:t xml:space="preserve">Utiliza do algoritmo </w:t>
            </w:r>
            <w:r>
              <w:rPr>
                <w:i/>
              </w:rPr>
              <w:t>S</w:t>
            </w:r>
            <w:r w:rsidRPr="007176B1">
              <w:rPr>
                <w:i/>
              </w:rPr>
              <w:t xml:space="preserve">upport </w:t>
            </w:r>
            <w:r>
              <w:rPr>
                <w:i/>
              </w:rPr>
              <w:t>V</w:t>
            </w:r>
            <w:r w:rsidRPr="007176B1">
              <w:rPr>
                <w:i/>
              </w:rPr>
              <w:t xml:space="preserve">ector </w:t>
            </w:r>
            <w:r>
              <w:rPr>
                <w:i/>
              </w:rPr>
              <w:t>M</w:t>
            </w:r>
            <w:r w:rsidRPr="007176B1">
              <w:rPr>
                <w:i/>
              </w:rPr>
              <w:t>achine</w:t>
            </w:r>
            <w:r w:rsidRPr="002A59B1">
              <w:t xml:space="preserve"> (</w:t>
            </w:r>
            <w:r w:rsidRPr="004A54BF">
              <w:rPr>
                <w:i/>
              </w:rPr>
              <w:t>SVM</w:t>
            </w:r>
            <w:r w:rsidRPr="002A59B1">
              <w:t>)</w:t>
            </w:r>
            <w:r>
              <w:t xml:space="preserve"> para classificação?</w:t>
            </w:r>
          </w:p>
        </w:tc>
        <w:tc>
          <w:tcPr>
            <w:tcW w:w="851" w:type="dxa"/>
          </w:tcPr>
          <w:p w14:paraId="738448BB" w14:textId="3DB272EB" w:rsidR="00133BC3" w:rsidRDefault="00C300C3" w:rsidP="00CA31F6">
            <w:r>
              <w:rPr>
                <w:rFonts w:ascii="Segoe UI Symbol" w:hAnsi="Segoe UI Symbol" w:cs="Segoe UI Symbol"/>
              </w:rPr>
              <w:t>❌</w:t>
            </w:r>
          </w:p>
        </w:tc>
        <w:tc>
          <w:tcPr>
            <w:tcW w:w="1276" w:type="dxa"/>
          </w:tcPr>
          <w:p w14:paraId="34E72F30" w14:textId="2F112282" w:rsidR="00133BC3" w:rsidRDefault="00133BC3" w:rsidP="00CA31F6">
            <w:r>
              <w:rPr>
                <w:rFonts w:ascii="Segoe UI Symbol" w:hAnsi="Segoe UI Symbol" w:cs="Segoe UI Symbol"/>
              </w:rPr>
              <w:t>✔</w:t>
            </w:r>
          </w:p>
        </w:tc>
        <w:tc>
          <w:tcPr>
            <w:tcW w:w="1134" w:type="dxa"/>
          </w:tcPr>
          <w:p w14:paraId="240A04A7" w14:textId="2E653236" w:rsidR="00133BC3" w:rsidRDefault="00133BC3" w:rsidP="00CA31F6">
            <w:r>
              <w:rPr>
                <w:rFonts w:ascii="Segoe UI Symbol" w:hAnsi="Segoe UI Symbol" w:cs="Segoe UI Symbol"/>
              </w:rPr>
              <w:t>✔</w:t>
            </w:r>
          </w:p>
        </w:tc>
        <w:tc>
          <w:tcPr>
            <w:tcW w:w="992" w:type="dxa"/>
          </w:tcPr>
          <w:p w14:paraId="43BD8DF6" w14:textId="7F206F4F" w:rsidR="00133BC3" w:rsidRDefault="00C300C3" w:rsidP="00CA31F6">
            <w:pPr>
              <w:rPr>
                <w:rFonts w:ascii="Segoe UI Symbol" w:hAnsi="Segoe UI Symbol" w:cs="Segoe UI Symbol"/>
              </w:rPr>
            </w:pPr>
            <w:r>
              <w:rPr>
                <w:rFonts w:ascii="Segoe UI Symbol" w:hAnsi="Segoe UI Symbol" w:cs="Segoe UI Symbol"/>
              </w:rPr>
              <w:t>❌</w:t>
            </w:r>
          </w:p>
        </w:tc>
        <w:tc>
          <w:tcPr>
            <w:tcW w:w="992" w:type="dxa"/>
          </w:tcPr>
          <w:p w14:paraId="38BC4F4E" w14:textId="763D9098" w:rsidR="00133BC3" w:rsidRDefault="00C300C3" w:rsidP="00CA31F6">
            <w:pPr>
              <w:rPr>
                <w:rFonts w:ascii="Segoe UI Symbol" w:hAnsi="Segoe UI Symbol" w:cs="Segoe UI Symbol"/>
              </w:rPr>
            </w:pPr>
            <w:r>
              <w:rPr>
                <w:rFonts w:ascii="Segoe UI Symbol" w:hAnsi="Segoe UI Symbol" w:cs="Segoe UI Symbol"/>
              </w:rPr>
              <w:t>❌</w:t>
            </w:r>
          </w:p>
        </w:tc>
        <w:tc>
          <w:tcPr>
            <w:tcW w:w="1228" w:type="dxa"/>
          </w:tcPr>
          <w:p w14:paraId="2F6147B2" w14:textId="105F044D" w:rsidR="00133BC3" w:rsidRDefault="00C300C3" w:rsidP="00CA31F6">
            <w:r>
              <w:rPr>
                <w:rFonts w:ascii="Segoe UI Symbol" w:hAnsi="Segoe UI Symbol" w:cs="Segoe UI Symbol"/>
              </w:rPr>
              <w:t>❌</w:t>
            </w:r>
          </w:p>
        </w:tc>
      </w:tr>
      <w:tr w:rsidR="00133BC3" w:rsidRPr="00902E83" w14:paraId="62942329" w14:textId="77777777" w:rsidTr="00133BC3">
        <w:tc>
          <w:tcPr>
            <w:tcW w:w="2263" w:type="dxa"/>
          </w:tcPr>
          <w:p w14:paraId="2EC4E1EE" w14:textId="463E1775" w:rsidR="00133BC3" w:rsidRDefault="00133BC3" w:rsidP="00CA31F6">
            <w:r>
              <w:t xml:space="preserve">Utiliza do algoritmo </w:t>
            </w:r>
            <w:r>
              <w:rPr>
                <w:i/>
              </w:rPr>
              <w:t>R</w:t>
            </w:r>
            <w:r w:rsidRPr="00BE3559">
              <w:rPr>
                <w:i/>
              </w:rPr>
              <w:t xml:space="preserve">adial </w:t>
            </w:r>
            <w:r>
              <w:rPr>
                <w:i/>
              </w:rPr>
              <w:t>B</w:t>
            </w:r>
            <w:r w:rsidRPr="00BE3559">
              <w:rPr>
                <w:i/>
              </w:rPr>
              <w:t xml:space="preserve">asis </w:t>
            </w:r>
            <w:r>
              <w:rPr>
                <w:i/>
              </w:rPr>
              <w:t>F</w:t>
            </w:r>
            <w:r w:rsidRPr="00BE3559">
              <w:rPr>
                <w:i/>
              </w:rPr>
              <w:t>unction</w:t>
            </w:r>
            <w:r>
              <w:t xml:space="preserve"> (</w:t>
            </w:r>
            <w:r w:rsidRPr="004A54BF">
              <w:rPr>
                <w:i/>
              </w:rPr>
              <w:t>RBF</w:t>
            </w:r>
            <w:r>
              <w:t>) para classificação?</w:t>
            </w:r>
          </w:p>
        </w:tc>
        <w:tc>
          <w:tcPr>
            <w:tcW w:w="851" w:type="dxa"/>
          </w:tcPr>
          <w:p w14:paraId="521C36A9" w14:textId="68463338" w:rsidR="00133BC3" w:rsidRDefault="00133BC3" w:rsidP="00CA31F6">
            <w:r>
              <w:rPr>
                <w:rFonts w:ascii="Segoe UI Symbol" w:hAnsi="Segoe UI Symbol" w:cs="Segoe UI Symbol"/>
              </w:rPr>
              <w:t>❌</w:t>
            </w:r>
          </w:p>
        </w:tc>
        <w:tc>
          <w:tcPr>
            <w:tcW w:w="1276" w:type="dxa"/>
          </w:tcPr>
          <w:p w14:paraId="1F69CB03" w14:textId="2F899535" w:rsidR="00133BC3" w:rsidRDefault="00133BC3" w:rsidP="00CA31F6">
            <w:r>
              <w:rPr>
                <w:rFonts w:ascii="Segoe UI Symbol" w:hAnsi="Segoe UI Symbol" w:cs="Segoe UI Symbol"/>
              </w:rPr>
              <w:t>❌</w:t>
            </w:r>
          </w:p>
        </w:tc>
        <w:tc>
          <w:tcPr>
            <w:tcW w:w="1134" w:type="dxa"/>
          </w:tcPr>
          <w:p w14:paraId="389DEEDC" w14:textId="096DFF94" w:rsidR="00133BC3" w:rsidRDefault="00133BC3" w:rsidP="00CA31F6">
            <w:r>
              <w:rPr>
                <w:rFonts w:ascii="Segoe UI Symbol" w:hAnsi="Segoe UI Symbol" w:cs="Segoe UI Symbol"/>
              </w:rPr>
              <w:t>✔</w:t>
            </w:r>
          </w:p>
        </w:tc>
        <w:tc>
          <w:tcPr>
            <w:tcW w:w="992" w:type="dxa"/>
          </w:tcPr>
          <w:p w14:paraId="33405BA6" w14:textId="0AEDF795" w:rsidR="00133BC3" w:rsidRDefault="00A87396" w:rsidP="00CA31F6">
            <w:pPr>
              <w:rPr>
                <w:rFonts w:ascii="Segoe UI Symbol" w:hAnsi="Segoe UI Symbol" w:cs="Segoe UI Symbol"/>
              </w:rPr>
            </w:pPr>
            <w:r>
              <w:rPr>
                <w:rFonts w:ascii="Segoe UI Symbol" w:hAnsi="Segoe UI Symbol" w:cs="Segoe UI Symbol"/>
              </w:rPr>
              <w:t>❌</w:t>
            </w:r>
          </w:p>
        </w:tc>
        <w:tc>
          <w:tcPr>
            <w:tcW w:w="992" w:type="dxa"/>
          </w:tcPr>
          <w:p w14:paraId="171A61E4" w14:textId="14C0F87A" w:rsidR="00133BC3" w:rsidRDefault="00A87396" w:rsidP="00CA31F6">
            <w:pPr>
              <w:rPr>
                <w:rFonts w:ascii="Segoe UI Symbol" w:hAnsi="Segoe UI Symbol" w:cs="Segoe UI Symbol"/>
              </w:rPr>
            </w:pPr>
            <w:r>
              <w:rPr>
                <w:rFonts w:ascii="Segoe UI Symbol" w:hAnsi="Segoe UI Symbol" w:cs="Segoe UI Symbol"/>
              </w:rPr>
              <w:t>❌</w:t>
            </w:r>
          </w:p>
        </w:tc>
        <w:tc>
          <w:tcPr>
            <w:tcW w:w="1228" w:type="dxa"/>
          </w:tcPr>
          <w:p w14:paraId="1DE12D50" w14:textId="59216728" w:rsidR="00133BC3" w:rsidRDefault="00A87396" w:rsidP="00CA31F6">
            <w:r>
              <w:rPr>
                <w:rFonts w:ascii="Segoe UI Symbol" w:hAnsi="Segoe UI Symbol" w:cs="Segoe UI Symbol"/>
              </w:rPr>
              <w:t>❌</w:t>
            </w:r>
          </w:p>
        </w:tc>
      </w:tr>
      <w:tr w:rsidR="00133BC3" w:rsidRPr="00902E83" w14:paraId="531F6F5E" w14:textId="77777777" w:rsidTr="00133BC3">
        <w:tc>
          <w:tcPr>
            <w:tcW w:w="2263" w:type="dxa"/>
          </w:tcPr>
          <w:p w14:paraId="2E4A82AA" w14:textId="7877B97C" w:rsidR="00133BC3" w:rsidRDefault="00133BC3" w:rsidP="00CA31F6">
            <w:r w:rsidRPr="00433FDA">
              <w:lastRenderedPageBreak/>
              <w:t xml:space="preserve">Utiliza o algoritmo </w:t>
            </w:r>
            <w:r w:rsidRPr="00433FDA">
              <w:rPr>
                <w:i/>
              </w:rPr>
              <w:t>Random Forest</w:t>
            </w:r>
            <w:r w:rsidRPr="005229A2">
              <w:t xml:space="preserve"> para </w:t>
            </w:r>
            <w:r>
              <w:t>classificação</w:t>
            </w:r>
            <w:r>
              <w:rPr>
                <w:i/>
              </w:rPr>
              <w:t>?</w:t>
            </w:r>
          </w:p>
        </w:tc>
        <w:tc>
          <w:tcPr>
            <w:tcW w:w="851" w:type="dxa"/>
          </w:tcPr>
          <w:p w14:paraId="7B837F95" w14:textId="0F8A9942" w:rsidR="00133BC3" w:rsidRDefault="00133BC3" w:rsidP="00CA31F6">
            <w:r>
              <w:rPr>
                <w:rFonts w:ascii="Segoe UI Symbol" w:hAnsi="Segoe UI Symbol" w:cs="Segoe UI Symbol"/>
              </w:rPr>
              <w:t>✔</w:t>
            </w:r>
          </w:p>
        </w:tc>
        <w:tc>
          <w:tcPr>
            <w:tcW w:w="1276" w:type="dxa"/>
          </w:tcPr>
          <w:p w14:paraId="7EC2706F" w14:textId="20587CFD" w:rsidR="00133BC3" w:rsidRDefault="00133BC3" w:rsidP="00CA31F6">
            <w:r>
              <w:rPr>
                <w:rFonts w:ascii="Segoe UI Symbol" w:hAnsi="Segoe UI Symbol" w:cs="Segoe UI Symbol"/>
              </w:rPr>
              <w:t>❌</w:t>
            </w:r>
          </w:p>
        </w:tc>
        <w:tc>
          <w:tcPr>
            <w:tcW w:w="1134" w:type="dxa"/>
          </w:tcPr>
          <w:p w14:paraId="04605587" w14:textId="0501A47C" w:rsidR="00133BC3" w:rsidRDefault="00133BC3" w:rsidP="00CA31F6">
            <w:r>
              <w:rPr>
                <w:rFonts w:ascii="Segoe UI Symbol" w:hAnsi="Segoe UI Symbol" w:cs="Segoe UI Symbol"/>
              </w:rPr>
              <w:t>❌</w:t>
            </w:r>
          </w:p>
        </w:tc>
        <w:tc>
          <w:tcPr>
            <w:tcW w:w="992" w:type="dxa"/>
          </w:tcPr>
          <w:p w14:paraId="3519B922" w14:textId="5A9A47A8" w:rsidR="00133BC3" w:rsidRDefault="00107911" w:rsidP="00CA31F6">
            <w:pPr>
              <w:rPr>
                <w:rFonts w:ascii="Segoe UI Symbol" w:hAnsi="Segoe UI Symbol" w:cs="Segoe UI Symbol"/>
              </w:rPr>
            </w:pPr>
            <w:r>
              <w:rPr>
                <w:rFonts w:ascii="Segoe UI Symbol" w:hAnsi="Segoe UI Symbol" w:cs="Segoe UI Symbol"/>
              </w:rPr>
              <w:t>❌</w:t>
            </w:r>
          </w:p>
        </w:tc>
        <w:tc>
          <w:tcPr>
            <w:tcW w:w="992" w:type="dxa"/>
          </w:tcPr>
          <w:p w14:paraId="6C049567" w14:textId="54A46C61" w:rsidR="00133BC3" w:rsidRDefault="00107911" w:rsidP="00CA31F6">
            <w:pPr>
              <w:rPr>
                <w:rFonts w:ascii="Segoe UI Symbol" w:hAnsi="Segoe UI Symbol" w:cs="Segoe UI Symbol"/>
              </w:rPr>
            </w:pPr>
            <w:r>
              <w:rPr>
                <w:rFonts w:ascii="Segoe UI Symbol" w:hAnsi="Segoe UI Symbol" w:cs="Segoe UI Symbol"/>
              </w:rPr>
              <w:t>❌</w:t>
            </w:r>
          </w:p>
        </w:tc>
        <w:tc>
          <w:tcPr>
            <w:tcW w:w="1228" w:type="dxa"/>
          </w:tcPr>
          <w:p w14:paraId="7EBDD19D" w14:textId="6638A38B" w:rsidR="00133BC3" w:rsidRDefault="00107911" w:rsidP="00CA31F6">
            <w:r>
              <w:rPr>
                <w:rFonts w:ascii="Segoe UI Symbol" w:hAnsi="Segoe UI Symbol" w:cs="Segoe UI Symbol"/>
              </w:rPr>
              <w:t>❌</w:t>
            </w:r>
          </w:p>
        </w:tc>
      </w:tr>
      <w:tr w:rsidR="00133BC3" w:rsidRPr="00433FDA" w14:paraId="478F27A7" w14:textId="77777777" w:rsidTr="00133BC3">
        <w:tc>
          <w:tcPr>
            <w:tcW w:w="2263" w:type="dxa"/>
          </w:tcPr>
          <w:p w14:paraId="22705079" w14:textId="2C4D64A4" w:rsidR="00133BC3" w:rsidRPr="00433FDA" w:rsidRDefault="00133BC3" w:rsidP="00CA31F6">
            <w:r w:rsidRPr="00433FDA">
              <w:t xml:space="preserve">Utiliza o algoritmo </w:t>
            </w:r>
            <w:r w:rsidRPr="00433FDA">
              <w:rPr>
                <w:i/>
              </w:rPr>
              <w:t>Gradient Boosting</w:t>
            </w:r>
            <w:r w:rsidRPr="005229A2">
              <w:t xml:space="preserve"> para </w:t>
            </w:r>
            <w:r>
              <w:t>classificação</w:t>
            </w:r>
            <w:r>
              <w:rPr>
                <w:i/>
              </w:rPr>
              <w:t>?</w:t>
            </w:r>
          </w:p>
        </w:tc>
        <w:tc>
          <w:tcPr>
            <w:tcW w:w="851" w:type="dxa"/>
          </w:tcPr>
          <w:p w14:paraId="49CBF58B" w14:textId="630EB4FA" w:rsidR="00133BC3" w:rsidRPr="00433FDA" w:rsidRDefault="00133BC3" w:rsidP="00CA31F6">
            <w:r>
              <w:rPr>
                <w:rFonts w:ascii="Segoe UI Symbol" w:hAnsi="Segoe UI Symbol" w:cs="Segoe UI Symbol"/>
              </w:rPr>
              <w:t>✔</w:t>
            </w:r>
          </w:p>
        </w:tc>
        <w:tc>
          <w:tcPr>
            <w:tcW w:w="1276" w:type="dxa"/>
          </w:tcPr>
          <w:p w14:paraId="3097A931" w14:textId="2EA435E5" w:rsidR="00133BC3" w:rsidRPr="00433FDA" w:rsidRDefault="00133BC3" w:rsidP="00CA31F6">
            <w:r>
              <w:rPr>
                <w:rFonts w:ascii="Segoe UI Symbol" w:hAnsi="Segoe UI Symbol" w:cs="Segoe UI Symbol"/>
              </w:rPr>
              <w:t>❌</w:t>
            </w:r>
          </w:p>
        </w:tc>
        <w:tc>
          <w:tcPr>
            <w:tcW w:w="1134" w:type="dxa"/>
          </w:tcPr>
          <w:p w14:paraId="45429285" w14:textId="0B1088D6" w:rsidR="00133BC3" w:rsidRPr="00433FDA" w:rsidRDefault="00133BC3" w:rsidP="00CA31F6">
            <w:r>
              <w:rPr>
                <w:rFonts w:ascii="Segoe UI Symbol" w:hAnsi="Segoe UI Symbol" w:cs="Segoe UI Symbol"/>
              </w:rPr>
              <w:t>❌</w:t>
            </w:r>
          </w:p>
        </w:tc>
        <w:tc>
          <w:tcPr>
            <w:tcW w:w="992" w:type="dxa"/>
          </w:tcPr>
          <w:p w14:paraId="50ED4D3B" w14:textId="6C1A7876" w:rsidR="00133BC3" w:rsidRDefault="00107911" w:rsidP="00CA31F6">
            <w:pPr>
              <w:rPr>
                <w:rFonts w:ascii="Segoe UI Symbol" w:hAnsi="Segoe UI Symbol" w:cs="Segoe UI Symbol"/>
              </w:rPr>
            </w:pPr>
            <w:r>
              <w:rPr>
                <w:rFonts w:ascii="Segoe UI Symbol" w:hAnsi="Segoe UI Symbol" w:cs="Segoe UI Symbol"/>
              </w:rPr>
              <w:t>❌</w:t>
            </w:r>
          </w:p>
        </w:tc>
        <w:tc>
          <w:tcPr>
            <w:tcW w:w="992" w:type="dxa"/>
          </w:tcPr>
          <w:p w14:paraId="077C0D4F" w14:textId="02EF9045" w:rsidR="00133BC3" w:rsidRDefault="00107911" w:rsidP="00CA31F6">
            <w:pPr>
              <w:rPr>
                <w:rFonts w:ascii="Segoe UI Symbol" w:hAnsi="Segoe UI Symbol" w:cs="Segoe UI Symbol"/>
              </w:rPr>
            </w:pPr>
            <w:r>
              <w:rPr>
                <w:rFonts w:ascii="Segoe UI Symbol" w:hAnsi="Segoe UI Symbol" w:cs="Segoe UI Symbol"/>
              </w:rPr>
              <w:t>❌</w:t>
            </w:r>
          </w:p>
        </w:tc>
        <w:tc>
          <w:tcPr>
            <w:tcW w:w="1228" w:type="dxa"/>
          </w:tcPr>
          <w:p w14:paraId="25FBCA5D" w14:textId="552057E9" w:rsidR="00133BC3" w:rsidRPr="00433FDA" w:rsidRDefault="00107911" w:rsidP="00CA31F6">
            <w:r>
              <w:rPr>
                <w:rFonts w:ascii="Segoe UI Symbol" w:hAnsi="Segoe UI Symbol" w:cs="Segoe UI Symbol"/>
              </w:rPr>
              <w:t>❌</w:t>
            </w:r>
          </w:p>
        </w:tc>
      </w:tr>
    </w:tbl>
    <w:p w14:paraId="1ECF9EDE" w14:textId="77777777" w:rsidR="00FB0449" w:rsidRPr="00433FDA" w:rsidRDefault="00105560" w:rsidP="00CA31F6">
      <w:r w:rsidRPr="00433FDA">
        <w:tab/>
      </w:r>
    </w:p>
    <w:p w14:paraId="3CAD5848" w14:textId="273780F6" w:rsidR="00105560" w:rsidRDefault="00FB0449" w:rsidP="00CA31F6">
      <w:r w:rsidRPr="00433FDA">
        <w:tab/>
      </w:r>
    </w:p>
    <w:p w14:paraId="2563C68A" w14:textId="3FDDE16C" w:rsidR="008B1BE6" w:rsidRDefault="00A92768" w:rsidP="00CA31F6">
      <w:pPr>
        <w:pStyle w:val="Ttulo2"/>
      </w:pPr>
      <w:bookmarkStart w:id="40" w:name="_Toc53953302"/>
      <w:r>
        <w:t>Conclusões dos trabalhos revisados</w:t>
      </w:r>
      <w:bookmarkEnd w:id="40"/>
    </w:p>
    <w:p w14:paraId="51F57A9F" w14:textId="7AC1E336" w:rsidR="00A92768" w:rsidRDefault="00A92768" w:rsidP="00CA31F6">
      <w:r>
        <w:tab/>
        <w:t>Após a revisão</w:t>
      </w:r>
      <w:r w:rsidR="00DF0B4C">
        <w:t xml:space="preserve"> dos </w:t>
      </w:r>
      <w:r w:rsidR="00AA7768">
        <w:t>3</w:t>
      </w:r>
      <w:r>
        <w:t xml:space="preserve"> trabalhos</w:t>
      </w:r>
      <w:r w:rsidR="00DF0B4C">
        <w:t xml:space="preserve"> estudados</w:t>
      </w:r>
      <w:r w:rsidR="00AA7768">
        <w:t xml:space="preserve"> em relação a proposta deste trabalho</w:t>
      </w:r>
      <w:r>
        <w:t>, foi identificado que nenhum deles apresentou o algoritmo utilizado na recomendação. Foram apresentados algoritmos de classificação (</w:t>
      </w:r>
      <w:r w:rsidR="00984EDE">
        <w:rPr>
          <w:i/>
        </w:rPr>
        <w:t>KNN</w:t>
      </w:r>
      <w:r w:rsidR="0068487D">
        <w:rPr>
          <w:i/>
        </w:rPr>
        <w:t xml:space="preserve">, </w:t>
      </w:r>
      <w:r w:rsidRPr="00C302A1">
        <w:rPr>
          <w:i/>
        </w:rPr>
        <w:t>SVM</w:t>
      </w:r>
      <w:r>
        <w:t xml:space="preserve">, </w:t>
      </w:r>
      <w:r w:rsidRPr="00433FDA">
        <w:rPr>
          <w:i/>
        </w:rPr>
        <w:t>Random Forest</w:t>
      </w:r>
      <w:r>
        <w:rPr>
          <w:i/>
        </w:rPr>
        <w:t>,</w:t>
      </w:r>
      <w:r w:rsidR="00AA7768">
        <w:rPr>
          <w:i/>
        </w:rPr>
        <w:t xml:space="preserve"> etc.</w:t>
      </w:r>
      <w:r>
        <w:t>)</w:t>
      </w:r>
      <w:r w:rsidR="00DF364E">
        <w:t>, de avaliação de resultados (</w:t>
      </w:r>
      <w:r w:rsidR="00DF364E" w:rsidRPr="00C302A1">
        <w:rPr>
          <w:i/>
        </w:rPr>
        <w:t>AUC</w:t>
      </w:r>
      <w:r w:rsidR="00DF364E">
        <w:t xml:space="preserve">, </w:t>
      </w:r>
      <w:r w:rsidR="00DF364E" w:rsidRPr="00DF364E">
        <w:rPr>
          <w:i/>
        </w:rPr>
        <w:t>Root Mean Squared Error</w:t>
      </w:r>
      <w:r w:rsidR="00DF364E">
        <w:rPr>
          <w:i/>
        </w:rPr>
        <w:t>, Mean Reciprocal Rank</w:t>
      </w:r>
      <w:r w:rsidR="00DF364E" w:rsidRPr="007020CB">
        <w:t xml:space="preserve">, </w:t>
      </w:r>
      <w:r w:rsidR="00AA7768">
        <w:t>etc.</w:t>
      </w:r>
      <w:r w:rsidR="00AA7768" w:rsidRPr="007020CB">
        <w:t>)</w:t>
      </w:r>
      <w:r w:rsidR="00AA7768">
        <w:t xml:space="preserve">, </w:t>
      </w:r>
      <w:r w:rsidR="001E10C6">
        <w:t xml:space="preserve">porem em nenhum momento foi apresentado algoritmos de recomendação como </w:t>
      </w:r>
      <w:r w:rsidR="00E250F5">
        <w:t xml:space="preserve">algoritmos de </w:t>
      </w:r>
      <w:r w:rsidR="00AA7768" w:rsidRPr="00C302A1">
        <w:rPr>
          <w:i/>
        </w:rPr>
        <w:t>M</w:t>
      </w:r>
      <w:r w:rsidR="00E250F5" w:rsidRPr="00C302A1">
        <w:rPr>
          <w:i/>
        </w:rPr>
        <w:t xml:space="preserve">atrix </w:t>
      </w:r>
      <w:r w:rsidR="00AA7768" w:rsidRPr="00C302A1">
        <w:rPr>
          <w:i/>
        </w:rPr>
        <w:t>F</w:t>
      </w:r>
      <w:r w:rsidR="00E250F5" w:rsidRPr="00C302A1">
        <w:rPr>
          <w:i/>
        </w:rPr>
        <w:t>actorization</w:t>
      </w:r>
      <w:r w:rsidR="00E250F5" w:rsidRPr="00E250F5">
        <w:t xml:space="preserve"> </w:t>
      </w:r>
      <w:r w:rsidR="00E250F5">
        <w:t>(</w:t>
      </w:r>
      <w:r w:rsidR="001E10C6" w:rsidRPr="00C302A1">
        <w:rPr>
          <w:i/>
        </w:rPr>
        <w:t>SVD</w:t>
      </w:r>
      <w:r w:rsidR="001E10C6" w:rsidRPr="00C302A1">
        <w:t xml:space="preserve">, </w:t>
      </w:r>
      <w:r w:rsidR="000C2C66" w:rsidRPr="00C302A1">
        <w:rPr>
          <w:i/>
        </w:rPr>
        <w:t>Neighborhood</w:t>
      </w:r>
      <w:r w:rsidR="001E10C6" w:rsidRPr="00C302A1">
        <w:t xml:space="preserve"> </w:t>
      </w:r>
      <w:r w:rsidR="001E10C6" w:rsidRPr="00C302A1">
        <w:rPr>
          <w:i/>
        </w:rPr>
        <w:t>SVD</w:t>
      </w:r>
      <w:r w:rsidR="00BD07BF" w:rsidRPr="00C302A1">
        <w:t xml:space="preserve">, </w:t>
      </w:r>
      <w:r w:rsidR="00BD07BF" w:rsidRPr="00C302A1">
        <w:rPr>
          <w:i/>
        </w:rPr>
        <w:t>Deep-Learning MF</w:t>
      </w:r>
      <w:r w:rsidR="00BD07BF" w:rsidRPr="00C302A1">
        <w:t xml:space="preserve">, </w:t>
      </w:r>
      <w:r w:rsidR="00AA7768" w:rsidRPr="00C302A1">
        <w:t>etc.</w:t>
      </w:r>
      <w:r w:rsidR="00AA7768">
        <w:t xml:space="preserve">) </w:t>
      </w:r>
      <w:r w:rsidR="00E250F5">
        <w:t xml:space="preserve">ou algoritmos de </w:t>
      </w:r>
      <w:r w:rsidR="00AA7768" w:rsidRPr="00C302A1">
        <w:rPr>
          <w:i/>
        </w:rPr>
        <w:t>T</w:t>
      </w:r>
      <w:r w:rsidR="00E250F5" w:rsidRPr="00C302A1">
        <w:rPr>
          <w:i/>
        </w:rPr>
        <w:t xml:space="preserve">ensor </w:t>
      </w:r>
      <w:r w:rsidR="00AA7768" w:rsidRPr="00C302A1">
        <w:rPr>
          <w:i/>
        </w:rPr>
        <w:t>F</w:t>
      </w:r>
      <w:r w:rsidR="00E250F5" w:rsidRPr="00C302A1">
        <w:rPr>
          <w:i/>
        </w:rPr>
        <w:t>actorization</w:t>
      </w:r>
      <w:r w:rsidR="009B7DA2" w:rsidRPr="00C302A1">
        <w:rPr>
          <w:i/>
        </w:rPr>
        <w:t xml:space="preserve"> </w:t>
      </w:r>
      <w:r w:rsidR="009B7DA2" w:rsidRPr="00C302A1">
        <w:t>(</w:t>
      </w:r>
      <w:r w:rsidR="004F127B" w:rsidRPr="00C302A1">
        <w:rPr>
          <w:i/>
        </w:rPr>
        <w:t>Tensor Decomposition</w:t>
      </w:r>
      <w:r w:rsidR="000B0FEF" w:rsidRPr="00C302A1">
        <w:t xml:space="preserve">, </w:t>
      </w:r>
      <w:r w:rsidR="000B0FEF" w:rsidRPr="00C302A1">
        <w:rPr>
          <w:i/>
        </w:rPr>
        <w:t>Nonnegative Tensor Factorization</w:t>
      </w:r>
      <w:r w:rsidR="000B0FEF" w:rsidRPr="00C302A1">
        <w:t xml:space="preserve">, </w:t>
      </w:r>
      <w:r w:rsidR="00AA7768" w:rsidRPr="00C302A1">
        <w:t>etc.)</w:t>
      </w:r>
      <w:r w:rsidR="00AA7768">
        <w:t xml:space="preserve">, </w:t>
      </w:r>
      <w:r w:rsidR="00921E1D">
        <w:t>os quais são</w:t>
      </w:r>
      <w:r w:rsidR="005C4CF6">
        <w:t xml:space="preserve"> os</w:t>
      </w:r>
      <w:r w:rsidR="00921E1D">
        <w:t xml:space="preserve"> algoritmos utilizados para realizar a recomendaç</w:t>
      </w:r>
      <w:r w:rsidR="006D547B">
        <w:t>ões</w:t>
      </w:r>
      <w:r w:rsidR="00921E1D">
        <w:t xml:space="preserve"> </w:t>
      </w:r>
      <w:r w:rsidR="00FC4D43">
        <w:t xml:space="preserve">nos </w:t>
      </w:r>
      <w:r w:rsidR="00FC4D43" w:rsidRPr="00C302A1">
        <w:rPr>
          <w:i/>
        </w:rPr>
        <w:t>RecSys</w:t>
      </w:r>
      <w:r w:rsidR="00E250F5" w:rsidRPr="004F127B">
        <w:t>.</w:t>
      </w:r>
    </w:p>
    <w:p w14:paraId="64790A7D" w14:textId="03960BE3" w:rsidR="00E167C1" w:rsidRPr="00E167C1" w:rsidRDefault="003106D8" w:rsidP="00E167C1">
      <w:r>
        <w:tab/>
        <w:t>O</w:t>
      </w:r>
      <w:r w:rsidR="001A7A73">
        <w:t>s</w:t>
      </w:r>
      <w:r>
        <w:t xml:space="preserve"> algoritmo</w:t>
      </w:r>
      <w:r w:rsidR="001A7A73">
        <w:t>s</w:t>
      </w:r>
      <w:r>
        <w:t xml:space="preserve"> escolhido</w:t>
      </w:r>
      <w:r w:rsidR="001A7A73">
        <w:t>s</w:t>
      </w:r>
      <w:r>
        <w:t xml:space="preserve"> para realizar a classificação </w:t>
      </w:r>
      <w:r w:rsidR="005B3B87">
        <w:t>foram os mais utilizados nos trabalhos,</w:t>
      </w:r>
      <w:r w:rsidR="001A7A73">
        <w:t xml:space="preserve"> o KNN e SVM,</w:t>
      </w:r>
      <w:r w:rsidR="005B3B87">
        <w:t xml:space="preserve"> </w:t>
      </w:r>
      <w:r w:rsidR="009A2E87">
        <w:t xml:space="preserve">os quais </w:t>
      </w:r>
      <w:r w:rsidR="005B3B87">
        <w:t>apareceram em</w:t>
      </w:r>
      <w:r w:rsidR="001A7A73">
        <w:t xml:space="preserve"> 2 artigos. Porem o</w:t>
      </w:r>
      <w:r>
        <w:t xml:space="preserve"> uso do SVM </w:t>
      </w:r>
      <w:r w:rsidR="00D17CF4">
        <w:t>foi descartado</w:t>
      </w:r>
      <w:r w:rsidR="00E167C1">
        <w:t>, devido a seu algoritmo tradicional</w:t>
      </w:r>
      <w:r w:rsidR="00A926A8">
        <w:t xml:space="preserve">, estar mais voltado a uma grande </w:t>
      </w:r>
      <w:r w:rsidR="005508BE">
        <w:t>divisão</w:t>
      </w:r>
      <w:r w:rsidR="00A926A8">
        <w:t xml:space="preserve"> das classes dos </w:t>
      </w:r>
      <w:r w:rsidR="00A926A8" w:rsidRPr="00A926A8">
        <w:rPr>
          <w:i/>
          <w:iCs w:val="0"/>
        </w:rPr>
        <w:t>datasets</w:t>
      </w:r>
      <w:r w:rsidR="00A926A8" w:rsidRPr="00A926A8">
        <w:t>.</w:t>
      </w:r>
      <w:r w:rsidR="00A926A8">
        <w:t xml:space="preserve"> </w:t>
      </w:r>
      <w:r w:rsidR="00A926A8" w:rsidRPr="00A926A8">
        <w:t>(</w:t>
      </w:r>
      <w:r w:rsidR="00A926A8">
        <w:t>geralmente utilizado para a</w:t>
      </w:r>
      <w:r w:rsidR="00E167C1">
        <w:t xml:space="preserve"> classificação de</w:t>
      </w:r>
      <w:r w:rsidR="00A926A8">
        <w:t xml:space="preserve"> </w:t>
      </w:r>
      <w:r w:rsidR="00E167C1">
        <w:t>classes</w:t>
      </w:r>
      <w:r>
        <w:t xml:space="preserve"> binarias</w:t>
      </w:r>
      <w:r w:rsidR="00A926A8">
        <w:t>)</w:t>
      </w:r>
      <w:r w:rsidR="00E167C1">
        <w:t>.</w:t>
      </w:r>
      <w:r w:rsidR="0073072D">
        <w:t xml:space="preserve"> </w:t>
      </w:r>
      <w:r w:rsidR="00266AAF">
        <w:fldChar w:fldCharType="begin" w:fldLock="1"/>
      </w:r>
      <w:r w:rsidR="005560F7">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rsidR="00266AAF">
        <w:fldChar w:fldCharType="separate"/>
      </w:r>
      <w:r w:rsidR="00266AAF" w:rsidRPr="00266AAF">
        <w:rPr>
          <w:noProof/>
        </w:rPr>
        <w:t>(RÄTSCH, 2004)</w:t>
      </w:r>
      <w:r w:rsidR="00266AAF">
        <w:fldChar w:fldCharType="end"/>
      </w:r>
      <w:r w:rsidR="007E0003">
        <w:t xml:space="preserve"> Sobrando somente o algoritmo KNN para ser testado no sistema desenvolvido nesse trabalho.</w:t>
      </w:r>
    </w:p>
    <w:p w14:paraId="6C6B54A3" w14:textId="43EDDD4A" w:rsidR="007B0815" w:rsidRPr="001D1B89" w:rsidRDefault="007B0815" w:rsidP="00CA31F6">
      <w:pPr>
        <w:pStyle w:val="Ttulo1"/>
        <w:rPr>
          <w:lang w:val="en-US"/>
        </w:rPr>
      </w:pPr>
      <w:bookmarkStart w:id="41" w:name="_Toc53953303"/>
      <w:r w:rsidRPr="001D1B89">
        <w:rPr>
          <w:lang w:val="en-US"/>
        </w:rPr>
        <w:lastRenderedPageBreak/>
        <w:t xml:space="preserve">Modelagem do </w:t>
      </w:r>
      <w:r w:rsidR="00A8737B" w:rsidRPr="001D1B89">
        <w:rPr>
          <w:lang w:val="en-US"/>
        </w:rPr>
        <w:t>“</w:t>
      </w:r>
      <w:r w:rsidR="00116BE4">
        <w:rPr>
          <w:i/>
          <w:iCs w:val="0"/>
          <w:lang w:val="en-US"/>
        </w:rPr>
        <w:t>Loewe’s Recommender system</w:t>
      </w:r>
      <w:r w:rsidR="00A8737B" w:rsidRPr="001D1B89">
        <w:rPr>
          <w:lang w:val="en-US"/>
        </w:rPr>
        <w:t>”</w:t>
      </w:r>
      <w:bookmarkEnd w:id="41"/>
    </w:p>
    <w:p w14:paraId="73046BB6" w14:textId="6C8795E2" w:rsidR="001531B8" w:rsidRDefault="00396243" w:rsidP="00CA31F6">
      <w:r w:rsidRPr="007C31E3">
        <w:tab/>
      </w:r>
      <w:r w:rsidR="009C74E8">
        <w:t xml:space="preserve">A partir da revisão </w:t>
      </w:r>
      <w:r w:rsidR="00272F79">
        <w:t>bibliográfica realizada</w:t>
      </w:r>
      <w:r w:rsidR="009C74E8">
        <w:t xml:space="preserve">, foi possível conhecer </w:t>
      </w:r>
      <w:r w:rsidR="00272F79">
        <w:t xml:space="preserve">alguns </w:t>
      </w:r>
      <w:r w:rsidR="009C74E8">
        <w:t>sistemas e modelos</w:t>
      </w:r>
      <w:r w:rsidR="00E75E7C">
        <w:t xml:space="preserve"> que utilizam do contexto para realizar as</w:t>
      </w:r>
      <w:r w:rsidR="009C74E8">
        <w:t xml:space="preserve"> recomendações </w:t>
      </w:r>
      <w:r>
        <w:t>musicais</w:t>
      </w:r>
      <w:r w:rsidR="00C15DF2">
        <w:t>, tornando possível entender certas lacunas que não foram analisadas n</w:t>
      </w:r>
      <w:r w:rsidR="003656CA">
        <w:t>essa</w:t>
      </w:r>
      <w:r w:rsidR="00C15DF2">
        <w:t xml:space="preserve"> área</w:t>
      </w:r>
      <w:r w:rsidR="003656CA">
        <w:t xml:space="preserve"> de pesquisa</w:t>
      </w:r>
      <w:r w:rsidR="00C15DF2">
        <w:t xml:space="preserve">. </w:t>
      </w:r>
    </w:p>
    <w:p w14:paraId="24C10764" w14:textId="69EAD738" w:rsidR="00F66337" w:rsidRDefault="001531B8" w:rsidP="00CA31F6">
      <w:r>
        <w:tab/>
        <w:t xml:space="preserve">Com isso, foi possível entender e desenvolver um modelo </w:t>
      </w:r>
      <w:r w:rsidR="000210A2">
        <w:t>de sistemas de recomendação</w:t>
      </w:r>
      <w:r w:rsidR="00C60EE5">
        <w:t xml:space="preserve"> chamado </w:t>
      </w:r>
      <w:r w:rsidR="009348E2">
        <w:rPr>
          <w:i/>
        </w:rPr>
        <w:t>LORS</w:t>
      </w:r>
      <w:r w:rsidR="00E57227">
        <w:t xml:space="preserve"> (</w:t>
      </w:r>
      <w:r w:rsidR="008C675B" w:rsidRPr="008C675B">
        <w:rPr>
          <w:i/>
        </w:rPr>
        <w:t>Loewe’s Recommender System</w:t>
      </w:r>
      <w:r w:rsidR="00E57227">
        <w:t>)</w:t>
      </w:r>
      <w:r w:rsidR="00C60EE5">
        <w:t>,</w:t>
      </w:r>
      <w:r w:rsidR="000210A2">
        <w:t xml:space="preserve"> que utiliza d</w:t>
      </w:r>
      <w:r w:rsidR="00BA5887">
        <w:t>e uma análise recorrente do</w:t>
      </w:r>
      <w:r w:rsidR="000210A2">
        <w:t xml:space="preserve"> contexto</w:t>
      </w:r>
      <w:r w:rsidR="00BA5887">
        <w:t xml:space="preserve">, </w:t>
      </w:r>
      <w:r w:rsidR="00AA7644">
        <w:t>para realizar as recomendações</w:t>
      </w:r>
      <w:r w:rsidR="00BA5887">
        <w:t xml:space="preserve"> dinâmicas </w:t>
      </w:r>
      <w:r w:rsidR="00990142">
        <w:t>à</w:t>
      </w:r>
      <w:r w:rsidR="009B5205">
        <w:t>s mudanças do contexto</w:t>
      </w:r>
      <w:r w:rsidR="00272F79">
        <w:t>.</w:t>
      </w:r>
      <w:r>
        <w:t xml:space="preserve"> </w:t>
      </w:r>
      <w:r w:rsidR="00272F79">
        <w:t xml:space="preserve">Esse </w:t>
      </w:r>
      <w:r w:rsidR="004C7D75">
        <w:t xml:space="preserve">modelo </w:t>
      </w:r>
      <w:r>
        <w:t xml:space="preserve">será apresentado </w:t>
      </w:r>
      <w:r w:rsidR="00272F79">
        <w:t xml:space="preserve">com mais detalhes </w:t>
      </w:r>
      <w:r w:rsidR="00AA7768">
        <w:t>nas subseções a seguir</w:t>
      </w:r>
      <w:r w:rsidR="001C1637">
        <w:t>.</w:t>
      </w:r>
    </w:p>
    <w:p w14:paraId="2F2A2D6C" w14:textId="77777777" w:rsidR="000F766B" w:rsidRDefault="000F766B" w:rsidP="000F766B">
      <w:pPr>
        <w:pStyle w:val="Ttulo2"/>
      </w:pPr>
      <w:bookmarkStart w:id="42" w:name="_Toc53953304"/>
      <w:r>
        <w:t>O Algoritmo KNN</w:t>
      </w:r>
      <w:bookmarkEnd w:id="42"/>
    </w:p>
    <w:p w14:paraId="001D61B4" w14:textId="77777777" w:rsidR="000F766B" w:rsidRDefault="000F766B" w:rsidP="000F766B">
      <w:r>
        <w:tab/>
        <w:t xml:space="preserve">O </w:t>
      </w:r>
      <w:r w:rsidRPr="00A30447">
        <w:rPr>
          <w:i/>
          <w:iCs w:val="0"/>
        </w:rPr>
        <w:t>k-Nearest Neighbor</w:t>
      </w:r>
      <w:r>
        <w:t xml:space="preserve"> (KNN) é um método de classificação que busca os k pontos dos dados de treino mais pertos do ponto de teste, e então, uma classe é atrelada a esse ponto através de uma votação majoritária dos k pontos vizinhos. </w:t>
      </w:r>
      <w:r>
        <w:fldChar w:fldCharType="begin" w:fldLock="1"/>
      </w:r>
      <w:r>
        <w:instrText>ADDIN CSL_CITATION {"citationItems":[{"id":"ITEM-1","itemData":{"author":[{"dropping-particle":"","family":"T.M. COVER","given":"P.E. HART","non-dropping-particle":"","parse-names":false,"suffix":""}],"id":"ITEM-1","issued":{"date-parts":[["1967"]]},"page":"1-28","title":"Nearest Neighbor Pattern Classfication","type":"article-journal","volume":"I"},"uris":["http://www.mendeley.com/documents/?uuid=c95dd712-82c9-4a4f-a417-97d4b3e308eb"]}],"mendeley":{"formattedCitation":"(T.M. COVER, 1967)","plainTextFormattedCitation":"(T.M. COVER, 1967)","previouslyFormattedCitation":"(T.M. COVER, 1967)"},"properties":{"noteIndex":0},"schema":"https://github.com/citation-style-language/schema/raw/master/csl-citation.json"}</w:instrText>
      </w:r>
      <w:r>
        <w:fldChar w:fldCharType="separate"/>
      </w:r>
      <w:r w:rsidRPr="005B6139">
        <w:rPr>
          <w:noProof/>
        </w:rPr>
        <w:t>(T.M. COVER, 1967)</w:t>
      </w:r>
      <w:r>
        <w:fldChar w:fldCharType="end"/>
      </w:r>
      <w:r>
        <w:t xml:space="preserve">  Na </w:t>
      </w:r>
      <w:r>
        <w:fldChar w:fldCharType="begin"/>
      </w:r>
      <w:r>
        <w:instrText xml:space="preserve"> REF _Ref52742150 \h </w:instrText>
      </w:r>
      <w:r>
        <w:fldChar w:fldCharType="separate"/>
      </w:r>
      <w:r>
        <w:t xml:space="preserve">Figura </w:t>
      </w:r>
      <w:r>
        <w:rPr>
          <w:noProof/>
        </w:rPr>
        <w:t>1</w:t>
      </w:r>
      <w:r>
        <w:fldChar w:fldCharType="end"/>
      </w:r>
      <w:r>
        <w:t xml:space="preserve"> é exemplificado graficamente o funcionamento do algoritmo.</w:t>
      </w:r>
    </w:p>
    <w:p w14:paraId="0239E53A" w14:textId="77777777" w:rsidR="000F766B" w:rsidRDefault="000F766B" w:rsidP="000F766B">
      <w:r>
        <w:rPr>
          <w:noProof/>
        </w:rPr>
        <w:drawing>
          <wp:inline distT="0" distB="0" distL="0" distR="0" wp14:anchorId="4214E78F" wp14:editId="3704290C">
            <wp:extent cx="3259304" cy="2436215"/>
            <wp:effectExtent l="0" t="0" r="0" b="2540"/>
            <wp:docPr id="9" name="Imagem 9"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277865" cy="2450089"/>
                    </a:xfrm>
                    <a:prstGeom prst="rect">
                      <a:avLst/>
                    </a:prstGeom>
                    <a:noFill/>
                    <a:ln>
                      <a:noFill/>
                    </a:ln>
                  </pic:spPr>
                </pic:pic>
              </a:graphicData>
            </a:graphic>
          </wp:inline>
        </w:drawing>
      </w:r>
    </w:p>
    <w:p w14:paraId="021B8358" w14:textId="1EBD3EE0" w:rsidR="000F766B" w:rsidRDefault="000F766B" w:rsidP="000F766B">
      <w:pPr>
        <w:pStyle w:val="Legenda"/>
        <w:rPr>
          <w:bCs/>
          <w:iCs/>
          <w:caps/>
          <w:snapToGrid w:val="0"/>
          <w:color w:val="000000"/>
          <w:spacing w:val="10"/>
          <w:kern w:val="28"/>
          <w:szCs w:val="20"/>
        </w:rPr>
      </w:pPr>
      <w:bookmarkStart w:id="43" w:name="_Ref52742150"/>
      <w:bookmarkStart w:id="44" w:name="_Ref52742133"/>
      <w:bookmarkStart w:id="45" w:name="_Toc53953334"/>
      <w:r>
        <w:t xml:space="preserve">Figura </w:t>
      </w:r>
      <w:r>
        <w:fldChar w:fldCharType="begin"/>
      </w:r>
      <w:r>
        <w:instrText xml:space="preserve"> SEQ Figura \* ARABIC </w:instrText>
      </w:r>
      <w:r>
        <w:fldChar w:fldCharType="separate"/>
      </w:r>
      <w:r w:rsidR="007358DD">
        <w:rPr>
          <w:noProof/>
        </w:rPr>
        <w:t>8</w:t>
      </w:r>
      <w:r>
        <w:rPr>
          <w:noProof/>
        </w:rPr>
        <w:fldChar w:fldCharType="end"/>
      </w:r>
      <w:bookmarkEnd w:id="43"/>
      <w:r>
        <w:t xml:space="preserve"> – Representação gráfica da classificação do algoritmo KNN sobre um plano x1 e x2. No plano, os pontos amarelos são a representação da classe A, roxos classe B e vermelho é o ponto de teste </w:t>
      </w:r>
      <w:r>
        <w:rPr>
          <w:noProof/>
        </w:rPr>
        <w:t xml:space="preserve"> </w:t>
      </w:r>
      <w:r w:rsidRPr="00DE3DAA">
        <w:rPr>
          <w:bCs/>
          <w:iCs/>
          <w:caps/>
          <w:snapToGrid w:val="0"/>
          <w:color w:val="000000"/>
          <w:spacing w:val="10"/>
          <w:kern w:val="28"/>
          <w:szCs w:val="20"/>
        </w:rPr>
        <w:fldChar w:fldCharType="begin" w:fldLock="1"/>
      </w:r>
      <w:r w:rsidR="003D72FC">
        <w:rPr>
          <w:bCs/>
          <w:iCs/>
          <w:caps/>
          <w:snapToGrid w:val="0"/>
          <w:color w:val="000000"/>
          <w:spacing w:val="10"/>
          <w:kern w:val="28"/>
          <w:szCs w:val="2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bCs/>
          <w:iCs/>
          <w:caps/>
          <w:snapToGrid w:val="0"/>
          <w:color w:val="000000"/>
          <w:spacing w:val="10"/>
          <w:kern w:val="28"/>
          <w:szCs w:val="20"/>
        </w:rPr>
        <w:fldChar w:fldCharType="separate"/>
      </w:r>
      <w:r w:rsidRPr="003D72FC">
        <w:rPr>
          <w:bCs/>
          <w:iCs/>
          <w:caps/>
          <w:noProof/>
          <w:snapToGrid w:val="0"/>
          <w:color w:val="000000"/>
          <w:spacing w:val="10"/>
          <w:kern w:val="28"/>
          <w:szCs w:val="20"/>
        </w:rPr>
        <w:t>(JOSÉ, 2018)</w:t>
      </w:r>
      <w:bookmarkEnd w:id="45"/>
      <w:r w:rsidRPr="00DE3DAA">
        <w:rPr>
          <w:bCs/>
          <w:iCs/>
          <w:caps/>
          <w:snapToGrid w:val="0"/>
          <w:color w:val="000000"/>
          <w:spacing w:val="10"/>
          <w:kern w:val="28"/>
          <w:szCs w:val="20"/>
        </w:rPr>
        <w:fldChar w:fldCharType="end"/>
      </w:r>
      <w:bookmarkEnd w:id="44"/>
    </w:p>
    <w:p w14:paraId="748A7B54" w14:textId="77777777" w:rsidR="000F766B" w:rsidRDefault="000F766B" w:rsidP="000F766B">
      <w:r>
        <w:tab/>
        <w:t xml:space="preserve">Como é apresentado na Fig1 o algoritmo funciona através da disposição das características x1 e x2 sobre um plano, e atribuindo classes a eles (no caso: classe A e classe </w:t>
      </w:r>
      <w:r>
        <w:lastRenderedPageBreak/>
        <w:t>B), então, a partir da predição do ponto de teste é encontrado a classe que o representa. (TODO_REF)</w:t>
      </w:r>
    </w:p>
    <w:p w14:paraId="7FAA448E" w14:textId="77777777" w:rsidR="000F766B" w:rsidRPr="00AF3C8D" w:rsidRDefault="000F766B" w:rsidP="000F766B">
      <w:r>
        <w:tab/>
        <w:t xml:space="preserve">Para rodar o algoritmo de classificação nesse trabalho será utilizado a implementação da biblioteca em </w:t>
      </w:r>
      <w:r w:rsidRPr="00BE1B35">
        <w:rPr>
          <w:i/>
          <w:iCs w:val="0"/>
        </w:rPr>
        <w:t>python</w:t>
      </w:r>
      <w:r>
        <w:t xml:space="preserve"> do </w:t>
      </w:r>
      <w:r w:rsidRPr="00BE1B35">
        <w:rPr>
          <w:i/>
          <w:iCs w:val="0"/>
        </w:rPr>
        <w:t>scikit-learn</w:t>
      </w:r>
      <w:r>
        <w:rPr>
          <w:i/>
          <w:iCs w:val="0"/>
        </w:rPr>
        <w:t>.</w:t>
      </w:r>
      <w:r>
        <w:t xml:space="preserve"> A qual se encontra na classe </w:t>
      </w:r>
      <w:r w:rsidRPr="000F2C68">
        <w:rPr>
          <w:i/>
          <w:iCs w:val="0"/>
        </w:rPr>
        <w:t>KNeighborsClassifier</w:t>
      </w:r>
      <w:r>
        <w:t xml:space="preserve"> do modulo </w:t>
      </w:r>
      <w:r w:rsidRPr="000F2C68">
        <w:rPr>
          <w:i/>
          <w:iCs w:val="0"/>
        </w:rPr>
        <w:t>sklearn.neighbors</w:t>
      </w:r>
      <w:r>
        <w:rPr>
          <w:i/>
          <w:iCs w:val="0"/>
        </w:rPr>
        <w:t xml:space="preserve">. </w:t>
      </w:r>
      <w:r>
        <w:rPr>
          <w:i/>
          <w:iCs w:val="0"/>
        </w:rPr>
        <w:fldChar w:fldCharType="begin" w:fldLock="1"/>
      </w:r>
      <w:r>
        <w:rPr>
          <w:i/>
          <w:iCs w:val="0"/>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Pr>
          <w:i/>
          <w:iCs w:val="0"/>
        </w:rPr>
        <w:fldChar w:fldCharType="separate"/>
      </w:r>
      <w:r w:rsidRPr="00D07B92">
        <w:rPr>
          <w:iCs w:val="0"/>
          <w:noProof/>
        </w:rPr>
        <w:t>(PEDREGOSA et al., 2011)</w:t>
      </w:r>
      <w:r>
        <w:rPr>
          <w:i/>
          <w:iCs w:val="0"/>
        </w:rPr>
        <w:fldChar w:fldCharType="end"/>
      </w:r>
    </w:p>
    <w:p w14:paraId="4F3DEF01" w14:textId="77777777" w:rsidR="000F766B" w:rsidRDefault="000F766B" w:rsidP="00CA31F6"/>
    <w:p w14:paraId="755D63D7" w14:textId="3DF95DEF" w:rsidR="002B6979" w:rsidRDefault="00DE09F4" w:rsidP="00CA31F6">
      <w:pPr>
        <w:pStyle w:val="Ttulo2"/>
      </w:pPr>
      <w:bookmarkStart w:id="46" w:name="_Toc53953305"/>
      <w:r>
        <w:t>Contexto</w:t>
      </w:r>
      <w:bookmarkEnd w:id="46"/>
    </w:p>
    <w:p w14:paraId="7D3E268F" w14:textId="555B6FFD" w:rsidR="00A53B06" w:rsidRDefault="00B627FA" w:rsidP="00CA31F6">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 xml:space="preserve">pode ser </w:t>
      </w:r>
      <w:r w:rsidR="00272F79">
        <w:t xml:space="preserve">definido </w:t>
      </w:r>
      <w:r w:rsidR="007B23C0">
        <w:t>por</w:t>
      </w:r>
      <w:r w:rsidR="00A53B06">
        <w:t>:</w:t>
      </w:r>
    </w:p>
    <w:p w14:paraId="4E173347" w14:textId="0B6C4223" w:rsidR="001E0CB9" w:rsidRDefault="00A53B06" w:rsidP="00CA31F6">
      <w:pPr>
        <w:pStyle w:val="Citao"/>
      </w:pPr>
      <w:commentRangeStart w:id="47"/>
      <w:r>
        <w:t>O</w:t>
      </w:r>
      <w:r w:rsidR="00B54E54">
        <w:t xml:space="preserve"> c</w:t>
      </w:r>
      <w:r w:rsidR="00B54E54" w:rsidRPr="00B54E54">
        <w:t>onjunto de circunstâncias inter-relacionadas de cuja tessitura se depreende determinado fato ou situação; circunstância(s), conjuntura, situação.</w:t>
      </w:r>
      <w:commentRangeEnd w:id="47"/>
      <w:r w:rsidR="00272F79">
        <w:rPr>
          <w:rStyle w:val="Refdecomentrio"/>
          <w:iCs/>
          <w:color w:val="000000"/>
        </w:rPr>
        <w:commentReference w:id="47"/>
      </w:r>
    </w:p>
    <w:p w14:paraId="5331FD33" w14:textId="5D9146AD" w:rsidR="00642AD9" w:rsidRDefault="00642AD9" w:rsidP="00CA31F6">
      <w:r>
        <w:tab/>
      </w:r>
      <w:commentRangeStart w:id="48"/>
      <w:r w:rsidR="00571016">
        <w:t xml:space="preserve">Um sistema de recomendação busca encontrar os melhores itens para um devido fim, onde geralmente se baseia em dados históricos </w:t>
      </w:r>
      <w:r w:rsidR="00535551">
        <w:t>para</w:t>
      </w:r>
      <w:r w:rsidR="00571016">
        <w:t xml:space="preserve"> </w:t>
      </w:r>
      <w:r w:rsidR="00535551">
        <w:t>produzi-las</w:t>
      </w:r>
      <w:commentRangeEnd w:id="48"/>
      <w:r w:rsidR="00272F79">
        <w:rPr>
          <w:rStyle w:val="Refdecomentrio"/>
        </w:rPr>
        <w:commentReference w:id="48"/>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w:t>
      </w:r>
      <w:r w:rsidR="004710EA">
        <w:lastRenderedPageBreak/>
        <w:t xml:space="preserve">disponíveis para realizar </w:t>
      </w:r>
      <w:r w:rsidR="00272F79">
        <w:t>um</w:t>
      </w:r>
      <w:r w:rsidR="004710EA">
        <w:t>a classificação</w:t>
      </w:r>
      <w:r w:rsidR="00D65876">
        <w:t xml:space="preserve"> e</w:t>
      </w:r>
      <w:r w:rsidR="00272F79">
        <w:t>/ou</w:t>
      </w:r>
      <w:r w:rsidR="00D65876">
        <w:t xml:space="preserve"> filtro</w:t>
      </w:r>
      <w:r w:rsidR="004710EA">
        <w:t>.</w:t>
      </w:r>
      <w:r w:rsidR="00AA7768">
        <w:t xml:space="preserve"> </w:t>
      </w:r>
      <w:r w:rsidR="00272F79">
        <w:t>A</w:t>
      </w:r>
      <w:r w:rsidR="00AA7768">
        <w:t xml:space="preserve"> </w:t>
      </w:r>
      <w:r w:rsidR="00AA7768">
        <w:fldChar w:fldCharType="begin"/>
      </w:r>
      <w:r w:rsidR="00AA7768">
        <w:instrText xml:space="preserve"> REF _Ref42447869 \h </w:instrText>
      </w:r>
      <w:r w:rsidR="00AA7768">
        <w:fldChar w:fldCharType="separate"/>
      </w:r>
      <w:r w:rsidR="00AA7768">
        <w:t xml:space="preserve">Figura </w:t>
      </w:r>
      <w:r w:rsidR="00AA7768">
        <w:rPr>
          <w:noProof/>
        </w:rPr>
        <w:t>9</w:t>
      </w:r>
      <w:r w:rsidR="00AA7768">
        <w:fldChar w:fldCharType="end"/>
      </w:r>
      <w:r w:rsidR="00272F79">
        <w:t xml:space="preserve"> apresenta</w:t>
      </w:r>
      <w:r w:rsidR="00AA7768">
        <w:t xml:space="preserve"> uma visão macro dos contextos que serão considerados neste trabalho.</w:t>
      </w:r>
    </w:p>
    <w:p w14:paraId="328A89FB" w14:textId="77777777" w:rsidR="000E3BBD" w:rsidRDefault="000E3BBD" w:rsidP="00CA31F6">
      <w:r>
        <w:rPr>
          <w:noProof/>
          <w:lang w:eastAsia="pt-BR"/>
        </w:rPr>
        <w:drawing>
          <wp:inline distT="0" distB="0" distL="0" distR="0" wp14:anchorId="269E67DD" wp14:editId="7ACE4DC6">
            <wp:extent cx="5486400" cy="2585357"/>
            <wp:effectExtent l="0" t="0" r="0" b="571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5" r:lo="rId36" r:qs="rId37" r:cs="rId38"/>
              </a:graphicData>
            </a:graphic>
          </wp:inline>
        </w:drawing>
      </w:r>
    </w:p>
    <w:p w14:paraId="4C01A50F" w14:textId="6A9449B3" w:rsidR="000E3BBD" w:rsidRPr="00642AD9" w:rsidRDefault="000E3BBD" w:rsidP="00F12892">
      <w:pPr>
        <w:pStyle w:val="Legenda"/>
      </w:pPr>
      <w:bookmarkStart w:id="49" w:name="_Ref42447869"/>
      <w:bookmarkStart w:id="50" w:name="_Toc53953335"/>
      <w:r>
        <w:t xml:space="preserve">Figura </w:t>
      </w:r>
      <w:r w:rsidR="00C7334A">
        <w:rPr>
          <w:b w:val="0"/>
          <w:iCs/>
          <w:noProof/>
        </w:rPr>
        <w:fldChar w:fldCharType="begin"/>
      </w:r>
      <w:r w:rsidR="00C7334A">
        <w:rPr>
          <w:noProof/>
        </w:rPr>
        <w:instrText xml:space="preserve"> SEQ Figura \* ARABIC </w:instrText>
      </w:r>
      <w:r w:rsidR="00C7334A">
        <w:rPr>
          <w:b w:val="0"/>
          <w:iCs/>
          <w:noProof/>
        </w:rPr>
        <w:fldChar w:fldCharType="separate"/>
      </w:r>
      <w:r w:rsidR="007358DD">
        <w:rPr>
          <w:noProof/>
        </w:rPr>
        <w:t>9</w:t>
      </w:r>
      <w:r w:rsidR="00C7334A">
        <w:rPr>
          <w:b w:val="0"/>
          <w:iCs/>
          <w:noProof/>
        </w:rPr>
        <w:fldChar w:fldCharType="end"/>
      </w:r>
      <w:bookmarkEnd w:id="49"/>
      <w:r>
        <w:t xml:space="preserve"> Apresentação dos contextos utilizados no trabalho </w:t>
      </w:r>
      <w:r w:rsidRPr="00353DD1">
        <w:t>(próprio, 2020)</w:t>
      </w:r>
      <w:bookmarkEnd w:id="50"/>
    </w:p>
    <w:p w14:paraId="2B059024" w14:textId="0C9602CA" w:rsidR="008849DE" w:rsidRDefault="008849DE" w:rsidP="00CA31F6">
      <w:pPr>
        <w:pStyle w:val="Ttulo3"/>
      </w:pPr>
      <w:bookmarkStart w:id="51" w:name="_Ref48855940"/>
      <w:bookmarkStart w:id="52" w:name="_Toc53953306"/>
      <w:r w:rsidRPr="008849DE">
        <w:t>O que é o contexto comportamental?</w:t>
      </w:r>
      <w:bookmarkEnd w:id="51"/>
      <w:bookmarkEnd w:id="52"/>
    </w:p>
    <w:p w14:paraId="0406F967" w14:textId="5612ED9A" w:rsidR="00A5596A" w:rsidRDefault="00A5596A" w:rsidP="00CA31F6">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w:t>
      </w:r>
      <w:r w:rsidR="00400306">
        <w:t>comportamento</w:t>
      </w:r>
      <w:r>
        <w:t xml:space="preserve"> pode ser tido por:</w:t>
      </w:r>
    </w:p>
    <w:p w14:paraId="42015F7F" w14:textId="696E4551" w:rsidR="00A5596A" w:rsidRDefault="00A5596A" w:rsidP="00CA31F6">
      <w:pPr>
        <w:pStyle w:val="Citao"/>
      </w:pPr>
      <w:commentRangeStart w:id="53"/>
      <w:r w:rsidRPr="00A5596A">
        <w:t>Qualquer ação ou reação do organismo ou parte dele</w:t>
      </w:r>
      <w:r w:rsidR="008264A2">
        <w:t>.</w:t>
      </w:r>
      <w:commentRangeEnd w:id="53"/>
      <w:r w:rsidR="00272F79">
        <w:rPr>
          <w:rStyle w:val="Refdecomentrio"/>
          <w:iCs/>
          <w:color w:val="000000"/>
        </w:rPr>
        <w:commentReference w:id="53"/>
      </w:r>
    </w:p>
    <w:p w14:paraId="60D04307" w14:textId="1AC6DFAB" w:rsidR="00A5596A" w:rsidRPr="00A5596A" w:rsidRDefault="00514193" w:rsidP="00CA31F6">
      <w:r>
        <w:tab/>
      </w:r>
      <w:r w:rsidR="00272F79">
        <w:t>A partir da definição de contexto, f</w:t>
      </w:r>
      <w:r>
        <w:t xml:space="preserve">oi realizado </w:t>
      </w:r>
      <w:commentRangeStart w:id="54"/>
      <w:r>
        <w:t xml:space="preserve">um </w:t>
      </w:r>
      <w:r w:rsidR="005B7378">
        <w:t xml:space="preserve">levantamento </w:t>
      </w:r>
      <w:commentRangeEnd w:id="54"/>
      <w:r w:rsidR="00CF5FC9">
        <w:rPr>
          <w:rStyle w:val="Refdecomentrio"/>
        </w:rPr>
        <w:commentReference w:id="54"/>
      </w:r>
      <w:r>
        <w:t xml:space="preserve">das </w:t>
      </w:r>
      <w:r w:rsidR="001F075D">
        <w:t xml:space="preserve">possíveis </w:t>
      </w:r>
      <w:r>
        <w:t xml:space="preserve">ações a serem </w:t>
      </w:r>
      <w:r w:rsidR="00416593">
        <w:t>registradas</w:t>
      </w:r>
      <w:r>
        <w:t xml:space="preserve"> em um</w:t>
      </w:r>
      <w:r w:rsidR="00416593">
        <w:t xml:space="preserve"> sistem</w:t>
      </w:r>
      <w:r w:rsidR="005B7378">
        <w:t>a</w:t>
      </w:r>
      <w:r w:rsidR="00CB3C7F">
        <w:t xml:space="preserve"> baseado no </w:t>
      </w:r>
      <w:r w:rsidR="00CB3C7F" w:rsidRPr="003D3A2A">
        <w:rPr>
          <w:i/>
          <w:iCs w:val="0"/>
        </w:rPr>
        <w:t>app</w:t>
      </w:r>
      <w:r w:rsidR="00CB3C7F">
        <w:t xml:space="preserve"> Spotify</w:t>
      </w:r>
      <w:r w:rsidR="005B7378">
        <w:t xml:space="preserve">, </w:t>
      </w:r>
      <w:commentRangeStart w:id="55"/>
      <w:r w:rsidR="00E2722E">
        <w:t xml:space="preserve">as </w:t>
      </w:r>
      <w:commentRangeEnd w:id="55"/>
      <w:r w:rsidR="00CF5FC9">
        <w:rPr>
          <w:rStyle w:val="Refdecomentrio"/>
        </w:rPr>
        <w:commentReference w:id="55"/>
      </w:r>
      <w:commentRangeStart w:id="56"/>
      <w:r w:rsidR="00E2722E">
        <w:t>quais,</w:t>
      </w:r>
      <w:r w:rsidR="00E47C29">
        <w:t xml:space="preserve"> serão colocadas no </w:t>
      </w:r>
      <w:r w:rsidR="00E47C29">
        <w:lastRenderedPageBreak/>
        <w:t>questionário</w:t>
      </w:r>
      <w:r w:rsidR="008D52B5">
        <w:t>,</w:t>
      </w:r>
      <w:r w:rsidR="00E47C29">
        <w:t xml:space="preserve"> e o seu resultado será utilizado </w:t>
      </w:r>
      <w:r w:rsidR="00281F2A">
        <w:t xml:space="preserve">como peso para </w:t>
      </w:r>
      <w:r w:rsidR="00E47C29">
        <w:t>cada ação e</w:t>
      </w:r>
      <w:r w:rsidR="004A123F">
        <w:t xml:space="preserve"> no futuro, auxiliar na recomendação musical</w:t>
      </w:r>
      <w:commentRangeEnd w:id="56"/>
      <w:r w:rsidR="00CF5FC9">
        <w:rPr>
          <w:rStyle w:val="Refdecomentrio"/>
        </w:rPr>
        <w:commentReference w:id="56"/>
      </w:r>
      <w:r w:rsidR="00E2722E">
        <w:t>.</w:t>
      </w:r>
      <w:r w:rsidR="008C15E5">
        <w:t xml:space="preserve"> Esse estudo trouxe a seguinte lista de ações:</w:t>
      </w:r>
    </w:p>
    <w:p w14:paraId="143FE53B" w14:textId="36FC31CB" w:rsidR="00CE4919" w:rsidRDefault="00C700E5" w:rsidP="001C6C9A">
      <w:pPr>
        <w:pStyle w:val="PargrafodaLista"/>
        <w:numPr>
          <w:ilvl w:val="0"/>
          <w:numId w:val="7"/>
        </w:numPr>
      </w:pPr>
      <w:r>
        <w:t>Pausar / Tocar música</w:t>
      </w:r>
    </w:p>
    <w:p w14:paraId="67655CDD" w14:textId="1D4861AD" w:rsidR="00CE4919" w:rsidRDefault="00C700E5" w:rsidP="001C6C9A">
      <w:pPr>
        <w:pStyle w:val="PargrafodaLista"/>
        <w:numPr>
          <w:ilvl w:val="0"/>
          <w:numId w:val="7"/>
        </w:numPr>
      </w:pPr>
      <w:r>
        <w:t xml:space="preserve">Passar / Voltar </w:t>
      </w:r>
      <m:oMath>
        <m:r>
          <w:rPr>
            <w:rFonts w:ascii="Cambria Math" w:hAnsi="Cambria Math"/>
          </w:rPr>
          <m:t>n</m:t>
        </m:r>
      </m:oMath>
      <w:r>
        <w:t xml:space="preserve"> </w:t>
      </w:r>
      <w:r w:rsidR="00977E5B">
        <w:t>músicas</w:t>
      </w:r>
    </w:p>
    <w:p w14:paraId="0276FF7C" w14:textId="7DC86481" w:rsidR="008849DE" w:rsidRDefault="00180E28" w:rsidP="001C6C9A">
      <w:pPr>
        <w:pStyle w:val="PargrafodaLista"/>
        <w:numPr>
          <w:ilvl w:val="0"/>
          <w:numId w:val="7"/>
        </w:numPr>
      </w:pPr>
      <w:r>
        <w:t xml:space="preserve">Escolher </w:t>
      </w:r>
      <w:r w:rsidR="00117E6F">
        <w:t>música</w:t>
      </w:r>
      <w:r>
        <w:t xml:space="preserve"> / artista / </w:t>
      </w:r>
      <w:r w:rsidR="0038495F">
        <w:t>gênero</w:t>
      </w:r>
    </w:p>
    <w:p w14:paraId="4479D0D1" w14:textId="0C6A14F3" w:rsidR="006759F0" w:rsidRDefault="006759F0" w:rsidP="001C6C9A">
      <w:pPr>
        <w:pStyle w:val="PargrafodaLista"/>
        <w:numPr>
          <w:ilvl w:val="0"/>
          <w:numId w:val="7"/>
        </w:numPr>
      </w:pPr>
      <w:r>
        <w:t xml:space="preserve">Definir tempo da </w:t>
      </w:r>
      <w:r w:rsidR="00432ED7">
        <w:t>música</w:t>
      </w:r>
    </w:p>
    <w:p w14:paraId="5CB257C9" w14:textId="5A128209" w:rsidR="007F620B" w:rsidRDefault="007F620B" w:rsidP="001C6C9A">
      <w:pPr>
        <w:pStyle w:val="PargrafodaLista"/>
        <w:numPr>
          <w:ilvl w:val="0"/>
          <w:numId w:val="7"/>
        </w:numPr>
      </w:pPr>
      <w:r>
        <w:t>Definir a atividade</w:t>
      </w:r>
    </w:p>
    <w:p w14:paraId="12F05223" w14:textId="03E8BD91" w:rsidR="007F620B" w:rsidRDefault="007F620B" w:rsidP="001C6C9A">
      <w:pPr>
        <w:pStyle w:val="PargrafodaLista"/>
        <w:numPr>
          <w:ilvl w:val="0"/>
          <w:numId w:val="7"/>
        </w:numPr>
      </w:pPr>
      <w:r>
        <w:t>Definir o humor</w:t>
      </w:r>
    </w:p>
    <w:p w14:paraId="3D2B4D19" w14:textId="46955209" w:rsidR="008849DE" w:rsidRDefault="008849DE" w:rsidP="00CA31F6">
      <w:pPr>
        <w:pStyle w:val="Ttulo3"/>
      </w:pPr>
      <w:bookmarkStart w:id="57" w:name="_Toc53953307"/>
      <w:r w:rsidRPr="008849DE">
        <w:t>O que é o contexto</w:t>
      </w:r>
      <w:r w:rsidR="00CF5FC9">
        <w:t xml:space="preserve"> de</w:t>
      </w:r>
      <w:r w:rsidRPr="008849DE">
        <w:t xml:space="preserve"> ambiente?</w:t>
      </w:r>
      <w:bookmarkEnd w:id="57"/>
    </w:p>
    <w:p w14:paraId="721FB838" w14:textId="07AA9A7F" w:rsidR="002D7CBA" w:rsidRDefault="002D7CBA" w:rsidP="00CA31F6">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xml:space="preserve"> </w:t>
      </w:r>
      <w:r w:rsidR="00C6087F">
        <w:t>ambiente</w:t>
      </w:r>
      <w:r>
        <w:t xml:space="preserve"> pode ser tido por:</w:t>
      </w:r>
    </w:p>
    <w:p w14:paraId="45EB3042" w14:textId="47E2A51A" w:rsidR="002D7CBA" w:rsidRDefault="00CF31B0" w:rsidP="00CA31F6">
      <w:pPr>
        <w:pStyle w:val="Citao"/>
      </w:pPr>
      <w:commentRangeStart w:id="58"/>
      <w:r w:rsidRPr="00CF31B0">
        <w:t>Conjunto de condições físicas, biológicas e químicas que rodeiam os seres vivos e as coisas</w:t>
      </w:r>
      <w:r w:rsidR="008264A2">
        <w:t>.</w:t>
      </w:r>
      <w:commentRangeEnd w:id="58"/>
      <w:r w:rsidR="00CF5FC9">
        <w:rPr>
          <w:rStyle w:val="Refdecomentrio"/>
          <w:iCs/>
          <w:color w:val="000000"/>
        </w:rPr>
        <w:commentReference w:id="58"/>
      </w:r>
    </w:p>
    <w:p w14:paraId="6AA72DD0" w14:textId="42CA5A27" w:rsidR="002D7CBA" w:rsidRPr="00A5596A" w:rsidRDefault="002D7CBA" w:rsidP="00CA31F6">
      <w:r>
        <w:tab/>
      </w:r>
      <w:r w:rsidR="002D5D1C">
        <w:t xml:space="preserve">Com essa definição, </w:t>
      </w:r>
      <w:r w:rsidR="00CF5FC9">
        <w:t xml:space="preserve">foram pesquisados </w:t>
      </w:r>
      <w:r w:rsidR="002D5D1C">
        <w:t xml:space="preserve">sensores e </w:t>
      </w:r>
      <w:r w:rsidR="00556B66">
        <w:t>informações</w:t>
      </w:r>
      <w:r w:rsidR="002D5D1C">
        <w:t xml:space="preserve"> que pudessem representar essas condições.</w:t>
      </w:r>
      <w:r w:rsidR="00246A57">
        <w:t xml:space="preserve"> </w:t>
      </w:r>
      <w:r w:rsidR="00907761">
        <w:t xml:space="preserve">A partir da </w:t>
      </w:r>
      <w:r w:rsidR="00731077">
        <w:t>análise</w:t>
      </w:r>
      <w:r w:rsidR="00907761">
        <w:t xml:space="preserve"> dos contextos levantados, foi identificado</w:t>
      </w:r>
      <w:commentRangeStart w:id="59"/>
      <w:r w:rsidR="00246A57">
        <w:t xml:space="preserve"> 3 possíveis contextos</w:t>
      </w:r>
      <w:r w:rsidR="00907761">
        <w:t xml:space="preserve"> de ambiente</w:t>
      </w:r>
      <w:r w:rsidR="00246A57">
        <w:t xml:space="preserve"> </w:t>
      </w:r>
      <w:commentRangeEnd w:id="59"/>
      <w:r w:rsidR="00CF5FC9">
        <w:rPr>
          <w:rStyle w:val="Refdecomentrio"/>
        </w:rPr>
        <w:commentReference w:id="59"/>
      </w:r>
      <w:r w:rsidR="00246A57">
        <w:t xml:space="preserve">que podem </w:t>
      </w:r>
      <w:commentRangeStart w:id="60"/>
      <w:r w:rsidR="00246A57">
        <w:t xml:space="preserve">ser </w:t>
      </w:r>
      <w:commentRangeEnd w:id="60"/>
      <w:r w:rsidR="00CF5FC9">
        <w:rPr>
          <w:rStyle w:val="Refdecomentrio"/>
        </w:rPr>
        <w:commentReference w:id="60"/>
      </w:r>
      <w:r w:rsidR="00246A57">
        <w:t>representados na aplicação, que são:</w:t>
      </w:r>
      <w:commentRangeStart w:id="61"/>
      <w:r w:rsidR="00246A57">
        <w:t xml:space="preserve"> </w:t>
      </w:r>
      <w:r w:rsidR="008264A2">
        <w:t xml:space="preserve">(i) </w:t>
      </w:r>
      <w:r w:rsidR="00246A57">
        <w:t xml:space="preserve">Localização; </w:t>
      </w:r>
      <w:r w:rsidR="008264A2">
        <w:t xml:space="preserve">(ii) </w:t>
      </w:r>
      <w:r w:rsidR="00246A57">
        <w:t>Clima</w:t>
      </w:r>
      <w:r w:rsidR="008264A2">
        <w:t xml:space="preserve"> e</w:t>
      </w:r>
      <w:r w:rsidR="00246A57">
        <w:t xml:space="preserve">; </w:t>
      </w:r>
      <w:r w:rsidR="008264A2">
        <w:t xml:space="preserve">(iii) </w:t>
      </w:r>
      <w:r w:rsidR="00246A57">
        <w:t>Reprodução musical em grupo / individual.</w:t>
      </w:r>
      <w:commentRangeEnd w:id="61"/>
      <w:r w:rsidR="00CF5FC9">
        <w:rPr>
          <w:rStyle w:val="Refdecomentrio"/>
        </w:rPr>
        <w:commentReference w:id="61"/>
      </w:r>
    </w:p>
    <w:p w14:paraId="550D217F" w14:textId="0CF7C565" w:rsidR="008849DE" w:rsidRDefault="008849DE" w:rsidP="00CA31F6">
      <w:pPr>
        <w:pStyle w:val="Ttulo3"/>
      </w:pPr>
      <w:bookmarkStart w:id="62" w:name="_Toc53953308"/>
      <w:r w:rsidRPr="008849DE">
        <w:t xml:space="preserve">Como </w:t>
      </w:r>
      <w:r w:rsidR="00CF5FC9">
        <w:t>serão</w:t>
      </w:r>
      <w:r w:rsidR="00CF5FC9" w:rsidRPr="008849DE">
        <w:t xml:space="preserve"> </w:t>
      </w:r>
      <w:r w:rsidRPr="008849DE">
        <w:t>obtido</w:t>
      </w:r>
      <w:r w:rsidR="00CF5FC9">
        <w:t>s</w:t>
      </w:r>
      <w:r w:rsidRPr="008849DE">
        <w:t xml:space="preserve"> os contextos?</w:t>
      </w:r>
      <w:bookmarkEnd w:id="62"/>
    </w:p>
    <w:p w14:paraId="72669C84" w14:textId="48A4C549" w:rsidR="00CF04BE" w:rsidRDefault="00BD6225" w:rsidP="00CA31F6">
      <w:r>
        <w:tab/>
      </w:r>
      <w:r w:rsidR="00EF23A5">
        <w:t>Os contextos</w:t>
      </w:r>
      <w:r>
        <w:t xml:space="preserve"> </w:t>
      </w:r>
      <w:r w:rsidR="00CF5FC9">
        <w:t xml:space="preserve">no </w:t>
      </w:r>
      <w:r w:rsidR="00CF5FC9" w:rsidRPr="001C6C9A">
        <w:rPr>
          <w:i/>
        </w:rPr>
        <w:t>DCRM</w:t>
      </w:r>
      <w:r w:rsidR="00CF5FC9">
        <w:t xml:space="preserve"> </w:t>
      </w:r>
      <w:r>
        <w:t>serão obtidos</w:t>
      </w:r>
      <w:r w:rsidR="00CF5FC9">
        <w:t xml:space="preserve"> </w:t>
      </w:r>
      <w:r>
        <w:t>a</w:t>
      </w:r>
      <w:r w:rsidR="00C23039">
        <w:t xml:space="preserve"> partir da captura de dados</w:t>
      </w:r>
      <w:r>
        <w:t xml:space="preserve"> de sensores, </w:t>
      </w:r>
      <w:r w:rsidRPr="00BD6225">
        <w:rPr>
          <w:i/>
        </w:rPr>
        <w:t>API’s</w:t>
      </w:r>
      <w:r w:rsidR="008264A2">
        <w:rPr>
          <w:i/>
        </w:rPr>
        <w:t xml:space="preserve"> </w:t>
      </w:r>
      <w:r w:rsidR="008264A2" w:rsidRPr="001C6C9A">
        <w:t>(</w:t>
      </w:r>
      <w:r w:rsidR="008264A2" w:rsidRPr="001C6C9A">
        <w:rPr>
          <w:i/>
        </w:rPr>
        <w:t>Application Programming Interface</w:t>
      </w:r>
      <w:r w:rsidR="008264A2" w:rsidRPr="001C6C9A">
        <w:t>)</w:t>
      </w:r>
      <w:r w:rsidR="008264A2">
        <w:rPr>
          <w:i/>
        </w:rPr>
        <w:t xml:space="preserve"> </w:t>
      </w:r>
      <w:r>
        <w:t>e eventos</w:t>
      </w:r>
      <w:r w:rsidR="00C23039">
        <w:t xml:space="preserve"> de um app</w:t>
      </w:r>
      <w:r w:rsidR="002367B6">
        <w:t>.</w:t>
      </w:r>
      <w:r w:rsidR="00FE3FBF">
        <w:t xml:space="preserve"> </w:t>
      </w:r>
      <w:r w:rsidR="00E50F49">
        <w:t xml:space="preserve">Na aplicação, será obtido </w:t>
      </w:r>
      <w:r w:rsidR="0039573D">
        <w:t xml:space="preserve">contexto </w:t>
      </w:r>
      <w:r w:rsidR="00E50F49">
        <w:t xml:space="preserve">de duas maneiras: (i) explicitamente, onde o usuário irá cadastrar o que está fazendo. Ex.: emoções, atividades. (ii) implicitamente, </w:t>
      </w:r>
      <w:r w:rsidR="0039573D">
        <w:t xml:space="preserve">a qual </w:t>
      </w:r>
      <w:r w:rsidR="00FB4D12">
        <w:t>será</w:t>
      </w:r>
      <w:r w:rsidR="0039573D">
        <w:t xml:space="preserve"> obtid</w:t>
      </w:r>
      <w:r w:rsidR="00FB4D12">
        <w:t>o</w:t>
      </w:r>
      <w:r w:rsidR="0039573D">
        <w:t xml:space="preserve"> através d</w:t>
      </w:r>
      <w:r w:rsidR="00CF04BE">
        <w:t>as ações do usuário realizadas no aplicativo.</w:t>
      </w:r>
      <w:r w:rsidR="00CE64CC">
        <w:t xml:space="preserve"> Ex.: </w:t>
      </w:r>
      <w:r w:rsidR="001A18FD" w:rsidRPr="001A18FD">
        <w:t>ações sobre os componentes do app</w:t>
      </w:r>
      <w:r w:rsidR="00CE64CC">
        <w:t xml:space="preserve">, </w:t>
      </w:r>
      <w:r w:rsidR="007D153C">
        <w:t>localização</w:t>
      </w:r>
      <w:r w:rsidR="00CE64CC">
        <w:t>.</w:t>
      </w:r>
    </w:p>
    <w:p w14:paraId="1ABFA8C1" w14:textId="5A187DB4" w:rsidR="00EF1EAD" w:rsidRDefault="00E50F49" w:rsidP="00CA31F6">
      <w:r>
        <w:tab/>
      </w:r>
      <w:r w:rsidR="00EF1EAD">
        <w:t xml:space="preserve">São poucas as ações que auxiliam no entendimento do contexto </w:t>
      </w:r>
      <w:r w:rsidR="008264A2">
        <w:t xml:space="preserve">e </w:t>
      </w:r>
      <w:r w:rsidR="00EF1EAD">
        <w:t xml:space="preserve">que podem ser obtidas </w:t>
      </w:r>
      <w:commentRangeStart w:id="63"/>
      <w:r w:rsidR="00EF1EAD">
        <w:t>implicitamente</w:t>
      </w:r>
      <w:commentRangeEnd w:id="63"/>
      <w:r w:rsidR="00CF5FC9">
        <w:rPr>
          <w:rStyle w:val="Refdecomentrio"/>
        </w:rPr>
        <w:commentReference w:id="63"/>
      </w:r>
      <w:r w:rsidR="008E1661">
        <w:t xml:space="preserve">, </w:t>
      </w:r>
      <w:r w:rsidR="00EF1EAD">
        <w:t xml:space="preserve">isso devido as limitações dos sensores e dados disponíveis na </w:t>
      </w:r>
      <w:commentRangeStart w:id="64"/>
      <w:r w:rsidR="00EF1EAD">
        <w:t xml:space="preserve">aplicação </w:t>
      </w:r>
      <w:commentRangeEnd w:id="64"/>
      <w:r w:rsidR="00CF5FC9">
        <w:rPr>
          <w:rStyle w:val="Refdecomentrio"/>
        </w:rPr>
        <w:lastRenderedPageBreak/>
        <w:commentReference w:id="64"/>
      </w:r>
      <w:r w:rsidR="00EF1EAD">
        <w:t xml:space="preserve">desenvolvida, por isso, o sistema </w:t>
      </w:r>
      <w:r w:rsidR="008264A2">
        <w:t xml:space="preserve">que será </w:t>
      </w:r>
      <w:r w:rsidR="00EF1EAD">
        <w:t>desenvolvido nes</w:t>
      </w:r>
      <w:r w:rsidR="008264A2">
        <w:t>t</w:t>
      </w:r>
      <w:r w:rsidR="00EF1EAD">
        <w:t>e trabalho, contar</w:t>
      </w:r>
      <w:r w:rsidR="008264A2">
        <w:t>á</w:t>
      </w:r>
      <w:r w:rsidR="00EF1EAD">
        <w:t xml:space="preserve"> com informações disposta</w:t>
      </w:r>
      <w:r w:rsidR="008264A2">
        <w:t>s</w:t>
      </w:r>
      <w:r w:rsidR="00EF1EAD">
        <w:t xml:space="preserve"> de maneira explicita e </w:t>
      </w:r>
      <w:r w:rsidR="005B61E3">
        <w:t>implícita, sendo elas:</w:t>
      </w:r>
    </w:p>
    <w:p w14:paraId="0B4CC62F" w14:textId="4B70F708" w:rsidR="00502915" w:rsidRDefault="005B61E3" w:rsidP="00CA31F6">
      <w:pPr>
        <w:pStyle w:val="Listas1"/>
      </w:pPr>
      <w:r>
        <w:t>Informações adquiridas de maneira implícita:</w:t>
      </w:r>
      <w:r w:rsidR="001D264D">
        <w:t xml:space="preserve"> </w:t>
      </w:r>
    </w:p>
    <w:p w14:paraId="6DCAEC74" w14:textId="716EC795" w:rsidR="00502915" w:rsidRDefault="00502915" w:rsidP="001C6C9A">
      <w:pPr>
        <w:pStyle w:val="PargrafodaLista"/>
        <w:numPr>
          <w:ilvl w:val="1"/>
          <w:numId w:val="8"/>
        </w:numPr>
      </w:pPr>
      <w:r>
        <w:t>localização</w:t>
      </w:r>
    </w:p>
    <w:p w14:paraId="4CDF95E2" w14:textId="6705B670" w:rsidR="00502915" w:rsidRDefault="00502915" w:rsidP="001C6C9A">
      <w:pPr>
        <w:pStyle w:val="PargrafodaLista"/>
        <w:numPr>
          <w:ilvl w:val="1"/>
          <w:numId w:val="8"/>
        </w:numPr>
      </w:pPr>
      <w:r>
        <w:t>ações</w:t>
      </w:r>
      <w:r w:rsidR="00A8362C">
        <w:t xml:space="preserve"> </w:t>
      </w:r>
      <w:r w:rsidR="00CF5FC9">
        <w:t>sobre os</w:t>
      </w:r>
      <w:r w:rsidR="00A8362C">
        <w:t xml:space="preserve"> componentes do app</w:t>
      </w:r>
    </w:p>
    <w:p w14:paraId="56AFEBD8" w14:textId="7302D2A1" w:rsidR="00502915" w:rsidRDefault="00502915" w:rsidP="001C6C9A">
      <w:pPr>
        <w:pStyle w:val="PargrafodaLista"/>
        <w:numPr>
          <w:ilvl w:val="1"/>
          <w:numId w:val="8"/>
        </w:numPr>
      </w:pPr>
      <w:r>
        <w:t>tempo</w:t>
      </w:r>
    </w:p>
    <w:p w14:paraId="5F3699E9" w14:textId="45C89D1C" w:rsidR="00502915" w:rsidRDefault="00502915" w:rsidP="001C6C9A">
      <w:pPr>
        <w:pStyle w:val="PargrafodaLista"/>
        <w:numPr>
          <w:ilvl w:val="1"/>
          <w:numId w:val="8"/>
        </w:numPr>
      </w:pPr>
      <w:r>
        <w:t>clima</w:t>
      </w:r>
    </w:p>
    <w:p w14:paraId="3C400799" w14:textId="7DABD93C" w:rsidR="009A3482" w:rsidRDefault="009A3482" w:rsidP="001C6C9A">
      <w:pPr>
        <w:pStyle w:val="PargrafodaLista"/>
        <w:numPr>
          <w:ilvl w:val="1"/>
          <w:numId w:val="8"/>
        </w:numPr>
      </w:pPr>
      <w:r>
        <w:t>músicas / gênero / artistas preferidas(os)</w:t>
      </w:r>
    </w:p>
    <w:p w14:paraId="7306FA4D" w14:textId="4A508F5B" w:rsidR="005B61E3" w:rsidRDefault="005B61E3" w:rsidP="00CA31F6">
      <w:pPr>
        <w:pStyle w:val="Listas1"/>
      </w:pPr>
      <w:r>
        <w:t xml:space="preserve">Informações adquiridas de maneira explicita: </w:t>
      </w:r>
    </w:p>
    <w:p w14:paraId="1DDA9A7C" w14:textId="207F3058" w:rsidR="0051636D" w:rsidRDefault="0051636D" w:rsidP="001C6C9A">
      <w:pPr>
        <w:pStyle w:val="PargrafodaLista"/>
        <w:numPr>
          <w:ilvl w:val="1"/>
          <w:numId w:val="8"/>
        </w:numPr>
      </w:pPr>
      <w:commentRangeStart w:id="65"/>
      <w:commentRangeStart w:id="66"/>
      <w:r>
        <w:t>localização</w:t>
      </w:r>
      <w:commentRangeEnd w:id="65"/>
      <w:r w:rsidR="008264A2">
        <w:rPr>
          <w:rStyle w:val="Refdecomentrio"/>
        </w:rPr>
        <w:commentReference w:id="65"/>
      </w:r>
      <w:commentRangeEnd w:id="66"/>
      <w:r w:rsidR="001C6C9A">
        <w:rPr>
          <w:rStyle w:val="Refdecomentrio"/>
        </w:rPr>
        <w:commentReference w:id="66"/>
      </w:r>
    </w:p>
    <w:p w14:paraId="261C9F77" w14:textId="061C673C" w:rsidR="0051636D" w:rsidRDefault="0051636D" w:rsidP="001C6C9A">
      <w:pPr>
        <w:pStyle w:val="PargrafodaLista"/>
        <w:numPr>
          <w:ilvl w:val="1"/>
          <w:numId w:val="8"/>
        </w:numPr>
      </w:pPr>
      <w:r>
        <w:t>humor</w:t>
      </w:r>
    </w:p>
    <w:p w14:paraId="2075FD7D" w14:textId="1C9A3C0E" w:rsidR="0051636D" w:rsidRDefault="0051636D" w:rsidP="001C6C9A">
      <w:pPr>
        <w:pStyle w:val="PargrafodaLista"/>
        <w:numPr>
          <w:ilvl w:val="1"/>
          <w:numId w:val="8"/>
        </w:numPr>
      </w:pPr>
      <w:r>
        <w:t>atividade</w:t>
      </w:r>
    </w:p>
    <w:p w14:paraId="63FEA320" w14:textId="1A3BA814" w:rsidR="009A3482" w:rsidRDefault="00356B19" w:rsidP="001C6C9A">
      <w:pPr>
        <w:pStyle w:val="PargrafodaLista"/>
        <w:numPr>
          <w:ilvl w:val="1"/>
          <w:numId w:val="8"/>
        </w:numPr>
      </w:pPr>
      <w:r>
        <w:t xml:space="preserve">músicas </w:t>
      </w:r>
      <w:r w:rsidR="009A3482">
        <w:t>/ gênero / artistas preferidas(os)</w:t>
      </w:r>
    </w:p>
    <w:p w14:paraId="10D98F62" w14:textId="174EA074" w:rsidR="00512D8C" w:rsidRDefault="00A4134C" w:rsidP="00CA31F6">
      <w:pPr>
        <w:pStyle w:val="Ttulo3"/>
      </w:pPr>
      <w:bookmarkStart w:id="67" w:name="_Ref42462937"/>
      <w:bookmarkStart w:id="68" w:name="_Toc53953309"/>
      <w:r>
        <w:t>O que são a</w:t>
      </w:r>
      <w:r w:rsidR="00512D8C">
        <w:t xml:space="preserve">s ações do </w:t>
      </w:r>
      <w:r w:rsidR="006B1587">
        <w:t>usuário</w:t>
      </w:r>
      <w:r>
        <w:t>?</w:t>
      </w:r>
      <w:bookmarkEnd w:id="67"/>
      <w:bookmarkEnd w:id="68"/>
    </w:p>
    <w:p w14:paraId="22431373" w14:textId="06157B7B" w:rsidR="00614F8F" w:rsidRDefault="00EF2967" w:rsidP="00626AD5">
      <w:r>
        <w:tab/>
        <w:t>As ações do usuário trazem diversas informações referentes ao contexto que ele está vivendo, elas auxiliam no entendimento do seu contexto e na validação da acuracidade das recomendações feitas. São elas que</w:t>
      </w:r>
      <w:r w:rsidR="005460EE">
        <w:t xml:space="preserve"> demonstrar</w:t>
      </w:r>
      <w:r w:rsidR="006E5255">
        <w:t>ão</w:t>
      </w:r>
      <w:r w:rsidR="0041002E">
        <w:t xml:space="preserve"> ao sistema,</w:t>
      </w:r>
      <w:r w:rsidR="005460EE">
        <w:t xml:space="preserve"> o gosto ou </w:t>
      </w:r>
      <w:r w:rsidR="006E5255">
        <w:t xml:space="preserve">não </w:t>
      </w:r>
      <w:r w:rsidR="005460EE">
        <w:t>do usuário, em cima das músicas recomendadas.</w:t>
      </w:r>
      <w:r w:rsidR="0068589A">
        <w:t xml:space="preserve"> Cada ação terá um nível de importância, </w:t>
      </w:r>
      <w:r w:rsidR="00530DD8">
        <w:t xml:space="preserve">a qual </w:t>
      </w:r>
      <w:r w:rsidR="00854FBA">
        <w:t>será</w:t>
      </w:r>
      <w:r w:rsidR="00530DD8">
        <w:t xml:space="preserve"> obtida </w:t>
      </w:r>
      <w:r w:rsidR="005B7330">
        <w:t>através das respostas</w:t>
      </w:r>
      <w:r w:rsidR="00530DD8">
        <w:t xml:space="preserve"> do </w:t>
      </w:r>
      <w:r w:rsidR="009326E5">
        <w:t>questionário</w:t>
      </w:r>
      <w:commentRangeStart w:id="69"/>
      <w:commentRangeEnd w:id="69"/>
      <w:r w:rsidR="008264A2">
        <w:rPr>
          <w:rStyle w:val="Refdecomentrio"/>
        </w:rPr>
        <w:commentReference w:id="69"/>
      </w:r>
      <w:r w:rsidR="0068589A">
        <w:t>.</w:t>
      </w:r>
      <w:r w:rsidR="00BA3092">
        <w:t xml:space="preserve"> As possíveis ações a serem executadas pelo usuário estão </w:t>
      </w:r>
      <w:r w:rsidR="00AC3883">
        <w:t xml:space="preserve">listadas </w:t>
      </w:r>
      <w:r w:rsidR="00626AD5">
        <w:t xml:space="preserve">na seção </w:t>
      </w:r>
      <w:r w:rsidR="00626AD5">
        <w:fldChar w:fldCharType="begin"/>
      </w:r>
      <w:r w:rsidR="00626AD5">
        <w:instrText xml:space="preserve"> REF _Ref48855940 \r \h </w:instrText>
      </w:r>
      <w:r w:rsidR="00626AD5">
        <w:fldChar w:fldCharType="separate"/>
      </w:r>
      <w:r w:rsidR="00626AD5">
        <w:t>3.1.1</w:t>
      </w:r>
      <w:r w:rsidR="00626AD5">
        <w:fldChar w:fldCharType="end"/>
      </w:r>
      <w:r w:rsidR="004D72D9">
        <w:t>.</w:t>
      </w:r>
    </w:p>
    <w:p w14:paraId="70035B21" w14:textId="11FA89A8" w:rsidR="00EE5AC3" w:rsidRDefault="00726572" w:rsidP="00CA31F6">
      <w:pPr>
        <w:pStyle w:val="Ttulo2"/>
      </w:pPr>
      <w:bookmarkStart w:id="70" w:name="_Toc53953310"/>
      <w:r>
        <w:t>pesquisa com usuários sobre recomendação musical</w:t>
      </w:r>
      <w:bookmarkEnd w:id="70"/>
    </w:p>
    <w:p w14:paraId="303F21D0" w14:textId="19854538" w:rsidR="006C7738" w:rsidRPr="006C7738" w:rsidRDefault="006C7738" w:rsidP="00CA31F6">
      <w:r>
        <w:tab/>
      </w:r>
      <w:r w:rsidR="00F7313E">
        <w:t>Para validar o modelo de sistema de recomendação</w:t>
      </w:r>
      <w:r w:rsidR="00B2728C">
        <w:t xml:space="preserve"> </w:t>
      </w:r>
      <w:commentRangeStart w:id="71"/>
      <w:r w:rsidR="00B2728C">
        <w:t>foi</w:t>
      </w:r>
      <w:r w:rsidR="00F7313E">
        <w:t xml:space="preserve"> </w:t>
      </w:r>
      <w:r w:rsidR="00B2728C">
        <w:t xml:space="preserve">desenvolvida </w:t>
      </w:r>
      <w:commentRangeEnd w:id="71"/>
      <w:r w:rsidR="00B2728C">
        <w:rPr>
          <w:rStyle w:val="Refdecomentrio"/>
        </w:rPr>
        <w:commentReference w:id="71"/>
      </w:r>
      <w:r w:rsidR="00F7313E">
        <w:t xml:space="preserve">uma </w:t>
      </w:r>
      <w:commentRangeStart w:id="72"/>
      <w:commentRangeStart w:id="73"/>
      <w:r w:rsidR="00F7313E">
        <w:t>aplicação</w:t>
      </w:r>
      <w:commentRangeEnd w:id="72"/>
      <w:r w:rsidR="008264A2">
        <w:rPr>
          <w:rStyle w:val="Refdecomentrio"/>
        </w:rPr>
        <w:commentReference w:id="72"/>
      </w:r>
      <w:commentRangeEnd w:id="73"/>
      <w:r w:rsidR="001C6C9A">
        <w:rPr>
          <w:rStyle w:val="Refdecomentrio"/>
        </w:rPr>
        <w:commentReference w:id="73"/>
      </w:r>
      <w:r w:rsidR="00F7313E">
        <w:t xml:space="preserve">, a </w:t>
      </w:r>
      <w:r w:rsidR="00987D76">
        <w:t>qual foi</w:t>
      </w:r>
      <w:r w:rsidR="00F7313E">
        <w:t xml:space="preserve"> distribuída aos usuários que participar</w:t>
      </w:r>
      <w:r w:rsidR="00B2728C">
        <w:t>a</w:t>
      </w:r>
      <w:r w:rsidR="00F7313E">
        <w:t>m d</w:t>
      </w:r>
      <w:r w:rsidR="006A34B2">
        <w:t>o questionário</w:t>
      </w:r>
      <w:r w:rsidR="00B2728C">
        <w:t xml:space="preserve"> previamente realizado, onde </w:t>
      </w:r>
      <w:r w:rsidR="00B2728C">
        <w:lastRenderedPageBreak/>
        <w:t>foram obtidas</w:t>
      </w:r>
      <w:r w:rsidR="004D3460">
        <w:t xml:space="preserve"> informações sobre </w:t>
      </w:r>
      <w:r w:rsidR="00B2728C">
        <w:t xml:space="preserve">esses </w:t>
      </w:r>
      <w:r w:rsidR="00256539">
        <w:t>usuários</w:t>
      </w:r>
      <w:r w:rsidR="00F7313E">
        <w:t>.</w:t>
      </w:r>
      <w:r w:rsidR="006A34B2">
        <w:t xml:space="preserve"> </w:t>
      </w:r>
      <w:r w:rsidR="00256BF0">
        <w:t xml:space="preserve">As etapas do desenvolvimento </w:t>
      </w:r>
      <w:r w:rsidR="00B2728C">
        <w:t xml:space="preserve">do </w:t>
      </w:r>
      <w:r w:rsidR="00B2728C" w:rsidRPr="001C6C9A">
        <w:rPr>
          <w:i/>
        </w:rPr>
        <w:t>DCRM</w:t>
      </w:r>
      <w:r w:rsidR="00B2728C">
        <w:t xml:space="preserve"> </w:t>
      </w:r>
      <w:r w:rsidR="00215D62">
        <w:t xml:space="preserve">são </w:t>
      </w:r>
      <w:r w:rsidR="00256BF0">
        <w:t xml:space="preserve">apresentadas na </w:t>
      </w:r>
      <w:r w:rsidR="00256BF0">
        <w:fldChar w:fldCharType="begin"/>
      </w:r>
      <w:r w:rsidR="00256BF0">
        <w:instrText xml:space="preserve"> REF _Ref42452795 \h </w:instrText>
      </w:r>
      <w:r w:rsidR="00256BF0">
        <w:fldChar w:fldCharType="separate"/>
      </w:r>
      <w:r w:rsidR="00256BF0">
        <w:t xml:space="preserve">Figura </w:t>
      </w:r>
      <w:r w:rsidR="00256BF0">
        <w:rPr>
          <w:noProof/>
        </w:rPr>
        <w:t>11</w:t>
      </w:r>
      <w:r w:rsidR="00256BF0">
        <w:fldChar w:fldCharType="end"/>
      </w:r>
      <w:r w:rsidR="00256BF0">
        <w:t>.</w:t>
      </w:r>
    </w:p>
    <w:p w14:paraId="66240C09" w14:textId="77777777" w:rsidR="007649CF" w:rsidRDefault="0051111E" w:rsidP="00CA31F6">
      <w:commentRangeStart w:id="74"/>
      <w:commentRangeStart w:id="75"/>
      <w:commentRangeStart w:id="76"/>
      <w:r>
        <w:rPr>
          <w:noProof/>
          <w:lang w:eastAsia="pt-BR"/>
        </w:rPr>
        <w:drawing>
          <wp:inline distT="0" distB="0" distL="0" distR="0" wp14:anchorId="5DFBBC3E" wp14:editId="28949015">
            <wp:extent cx="5486400" cy="2166258"/>
            <wp:effectExtent l="19050" t="0" r="1905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0" r:lo="rId41" r:qs="rId42" r:cs="rId43"/>
              </a:graphicData>
            </a:graphic>
          </wp:inline>
        </w:drawing>
      </w:r>
      <w:commentRangeEnd w:id="74"/>
      <w:commentRangeEnd w:id="75"/>
      <w:r w:rsidR="00B2728C">
        <w:rPr>
          <w:rStyle w:val="Refdecomentrio"/>
        </w:rPr>
        <w:commentReference w:id="74"/>
      </w:r>
      <w:r w:rsidR="00215D62">
        <w:rPr>
          <w:rStyle w:val="Refdecomentrio"/>
        </w:rPr>
        <w:commentReference w:id="75"/>
      </w:r>
      <w:commentRangeEnd w:id="76"/>
      <w:r w:rsidR="005B39DC">
        <w:rPr>
          <w:rStyle w:val="Refdecomentrio"/>
        </w:rPr>
        <w:commentReference w:id="76"/>
      </w:r>
    </w:p>
    <w:p w14:paraId="232A08C4" w14:textId="2469D4D9" w:rsidR="002638C0" w:rsidRDefault="007649CF" w:rsidP="00CA31F6">
      <w:pPr>
        <w:pStyle w:val="Legenda"/>
      </w:pPr>
      <w:bookmarkStart w:id="77" w:name="_Ref42452795"/>
      <w:bookmarkStart w:id="78" w:name="_Toc53953336"/>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358DD">
        <w:rPr>
          <w:noProof/>
        </w:rPr>
        <w:t>10</w:t>
      </w:r>
      <w:r w:rsidR="00C7334A">
        <w:rPr>
          <w:noProof/>
        </w:rPr>
        <w:fldChar w:fldCharType="end"/>
      </w:r>
      <w:bookmarkEnd w:id="77"/>
      <w:r>
        <w:t xml:space="preserve"> Etapas do desenvolvimento</w:t>
      </w:r>
      <w:r>
        <w:rPr>
          <w:noProof/>
        </w:rPr>
        <w:t xml:space="preserve"> do sistema de recomendação musical</w:t>
      </w:r>
      <w:r>
        <w:t xml:space="preserve"> </w:t>
      </w:r>
      <w:bookmarkStart w:id="79" w:name="_Hlk42442745"/>
      <w:r w:rsidRPr="00353DD1">
        <w:t>(próprio, 2020)</w:t>
      </w:r>
      <w:bookmarkEnd w:id="78"/>
      <w:bookmarkEnd w:id="79"/>
    </w:p>
    <w:p w14:paraId="24FD8A78" w14:textId="6C21E887" w:rsidR="00D902DF" w:rsidRDefault="00D902DF" w:rsidP="00CA31F6">
      <w:commentRangeStart w:id="80"/>
      <w:r>
        <w:tab/>
        <w:t xml:space="preserve">As perguntas </w:t>
      </w:r>
      <w:r w:rsidR="00215D62">
        <w:t xml:space="preserve">aplicadas </w:t>
      </w:r>
      <w:r>
        <w:t xml:space="preserve">no questionário </w:t>
      </w:r>
      <w:r w:rsidR="00C00AE5">
        <w:t>permitiram</w:t>
      </w:r>
      <w:r>
        <w:t xml:space="preserve"> </w:t>
      </w:r>
      <w:r w:rsidR="00C74645">
        <w:t>conhecer</w:t>
      </w:r>
      <w:r>
        <w:t xml:space="preserve"> melhor os usuários que utilizarão </w:t>
      </w:r>
      <w:r w:rsidR="00215D62">
        <w:t>a aplicação</w:t>
      </w:r>
      <w:r>
        <w:t xml:space="preserve">, sendo assim, </w:t>
      </w:r>
      <w:r w:rsidR="00C00AE5">
        <w:t xml:space="preserve">foram </w:t>
      </w:r>
      <w:r w:rsidR="00215D62">
        <w:t xml:space="preserve">utilizadas </w:t>
      </w:r>
      <w:r w:rsidR="005C6E53">
        <w:t xml:space="preserve">perguntas que </w:t>
      </w:r>
      <w:r w:rsidR="00215D62">
        <w:t>permita</w:t>
      </w:r>
      <w:r w:rsidR="00C00AE5">
        <w:t>m</w:t>
      </w:r>
      <w:r w:rsidR="00215D62">
        <w:t xml:space="preserve"> entender </w:t>
      </w:r>
      <w:r w:rsidR="005C6E53">
        <w:t>suas</w:t>
      </w:r>
      <w:r>
        <w:t xml:space="preserve"> </w:t>
      </w:r>
      <w:r>
        <w:lastRenderedPageBreak/>
        <w:t>prefer</w:t>
      </w:r>
      <w:r w:rsidR="00C00AE5">
        <w:t>ê</w:t>
      </w:r>
      <w:r>
        <w:t xml:space="preserve">ncias, atividades, </w:t>
      </w:r>
      <w:r w:rsidR="00215D62">
        <w:t>d</w:t>
      </w:r>
      <w:r w:rsidR="006F4861">
        <w:t>entre outr</w:t>
      </w:r>
      <w:r w:rsidR="00215D62">
        <w:t>o</w:t>
      </w:r>
      <w:r w:rsidR="006F4861">
        <w:t>s</w:t>
      </w:r>
      <w:r w:rsidR="00215D62">
        <w:t xml:space="preserve"> fatores</w:t>
      </w:r>
      <w:r w:rsidR="005C6E53">
        <w:t>.</w:t>
      </w:r>
      <w:r w:rsidR="006F4861">
        <w:t xml:space="preserve"> </w:t>
      </w:r>
      <w:r w:rsidR="00C00AE5">
        <w:t xml:space="preserve">As </w:t>
      </w:r>
      <w:r w:rsidR="006F4861">
        <w:t>perguntas</w:t>
      </w:r>
      <w:r w:rsidR="00C00AE5">
        <w:t xml:space="preserve"> do questionário estão listadas no</w:t>
      </w:r>
      <w:r w:rsidR="002D4647">
        <w:t xml:space="preserve"> </w:t>
      </w:r>
      <w:r w:rsidR="002D4647">
        <w:fldChar w:fldCharType="begin"/>
      </w:r>
      <w:r w:rsidR="002D4647">
        <w:instrText xml:space="preserve"> REF _Ref48857312 \h </w:instrText>
      </w:r>
      <w:r w:rsidR="002D4647">
        <w:fldChar w:fldCharType="separate"/>
      </w:r>
      <w:r w:rsidR="002D4647">
        <w:t xml:space="preserve">Quadro </w:t>
      </w:r>
      <w:r w:rsidR="002D4647">
        <w:rPr>
          <w:noProof/>
        </w:rPr>
        <w:t>2</w:t>
      </w:r>
      <w:r w:rsidR="002D4647">
        <w:fldChar w:fldCharType="end"/>
      </w:r>
      <w:r w:rsidR="006F4861">
        <w:t>:</w:t>
      </w:r>
      <w:commentRangeEnd w:id="80"/>
      <w:r w:rsidR="00C00AE5">
        <w:rPr>
          <w:rStyle w:val="Refdecomentrio"/>
        </w:rPr>
        <w:commentReference w:id="80"/>
      </w:r>
    </w:p>
    <w:p w14:paraId="49CCDBDD" w14:textId="677002B2" w:rsidR="002D4647" w:rsidRDefault="002D4647" w:rsidP="002D4647">
      <w:pPr>
        <w:pStyle w:val="Legenda"/>
      </w:pPr>
      <w:bookmarkStart w:id="81" w:name="_Ref48857312"/>
      <w:bookmarkStart w:id="82" w:name="_Toc53953292"/>
      <w:r>
        <w:t xml:space="preserve">Quadro </w:t>
      </w:r>
      <w:r w:rsidR="00EF1EF1">
        <w:fldChar w:fldCharType="begin"/>
      </w:r>
      <w:r w:rsidR="00EF1EF1">
        <w:instrText xml:space="preserve"> SEQ Quadro \* ARABIC </w:instrText>
      </w:r>
      <w:r w:rsidR="00EF1EF1">
        <w:fldChar w:fldCharType="separate"/>
      </w:r>
      <w:r w:rsidR="00462633">
        <w:rPr>
          <w:noProof/>
        </w:rPr>
        <w:t>2</w:t>
      </w:r>
      <w:r w:rsidR="00EF1EF1">
        <w:rPr>
          <w:noProof/>
        </w:rPr>
        <w:fldChar w:fldCharType="end"/>
      </w:r>
      <w:bookmarkEnd w:id="81"/>
      <w:r>
        <w:t xml:space="preserve"> </w:t>
      </w:r>
      <w:r w:rsidR="00551311">
        <w:t xml:space="preserve">Perguntas e respostas </w:t>
      </w:r>
      <w:r w:rsidR="00341E20">
        <w:t xml:space="preserve">disponibilizadas a um certo </w:t>
      </w:r>
      <w:r w:rsidR="00622395">
        <w:t>público</w:t>
      </w:r>
      <w:r w:rsidR="00551311">
        <w:t xml:space="preserve"> através d</w:t>
      </w:r>
      <w:r w:rsidR="009B191B">
        <w:t>os</w:t>
      </w:r>
      <w:r w:rsidR="00551311">
        <w:t xml:space="preserve"> formulário</w:t>
      </w:r>
      <w:r w:rsidR="009B191B">
        <w:t>s</w:t>
      </w:r>
      <w:r w:rsidR="00551311">
        <w:t xml:space="preserve"> do Google</w:t>
      </w:r>
      <w:r w:rsidR="00A97104">
        <w:t>.</w:t>
      </w:r>
      <w:r w:rsidR="00883412">
        <w:t xml:space="preserve"> </w:t>
      </w:r>
      <w:r w:rsidR="00883412" w:rsidRPr="00883412">
        <w:t>(próprio, 2020)</w:t>
      </w:r>
      <w:bookmarkEnd w:id="82"/>
    </w:p>
    <w:tbl>
      <w:tblPr>
        <w:tblStyle w:val="Tabelacomgrade"/>
        <w:tblW w:w="0" w:type="auto"/>
        <w:tblLook w:val="04A0" w:firstRow="1" w:lastRow="0" w:firstColumn="1" w:lastColumn="0" w:noHBand="0" w:noVBand="1"/>
      </w:tblPr>
      <w:tblGrid>
        <w:gridCol w:w="4531"/>
        <w:gridCol w:w="4531"/>
      </w:tblGrid>
      <w:tr w:rsidR="00505BB9" w14:paraId="0E60E6B7" w14:textId="77777777" w:rsidTr="00505BB9">
        <w:tc>
          <w:tcPr>
            <w:tcW w:w="4531" w:type="dxa"/>
          </w:tcPr>
          <w:p w14:paraId="0AC744C5" w14:textId="0BF3E9AE" w:rsidR="00505BB9" w:rsidRPr="00CE0E7B" w:rsidRDefault="00505BB9" w:rsidP="00CA31F6">
            <w:pPr>
              <w:rPr>
                <w:b/>
                <w:bCs/>
              </w:rPr>
            </w:pPr>
            <w:r w:rsidRPr="00CE0E7B">
              <w:rPr>
                <w:b/>
                <w:bCs/>
              </w:rPr>
              <w:lastRenderedPageBreak/>
              <w:t>Pergunta</w:t>
            </w:r>
          </w:p>
        </w:tc>
        <w:tc>
          <w:tcPr>
            <w:tcW w:w="4531" w:type="dxa"/>
          </w:tcPr>
          <w:p w14:paraId="19A5F2D0" w14:textId="74102221" w:rsidR="00505BB9" w:rsidRPr="00CE0E7B" w:rsidRDefault="009C0756" w:rsidP="00505BB9">
            <w:pPr>
              <w:rPr>
                <w:b/>
                <w:bCs/>
              </w:rPr>
            </w:pPr>
            <w:r w:rsidRPr="00CE0E7B">
              <w:rPr>
                <w:b/>
                <w:bCs/>
              </w:rPr>
              <w:t>Possíveis r</w:t>
            </w:r>
            <w:r w:rsidR="00616558" w:rsidRPr="00CE0E7B">
              <w:rPr>
                <w:b/>
                <w:bCs/>
              </w:rPr>
              <w:t>espostas</w:t>
            </w:r>
          </w:p>
        </w:tc>
      </w:tr>
      <w:tr w:rsidR="00505BB9" w:rsidRPr="007C31E3" w14:paraId="17E52F1E" w14:textId="77777777" w:rsidTr="00505BB9">
        <w:tc>
          <w:tcPr>
            <w:tcW w:w="4531" w:type="dxa"/>
          </w:tcPr>
          <w:p w14:paraId="6CACCD3E" w14:textId="67222F38" w:rsidR="00505BB9" w:rsidRDefault="00505BB9" w:rsidP="00CA31F6">
            <w:r w:rsidRPr="00505BB9">
              <w:t>1.</w:t>
            </w:r>
            <w:r w:rsidR="00AC4590">
              <w:t xml:space="preserve"> </w:t>
            </w:r>
            <w:r w:rsidRPr="00505BB9">
              <w:t>Qual o aplicativo / reprodutor de música você utiliza atualmente?</w:t>
            </w:r>
          </w:p>
        </w:tc>
        <w:tc>
          <w:tcPr>
            <w:tcW w:w="4531" w:type="dxa"/>
          </w:tcPr>
          <w:p w14:paraId="3C4AAD3F" w14:textId="03477D80" w:rsidR="00505BB9" w:rsidRPr="003F3A8A" w:rsidRDefault="00505BB9" w:rsidP="003F3A8A">
            <w:pPr>
              <w:rPr>
                <w:lang w:val="en-US"/>
              </w:rPr>
            </w:pPr>
            <w:r w:rsidRPr="00505BB9">
              <w:rPr>
                <w:lang w:val="en-US"/>
              </w:rPr>
              <w:t>Spotify</w:t>
            </w:r>
            <w:r w:rsidR="003F3A8A">
              <w:rPr>
                <w:lang w:val="en-US"/>
              </w:rPr>
              <w:t xml:space="preserve">, </w:t>
            </w:r>
            <w:r w:rsidRPr="00505BB9">
              <w:rPr>
                <w:lang w:val="en-US"/>
              </w:rPr>
              <w:tab/>
              <w:t>Deezer</w:t>
            </w:r>
            <w:r w:rsidR="003F3A8A">
              <w:rPr>
                <w:lang w:val="en-US"/>
              </w:rPr>
              <w:t xml:space="preserve">, </w:t>
            </w:r>
            <w:r w:rsidRPr="00505BB9">
              <w:rPr>
                <w:lang w:val="en-US"/>
              </w:rPr>
              <w:t>Youtube Music</w:t>
            </w:r>
            <w:r w:rsidR="003F3A8A">
              <w:rPr>
                <w:lang w:val="en-US"/>
              </w:rPr>
              <w:t xml:space="preserve">, </w:t>
            </w:r>
            <w:r w:rsidRPr="00505BB9">
              <w:rPr>
                <w:lang w:val="en-US"/>
              </w:rPr>
              <w:t>TIDAL</w:t>
            </w:r>
            <w:r w:rsidR="003F3A8A">
              <w:rPr>
                <w:lang w:val="en-US"/>
              </w:rPr>
              <w:t xml:space="preserve">, </w:t>
            </w:r>
            <w:r w:rsidRPr="00505BB9">
              <w:rPr>
                <w:lang w:val="en-US"/>
              </w:rPr>
              <w:t>Apple Music</w:t>
            </w:r>
            <w:r w:rsidR="003F3A8A">
              <w:rPr>
                <w:lang w:val="en-US"/>
              </w:rPr>
              <w:t xml:space="preserve">, </w:t>
            </w:r>
            <w:r w:rsidRPr="003F3A8A">
              <w:rPr>
                <w:lang w:val="en-US"/>
              </w:rPr>
              <w:t>Google Play Music</w:t>
            </w:r>
            <w:r w:rsidR="003F3A8A">
              <w:rPr>
                <w:lang w:val="en-US"/>
              </w:rPr>
              <w:t xml:space="preserve">, </w:t>
            </w:r>
            <w:r w:rsidRPr="003F3A8A">
              <w:rPr>
                <w:lang w:val="en-US"/>
              </w:rPr>
              <w:t>Rádio</w:t>
            </w:r>
            <w:r w:rsidR="003F3A8A">
              <w:rPr>
                <w:lang w:val="en-US"/>
              </w:rPr>
              <w:t xml:space="preserve"> </w:t>
            </w:r>
            <w:r w:rsidRPr="003F3A8A">
              <w:rPr>
                <w:lang w:val="en-US"/>
              </w:rPr>
              <w:t>Outro, qual?</w:t>
            </w:r>
          </w:p>
        </w:tc>
      </w:tr>
      <w:tr w:rsidR="00505BB9" w:rsidRPr="008774E9" w14:paraId="712DDD0D" w14:textId="77777777" w:rsidTr="00505BB9">
        <w:tc>
          <w:tcPr>
            <w:tcW w:w="4531" w:type="dxa"/>
          </w:tcPr>
          <w:p w14:paraId="4E4D5496" w14:textId="441E1355" w:rsidR="00505BB9" w:rsidRPr="008774E9" w:rsidRDefault="008774E9" w:rsidP="00CA31F6">
            <w:r w:rsidRPr="008774E9">
              <w:t>2.</w:t>
            </w:r>
            <w:r w:rsidR="00AC4590">
              <w:t xml:space="preserve"> </w:t>
            </w:r>
            <w:r w:rsidRPr="008774E9">
              <w:t>Você acha que as recomendações musicais realizadas via software poderiam ser melhoradas?</w:t>
            </w:r>
          </w:p>
        </w:tc>
        <w:tc>
          <w:tcPr>
            <w:tcW w:w="4531" w:type="dxa"/>
          </w:tcPr>
          <w:p w14:paraId="07B2CB4C" w14:textId="74985DC0" w:rsidR="00505BB9" w:rsidRPr="008774E9" w:rsidRDefault="008774E9" w:rsidP="00CA31F6">
            <w:r>
              <w:t xml:space="preserve">Sim, </w:t>
            </w:r>
            <w:r w:rsidR="00BA1951">
              <w:t>não</w:t>
            </w:r>
          </w:p>
        </w:tc>
      </w:tr>
      <w:tr w:rsidR="00505BB9" w:rsidRPr="008774E9" w14:paraId="0A319CC3" w14:textId="77777777" w:rsidTr="00505BB9">
        <w:tc>
          <w:tcPr>
            <w:tcW w:w="4531" w:type="dxa"/>
          </w:tcPr>
          <w:p w14:paraId="07862FA4" w14:textId="1D72A0F9" w:rsidR="00505BB9" w:rsidRPr="008774E9" w:rsidRDefault="00BA1951" w:rsidP="00CA31F6">
            <w:r w:rsidRPr="00BA1951">
              <w:t>3.</w:t>
            </w:r>
            <w:r w:rsidR="00AC4590">
              <w:t xml:space="preserve"> </w:t>
            </w:r>
            <w:r w:rsidRPr="00BA1951">
              <w:t>Você acredita que o contexto poderia melhorar essas recomendações?</w:t>
            </w:r>
          </w:p>
        </w:tc>
        <w:tc>
          <w:tcPr>
            <w:tcW w:w="4531" w:type="dxa"/>
          </w:tcPr>
          <w:p w14:paraId="41DE5A0E" w14:textId="1886F126" w:rsidR="00505BB9" w:rsidRPr="008774E9" w:rsidRDefault="00BA1951" w:rsidP="00CA31F6">
            <w:r>
              <w:t>Sim, não</w:t>
            </w:r>
          </w:p>
        </w:tc>
      </w:tr>
      <w:tr w:rsidR="00505BB9" w:rsidRPr="008774E9" w14:paraId="75D77620" w14:textId="77777777" w:rsidTr="00505BB9">
        <w:tc>
          <w:tcPr>
            <w:tcW w:w="4531" w:type="dxa"/>
          </w:tcPr>
          <w:p w14:paraId="2C5797DE" w14:textId="2F30D500" w:rsidR="00505BB9" w:rsidRPr="008774E9" w:rsidRDefault="004A4AF1" w:rsidP="00CA31F6">
            <w:r w:rsidRPr="004A4AF1">
              <w:t>4.</w:t>
            </w:r>
            <w:r w:rsidR="00AC4590">
              <w:t xml:space="preserve"> </w:t>
            </w:r>
            <w:r w:rsidRPr="004A4AF1">
              <w:t>Em quais atividades você costuma ouvir música?</w:t>
            </w:r>
          </w:p>
        </w:tc>
        <w:tc>
          <w:tcPr>
            <w:tcW w:w="4531" w:type="dxa"/>
          </w:tcPr>
          <w:p w14:paraId="3769EDE0" w14:textId="73DAB325" w:rsidR="00505BB9" w:rsidRPr="008774E9" w:rsidRDefault="004A4AF1" w:rsidP="004A4AF1">
            <w:r>
              <w:t>Acordando, Assistindo a filmes / séries / novelas, Comendo, Correndo, Dirigindo, Estudando, Jogando, Lazer, Lendo, Indo dormir, Passeando, Praticando exercícios, Trabalhando, Treinando, Outro, qual?</w:t>
            </w:r>
          </w:p>
        </w:tc>
      </w:tr>
      <w:tr w:rsidR="00505BB9" w:rsidRPr="008774E9" w14:paraId="23FDA24C" w14:textId="77777777" w:rsidTr="00505BB9">
        <w:tc>
          <w:tcPr>
            <w:tcW w:w="4531" w:type="dxa"/>
          </w:tcPr>
          <w:p w14:paraId="65DB9BF7" w14:textId="75F70064" w:rsidR="00505BB9" w:rsidRPr="008774E9" w:rsidRDefault="002D33DD" w:rsidP="00CA31F6">
            <w:r w:rsidRPr="002D33DD">
              <w:t>5.</w:t>
            </w:r>
            <w:r w:rsidR="00AC4590">
              <w:t xml:space="preserve"> </w:t>
            </w:r>
            <w:r w:rsidRPr="002D33DD">
              <w:t>Em quais lugares você costuma ouvir músicas?</w:t>
            </w:r>
          </w:p>
        </w:tc>
        <w:tc>
          <w:tcPr>
            <w:tcW w:w="4531" w:type="dxa"/>
          </w:tcPr>
          <w:p w14:paraId="34FB33C3" w14:textId="5E480004" w:rsidR="00505BB9" w:rsidRPr="008774E9" w:rsidRDefault="002D33DD" w:rsidP="002D33DD">
            <w:r>
              <w:t>Academia, Bar, Biblioteca, Casa, Com os amigos, Escola, Festa, Praia, Restaurante, Trabalho, Outro, qual?</w:t>
            </w:r>
          </w:p>
        </w:tc>
      </w:tr>
      <w:tr w:rsidR="00505BB9" w:rsidRPr="008774E9" w14:paraId="77E33350" w14:textId="77777777" w:rsidTr="00505BB9">
        <w:tc>
          <w:tcPr>
            <w:tcW w:w="4531" w:type="dxa"/>
          </w:tcPr>
          <w:p w14:paraId="54480B02" w14:textId="116BD8D2" w:rsidR="00505BB9" w:rsidRPr="008774E9" w:rsidRDefault="0011471A" w:rsidP="00CA31F6">
            <w:r w:rsidRPr="0011471A">
              <w:t>6.</w:t>
            </w:r>
            <w:r w:rsidR="00AC4590">
              <w:t xml:space="preserve"> </w:t>
            </w:r>
            <w:r w:rsidRPr="0011471A">
              <w:t>Você costuma ouvir música quando está:</w:t>
            </w:r>
          </w:p>
        </w:tc>
        <w:tc>
          <w:tcPr>
            <w:tcW w:w="4531" w:type="dxa"/>
          </w:tcPr>
          <w:p w14:paraId="6ADB3DEA" w14:textId="0C0785A4" w:rsidR="00505BB9" w:rsidRPr="008774E9" w:rsidRDefault="00604810" w:rsidP="00604810">
            <w:r>
              <w:t xml:space="preserve">Aborrecido, Alegre, Amoroso, Ansioso, Apavorado, Assustado, </w:t>
            </w:r>
            <w:r w:rsidRPr="00604810">
              <w:t>Constrangido, Culpado, Deprimido, Desapontado, Excitado, Envergonhado, Em pânico, Feliz, Frustrado, Furioso, Inseguro, Irado, Irritado, Humilhado, Magoado, Nervoso, Orgulhoso, Triste, Zangado, Outro, qual?</w:t>
            </w:r>
          </w:p>
        </w:tc>
      </w:tr>
      <w:tr w:rsidR="00505BB9" w:rsidRPr="008774E9" w14:paraId="747605C2" w14:textId="77777777" w:rsidTr="00505BB9">
        <w:tc>
          <w:tcPr>
            <w:tcW w:w="4531" w:type="dxa"/>
          </w:tcPr>
          <w:p w14:paraId="62348743" w14:textId="79F2A7E2" w:rsidR="00505BB9" w:rsidRPr="008774E9" w:rsidRDefault="001A536D" w:rsidP="00CA31F6">
            <w:r w:rsidRPr="001A536D">
              <w:t>7.</w:t>
            </w:r>
            <w:r>
              <w:t xml:space="preserve"> </w:t>
            </w:r>
            <w:r w:rsidRPr="001A536D">
              <w:t>O que costuma te influenciar na escolha da música?</w:t>
            </w:r>
          </w:p>
        </w:tc>
        <w:tc>
          <w:tcPr>
            <w:tcW w:w="4531" w:type="dxa"/>
          </w:tcPr>
          <w:p w14:paraId="1435F148" w14:textId="709446FF" w:rsidR="00505BB9" w:rsidRPr="008774E9" w:rsidRDefault="001A536D" w:rsidP="00CA31F6">
            <w:r w:rsidRPr="001A536D">
              <w:t>Atividades, Clima, Grupo / Individual, Horário do dia, Humor, Localização, Outro, Qual?</w:t>
            </w:r>
          </w:p>
        </w:tc>
      </w:tr>
      <w:tr w:rsidR="00505BB9" w:rsidRPr="008774E9" w14:paraId="59F28387" w14:textId="77777777" w:rsidTr="00505BB9">
        <w:tc>
          <w:tcPr>
            <w:tcW w:w="4531" w:type="dxa"/>
          </w:tcPr>
          <w:p w14:paraId="6EC7E2ED" w14:textId="1ACEFF90" w:rsidR="00505BB9" w:rsidRPr="008774E9" w:rsidRDefault="00FC3EB1" w:rsidP="00CA31F6">
            <w:r w:rsidRPr="00FC3EB1">
              <w:t>8.</w:t>
            </w:r>
            <w:r>
              <w:t xml:space="preserve"> </w:t>
            </w:r>
            <w:r w:rsidRPr="00FC3EB1">
              <w:t>O que você faz quando gosta ou não de uma música?</w:t>
            </w:r>
          </w:p>
        </w:tc>
        <w:tc>
          <w:tcPr>
            <w:tcW w:w="4531" w:type="dxa"/>
          </w:tcPr>
          <w:p w14:paraId="05599D41" w14:textId="4DB4FC24" w:rsidR="00505BB9" w:rsidRPr="008774E9" w:rsidRDefault="00FC3EB1" w:rsidP="00FC3EB1">
            <w:r>
              <w:t>Abrir / Fechar o app, Aumentar / Abaixar volume, Definir tempo da música, Escolher música / artista / gênero, Pausar / Tocar música, Passar / Voltar n músicas, Outra, qual?</w:t>
            </w:r>
          </w:p>
        </w:tc>
      </w:tr>
      <w:tr w:rsidR="00FC3EB1" w:rsidRPr="008774E9" w14:paraId="51E1BD68" w14:textId="77777777" w:rsidTr="00505BB9">
        <w:tc>
          <w:tcPr>
            <w:tcW w:w="4531" w:type="dxa"/>
          </w:tcPr>
          <w:p w14:paraId="7090BAB0" w14:textId="327D7B69" w:rsidR="00FC3EB1" w:rsidRPr="00FC3EB1" w:rsidRDefault="006F7C5B" w:rsidP="00CA31F6">
            <w:r w:rsidRPr="006F7C5B">
              <w:lastRenderedPageBreak/>
              <w:t>9.</w:t>
            </w:r>
            <w:r w:rsidR="00326A2B">
              <w:t xml:space="preserve"> </w:t>
            </w:r>
            <w:r w:rsidRPr="006F7C5B">
              <w:t>As músicas que você escuta sozinho são diferentes das que escuta com os amigos?</w:t>
            </w:r>
          </w:p>
        </w:tc>
        <w:tc>
          <w:tcPr>
            <w:tcW w:w="4531" w:type="dxa"/>
          </w:tcPr>
          <w:p w14:paraId="7B56F429" w14:textId="6F419ABC" w:rsidR="00FC3EB1" w:rsidRPr="008774E9" w:rsidRDefault="00722B09" w:rsidP="00CA31F6">
            <w:r>
              <w:t>Sim, não</w:t>
            </w:r>
          </w:p>
        </w:tc>
      </w:tr>
      <w:tr w:rsidR="00FC3EB1" w:rsidRPr="008774E9" w14:paraId="6B5F8F1C" w14:textId="77777777" w:rsidTr="00505BB9">
        <w:tc>
          <w:tcPr>
            <w:tcW w:w="4531" w:type="dxa"/>
          </w:tcPr>
          <w:p w14:paraId="2C123B59" w14:textId="728E8535" w:rsidR="00FC3EB1" w:rsidRPr="00FC3EB1" w:rsidRDefault="00722B09" w:rsidP="00CA31F6">
            <w:r w:rsidRPr="00722B09">
              <w:t>10.</w:t>
            </w:r>
            <w:r>
              <w:t xml:space="preserve"> </w:t>
            </w:r>
            <w:r w:rsidRPr="00722B09">
              <w:t>Quanto tempo por semana você escuta música?</w:t>
            </w:r>
          </w:p>
        </w:tc>
        <w:tc>
          <w:tcPr>
            <w:tcW w:w="4531" w:type="dxa"/>
          </w:tcPr>
          <w:p w14:paraId="527B9DBF" w14:textId="469D125A" w:rsidR="00FC3EB1" w:rsidRPr="008774E9" w:rsidRDefault="00FE1C28" w:rsidP="00722B09">
            <w:r>
              <w:t>M</w:t>
            </w:r>
            <w:r w:rsidR="00722B09">
              <w:t>enos que 5 horas, de 5 a 10 horas, de 11 a 30 horas, de 31 a 50 horas, mais que 50 horas</w:t>
            </w:r>
          </w:p>
        </w:tc>
      </w:tr>
      <w:tr w:rsidR="00D05002" w:rsidRPr="008774E9" w14:paraId="3B460A2C" w14:textId="77777777" w:rsidTr="00505BB9">
        <w:tc>
          <w:tcPr>
            <w:tcW w:w="4531" w:type="dxa"/>
          </w:tcPr>
          <w:p w14:paraId="62082402" w14:textId="28098DA5" w:rsidR="00D05002" w:rsidRPr="00722B09" w:rsidRDefault="00D05002" w:rsidP="00CA31F6">
            <w:r w:rsidRPr="00D05002">
              <w:t>11.</w:t>
            </w:r>
            <w:r>
              <w:t xml:space="preserve"> </w:t>
            </w:r>
            <w:r w:rsidRPr="00D05002">
              <w:t>Quais são os gêneros musicais que gosta de escutar?</w:t>
            </w:r>
          </w:p>
        </w:tc>
        <w:tc>
          <w:tcPr>
            <w:tcW w:w="4531" w:type="dxa"/>
          </w:tcPr>
          <w:p w14:paraId="2D9036DE" w14:textId="5509DE6C" w:rsidR="003C4ACB" w:rsidRDefault="003C4ACB" w:rsidP="003C4ACB">
            <w:r w:rsidRPr="003C4ACB">
              <w:t>Alternativa, Blues, Clássica, Country, Dance, Eletrônica, Folk, Funk, Hip Hop, Latina, MPB, Jazz, Pop, Reggae, R&amp;B, Rock, Soundtrack, Vocal</w:t>
            </w:r>
          </w:p>
          <w:p w14:paraId="6D5A4641" w14:textId="1FE47E96" w:rsidR="00D05002" w:rsidRDefault="00D05002" w:rsidP="003C4ACB"/>
        </w:tc>
      </w:tr>
      <w:tr w:rsidR="00953CD3" w:rsidRPr="008774E9" w14:paraId="2888903F" w14:textId="77777777" w:rsidTr="00505BB9">
        <w:tc>
          <w:tcPr>
            <w:tcW w:w="4531" w:type="dxa"/>
          </w:tcPr>
          <w:p w14:paraId="5D2D57A8" w14:textId="442AC843" w:rsidR="00953CD3" w:rsidRPr="00D05002" w:rsidRDefault="00953CD3" w:rsidP="00CA31F6">
            <w:r w:rsidRPr="00953CD3">
              <w:t>12.</w:t>
            </w:r>
            <w:r>
              <w:t xml:space="preserve"> </w:t>
            </w:r>
            <w:r w:rsidRPr="00953CD3">
              <w:t>Gostaria de participar de uma pesquisa que visa melhorar a recomendação musical?</w:t>
            </w:r>
          </w:p>
        </w:tc>
        <w:tc>
          <w:tcPr>
            <w:tcW w:w="4531" w:type="dxa"/>
          </w:tcPr>
          <w:p w14:paraId="2F88A757" w14:textId="4C7BC9AC" w:rsidR="00953CD3" w:rsidRDefault="004453EE" w:rsidP="00722B09">
            <w:r w:rsidRPr="004453EE">
              <w:t>Sim, não</w:t>
            </w:r>
          </w:p>
        </w:tc>
      </w:tr>
      <w:tr w:rsidR="003B54D7" w:rsidRPr="008774E9" w14:paraId="517C7263" w14:textId="77777777" w:rsidTr="00505BB9">
        <w:tc>
          <w:tcPr>
            <w:tcW w:w="4531" w:type="dxa"/>
          </w:tcPr>
          <w:p w14:paraId="5E68D99D" w14:textId="0380E060" w:rsidR="003B54D7" w:rsidRPr="00953CD3" w:rsidRDefault="003B54D7" w:rsidP="00CA31F6">
            <w:r w:rsidRPr="003B54D7">
              <w:t>13.</w:t>
            </w:r>
            <w:r w:rsidR="005E2318">
              <w:t xml:space="preserve"> </w:t>
            </w:r>
            <w:r w:rsidRPr="003B54D7">
              <w:t>Sua idade</w:t>
            </w:r>
          </w:p>
        </w:tc>
        <w:tc>
          <w:tcPr>
            <w:tcW w:w="4531" w:type="dxa"/>
          </w:tcPr>
          <w:p w14:paraId="777152A5" w14:textId="0F9689FE" w:rsidR="003B54D7" w:rsidRDefault="003B54D7" w:rsidP="00722B09"/>
        </w:tc>
      </w:tr>
      <w:tr w:rsidR="003B54D7" w:rsidRPr="008774E9" w14:paraId="7B6C150A" w14:textId="77777777" w:rsidTr="00505BB9">
        <w:tc>
          <w:tcPr>
            <w:tcW w:w="4531" w:type="dxa"/>
          </w:tcPr>
          <w:p w14:paraId="2A3E4C0D" w14:textId="7FAE01E3" w:rsidR="003B54D7" w:rsidRPr="00953CD3" w:rsidRDefault="003B54D7" w:rsidP="00CA31F6">
            <w:r w:rsidRPr="003B54D7">
              <w:t>14.</w:t>
            </w:r>
            <w:r w:rsidR="005E2318">
              <w:t xml:space="preserve"> </w:t>
            </w:r>
            <w:r w:rsidRPr="003B54D7">
              <w:t>Dicas e sugestões?</w:t>
            </w:r>
          </w:p>
        </w:tc>
        <w:tc>
          <w:tcPr>
            <w:tcW w:w="4531" w:type="dxa"/>
          </w:tcPr>
          <w:p w14:paraId="32F851EF" w14:textId="1D3890FE" w:rsidR="003B54D7" w:rsidRDefault="003B54D7" w:rsidP="00722B09"/>
        </w:tc>
      </w:tr>
    </w:tbl>
    <w:p w14:paraId="155BEDC9" w14:textId="77777777" w:rsidR="004D7BC3" w:rsidRPr="008774E9" w:rsidRDefault="004D7BC3" w:rsidP="00CA31F6"/>
    <w:p w14:paraId="7D759CFE" w14:textId="24C4FEDC" w:rsidR="001B6AE9" w:rsidRDefault="001B6AE9" w:rsidP="001B6AE9">
      <w:r>
        <w:tab/>
      </w:r>
    </w:p>
    <w:p w14:paraId="6101FFAE" w14:textId="6A9F42B4" w:rsidR="00B021FD" w:rsidRDefault="00B021FD" w:rsidP="00B021FD">
      <w:pPr>
        <w:pStyle w:val="Ttulo3"/>
      </w:pPr>
      <w:bookmarkStart w:id="83" w:name="_Toc53953311"/>
      <w:r>
        <w:t>Pré-teste</w:t>
      </w:r>
      <w:r w:rsidR="00DB0C61">
        <w:t xml:space="preserve"> do questionário</w:t>
      </w:r>
      <w:bookmarkEnd w:id="83"/>
    </w:p>
    <w:p w14:paraId="559DBF22" w14:textId="00CCD015" w:rsidR="002419AF" w:rsidRDefault="00B021FD" w:rsidP="00B021FD">
      <w:r>
        <w:tab/>
        <w:t xml:space="preserve">Com as perguntas do questionário definidas, foi </w:t>
      </w:r>
      <w:r w:rsidR="00C00AE5">
        <w:t xml:space="preserve">realizada </w:t>
      </w:r>
      <w:r>
        <w:t>uma validação para garantir que elas faziam sentido</w:t>
      </w:r>
      <w:r w:rsidR="00CC6C91">
        <w:t xml:space="preserve">. </w:t>
      </w:r>
      <w:r w:rsidR="00C00AE5">
        <w:t xml:space="preserve">O pré-teste </w:t>
      </w:r>
      <w:r w:rsidR="002419AF">
        <w:t xml:space="preserve">foi </w:t>
      </w:r>
      <w:r w:rsidR="00C00AE5">
        <w:t xml:space="preserve">feito </w:t>
      </w:r>
      <w:r w:rsidR="002419AF">
        <w:t xml:space="preserve">enviando o questionário para 5 pessoas, as quais tinham a responsabilidade de analisar as perguntas e avaliar a dificuldade de entendimento de cada uma das perguntas. Isso foi feito para garantir que o </w:t>
      </w:r>
      <w:r w:rsidR="008210D3">
        <w:t>público</w:t>
      </w:r>
      <w:r w:rsidR="002419AF">
        <w:t xml:space="preserve"> que receberia o </w:t>
      </w:r>
      <w:r w:rsidR="00A627D9">
        <w:t>questionário</w:t>
      </w:r>
      <w:r w:rsidR="00C00AE5">
        <w:t xml:space="preserve"> posteriormente</w:t>
      </w:r>
      <w:r w:rsidR="00A627D9">
        <w:t xml:space="preserve"> -</w:t>
      </w:r>
      <w:r w:rsidR="00CF4193">
        <w:t xml:space="preserve"> o qual não está dentro do contexto do trabalho -</w:t>
      </w:r>
      <w:r w:rsidR="002419AF">
        <w:t xml:space="preserve"> conseguiria responder as perguntas</w:t>
      </w:r>
      <w:r w:rsidR="00C00AE5">
        <w:t xml:space="preserve"> com completa compreensão </w:t>
      </w:r>
      <w:r w:rsidR="00D0162D">
        <w:t>delas</w:t>
      </w:r>
      <w:r w:rsidR="00C00AE5">
        <w:t>.</w:t>
      </w:r>
    </w:p>
    <w:p w14:paraId="6DFEE646" w14:textId="1DB77DAA" w:rsidR="00F72CBA" w:rsidRDefault="00F72CBA" w:rsidP="00F72CBA">
      <w:pPr>
        <w:pStyle w:val="Ttulo3"/>
      </w:pPr>
      <w:bookmarkStart w:id="84" w:name="_Toc53953312"/>
      <w:r>
        <w:t xml:space="preserve">Resultados do </w:t>
      </w:r>
      <w:r w:rsidR="00123767">
        <w:t>questionário</w:t>
      </w:r>
      <w:bookmarkEnd w:id="84"/>
    </w:p>
    <w:p w14:paraId="3715E4DD" w14:textId="672F3D08" w:rsidR="005859BD" w:rsidRDefault="005859BD" w:rsidP="008A0B65">
      <w:r>
        <w:tab/>
      </w:r>
      <w:commentRangeStart w:id="85"/>
      <w:r>
        <w:t xml:space="preserve">Com um alcance maior do que 1000 pessoas, sendo 800 funcionários da CWI que possuem acesso ao Slack, 200 pessoas alcançadas através do Instagram e demais divulgações que tiveram, </w:t>
      </w:r>
      <w:commentRangeEnd w:id="85"/>
      <w:r>
        <w:rPr>
          <w:rStyle w:val="Refdecomentrio"/>
        </w:rPr>
        <w:commentReference w:id="85"/>
      </w:r>
      <w:r>
        <w:t>o questionário teve uma adesão de 222 respostas. O público respondente tinha entre 14 e 71 anos e um gosto musical bem diversificado, foram obtidos em torno de 60 estilos musicais, sendo o mais votado o Rock, com 181 marcações.</w:t>
      </w:r>
    </w:p>
    <w:p w14:paraId="7E777760" w14:textId="6BAF1718" w:rsidR="008A0B65" w:rsidRDefault="001F52F1" w:rsidP="008A0B65">
      <w:r>
        <w:tab/>
        <w:t xml:space="preserve">O questionário foi aberto no dia 6 de julho de 2020, nesse dia foi realizada uma publicação no Instagram para apresentá-lo ao público, e no decorrer, foi enviado a outras redes </w:t>
      </w:r>
      <w:r>
        <w:lastRenderedPageBreak/>
        <w:t>sociais, como WhatsApp, Slack (empresarial), Twitter e Facebook. O seu fechamento foi realizado no dia 18 de julho de 2020, somando o total de 12 dias em que o ele ficou aberto.</w:t>
      </w:r>
      <w:commentRangeStart w:id="86"/>
      <w:commentRangeEnd w:id="86"/>
      <w:r>
        <w:rPr>
          <w:rStyle w:val="Refdecomentrio"/>
        </w:rPr>
        <w:commentReference w:id="86"/>
      </w:r>
    </w:p>
    <w:p w14:paraId="1B013D79" w14:textId="03351EA3" w:rsidR="00AF1DF6" w:rsidRDefault="00AF1DF6" w:rsidP="008A0B65">
      <w:r>
        <w:tab/>
        <w:t xml:space="preserve">Dos dispositivos ou aplicativos utilizados para realizar a reprodução das </w:t>
      </w:r>
      <w:r w:rsidR="0077460B">
        <w:t>músicas</w:t>
      </w:r>
      <w:r>
        <w:t>, com 168 respostas, o Spotify foi o mais escolhido das opções,</w:t>
      </w:r>
      <w:r w:rsidR="0077460B">
        <w:t xml:space="preserve"> em segundo lugar ficou o Youtube</w:t>
      </w:r>
      <w:r>
        <w:t xml:space="preserve"> </w:t>
      </w:r>
      <w:r w:rsidR="0077460B">
        <w:t>com 103 respostas (variadas entre 86 no Youtube Music, e 17 tratando sobre o Youtube clássico).</w:t>
      </w:r>
    </w:p>
    <w:p w14:paraId="27E4F469" w14:textId="001A5B87" w:rsidR="001B2E39" w:rsidRDefault="001B2E39" w:rsidP="008A0B65">
      <w:r>
        <w:tab/>
        <w:t>A pergunta “</w:t>
      </w:r>
      <w:r w:rsidRPr="001B2E39">
        <w:t>Você acha que as recomendações musicais realizadas via software poderiam ser melhoradas?</w:t>
      </w:r>
      <w:r>
        <w:t xml:space="preserve">” trouxe uma visão da opinião se existe espaço para esse trabalho evoluir as técnicas </w:t>
      </w:r>
      <w:commentRangeStart w:id="87"/>
      <w:r>
        <w:t xml:space="preserve">de </w:t>
      </w:r>
      <w:r w:rsidR="00EF0264">
        <w:t>recomendação</w:t>
      </w:r>
      <w:r>
        <w:t xml:space="preserve"> musical</w:t>
      </w:r>
      <w:commentRangeEnd w:id="87"/>
      <w:r w:rsidR="00F372BC">
        <w:rPr>
          <w:rStyle w:val="Refdecomentrio"/>
        </w:rPr>
        <w:commentReference w:id="87"/>
      </w:r>
      <w:r w:rsidR="0033089C">
        <w:t>, e a “</w:t>
      </w:r>
      <w:r w:rsidR="0033089C" w:rsidRPr="0033089C">
        <w:t>Você acredita que o contexto poderia melhorar essas recomendações?</w:t>
      </w:r>
      <w:r w:rsidR="0033089C">
        <w:t>” se existe espaço para o contexto</w:t>
      </w:r>
      <w:r w:rsidR="00A510E7">
        <w:t xml:space="preserve"> do usuário</w:t>
      </w:r>
      <w:r w:rsidR="0033089C">
        <w:t xml:space="preserve"> evoluir essas técnicas</w:t>
      </w:r>
      <w:r w:rsidR="00A510E7">
        <w:t>. C</w:t>
      </w:r>
      <w:r w:rsidR="007E689E">
        <w:t>om 95%</w:t>
      </w:r>
      <w:r w:rsidR="0033089C">
        <w:t xml:space="preserve"> </w:t>
      </w:r>
      <w:r w:rsidR="00A510E7">
        <w:t xml:space="preserve">para a </w:t>
      </w:r>
      <w:r w:rsidR="0033089C">
        <w:t xml:space="preserve">primeira e 96% </w:t>
      </w:r>
      <w:r w:rsidR="00A510E7">
        <w:t xml:space="preserve">para a </w:t>
      </w:r>
      <w:r w:rsidR="0033089C">
        <w:t>segunda pergunta</w:t>
      </w:r>
      <w:r w:rsidR="007E689E">
        <w:t xml:space="preserve"> </w:t>
      </w:r>
      <w:r w:rsidR="00A510E7">
        <w:t xml:space="preserve">de </w:t>
      </w:r>
      <w:r w:rsidR="007E689E">
        <w:t xml:space="preserve">respostas marcadas como “sim”, foi possível verificar que esse trabalho </w:t>
      </w:r>
      <w:r w:rsidR="00A510E7">
        <w:t xml:space="preserve">tem </w:t>
      </w:r>
      <w:r w:rsidR="007E689E">
        <w:t xml:space="preserve">espaço para agregar qualidade </w:t>
      </w:r>
      <w:r w:rsidR="00A510E7">
        <w:t xml:space="preserve">às </w:t>
      </w:r>
      <w:r w:rsidR="007E689E">
        <w:t>recomendações musicais</w:t>
      </w:r>
      <w:r>
        <w:t>.</w:t>
      </w:r>
    </w:p>
    <w:p w14:paraId="094FABD9" w14:textId="14F669AF" w:rsidR="003A615F" w:rsidRDefault="003A615F" w:rsidP="008A0B65">
      <w:r>
        <w:tab/>
      </w:r>
      <w:commentRangeStart w:id="88"/>
      <w:r w:rsidR="00710204">
        <w:t>Para aperfeiçoar a visão do trabalho das características possuem maior importância, foi realizado as perguntas “</w:t>
      </w:r>
      <w:r w:rsidR="00710204" w:rsidRPr="00710204">
        <w:t>Em quais atividades você costuma ouvir música?</w:t>
      </w:r>
      <w:r w:rsidR="00710204">
        <w:t>”, “</w:t>
      </w:r>
      <w:r w:rsidR="00710204" w:rsidRPr="00710204">
        <w:t>Em quais lugares você costuma ouvir músicas?</w:t>
      </w:r>
      <w:r w:rsidR="00710204">
        <w:t>” e “</w:t>
      </w:r>
      <w:r w:rsidR="00710204" w:rsidRPr="00710204">
        <w:t>Você costuma ouvir música quando está:</w:t>
      </w:r>
      <w:r w:rsidR="00710204">
        <w:t>”</w:t>
      </w:r>
      <w:r w:rsidR="00440190">
        <w:t xml:space="preserve">. Com elas, foi possível </w:t>
      </w:r>
      <w:r w:rsidR="00D82FC9">
        <w:t>conhecer</w:t>
      </w:r>
      <w:r w:rsidR="00440190">
        <w:t xml:space="preserve"> de novas características (a partir do campo “outro”), e foi possível obter </w:t>
      </w:r>
      <w:r w:rsidR="006C6BA1">
        <w:t>de</w:t>
      </w:r>
      <w:r w:rsidR="00D82FC9">
        <w:t xml:space="preserve"> </w:t>
      </w:r>
      <w:r w:rsidR="00440190">
        <w:t xml:space="preserve">características </w:t>
      </w:r>
      <w:r w:rsidR="006C6BA1">
        <w:t>que mais influenciam</w:t>
      </w:r>
      <w:r w:rsidR="00440190">
        <w:t xml:space="preserve"> os usuários na escolha de uma </w:t>
      </w:r>
      <w:r w:rsidR="00B46B67">
        <w:t>música</w:t>
      </w:r>
      <w:r w:rsidR="00440190">
        <w:t>.</w:t>
      </w:r>
      <w:commentRangeEnd w:id="88"/>
      <w:r w:rsidR="00726572">
        <w:rPr>
          <w:rStyle w:val="Refdecomentrio"/>
        </w:rPr>
        <w:commentReference w:id="88"/>
      </w:r>
    </w:p>
    <w:p w14:paraId="4C4127A1" w14:textId="4B87EA9B" w:rsidR="00C076B3" w:rsidRDefault="00C076B3" w:rsidP="00C076B3">
      <w:pPr>
        <w:pStyle w:val="Ttulo2"/>
      </w:pPr>
      <w:bookmarkStart w:id="89" w:name="_Toc53953313"/>
      <w:r>
        <w:t>Desenvolvimento Do plugin</w:t>
      </w:r>
      <w:bookmarkEnd w:id="89"/>
    </w:p>
    <w:p w14:paraId="4EB2049E" w14:textId="33329310" w:rsidR="00411CBF" w:rsidRDefault="00C076B3" w:rsidP="00C076B3">
      <w:r>
        <w:tab/>
        <w:t xml:space="preserve">Para obter os dados dos usuários, foi desenvolvido uma aplicação web que utilizava do SDK Web do Spotify para reprodução das músicas e captura dos eventos gerados pelo </w:t>
      </w:r>
      <w:r>
        <w:lastRenderedPageBreak/>
        <w:t>usuário.</w:t>
      </w:r>
      <w:r w:rsidR="00411CBF">
        <w:t xml:space="preserve"> </w:t>
      </w:r>
      <w:r w:rsidR="00EC7BB3">
        <w:t>Ela</w:t>
      </w:r>
      <w:r w:rsidR="00411CBF">
        <w:t xml:space="preserve"> pode ser acessada através do link </w:t>
      </w:r>
      <w:hyperlink r:id="rId45" w:history="1">
        <w:r w:rsidR="00411CBF" w:rsidRPr="007D557C">
          <w:rPr>
            <w:rStyle w:val="Hyperlink"/>
          </w:rPr>
          <w:t>https://ericoloewe.github.io/computer-science-tcc/</w:t>
        </w:r>
      </w:hyperlink>
      <w:r w:rsidR="00EA172B">
        <w:t>.</w:t>
      </w:r>
    </w:p>
    <w:p w14:paraId="612FF013" w14:textId="77777777" w:rsidR="00B61F3A" w:rsidRDefault="00B61F3A" w:rsidP="00B61F3A">
      <w:r>
        <w:rPr>
          <w:noProof/>
        </w:rPr>
        <w:drawing>
          <wp:inline distT="0" distB="0" distL="0" distR="0" wp14:anchorId="56A47CF6" wp14:editId="63CA1DBA">
            <wp:extent cx="2186258" cy="5064981"/>
            <wp:effectExtent l="0" t="0" r="5080" b="254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3041" b="4747"/>
                    <a:stretch/>
                  </pic:blipFill>
                  <pic:spPr bwMode="auto">
                    <a:xfrm>
                      <a:off x="0" y="0"/>
                      <a:ext cx="2192944" cy="5080471"/>
                    </a:xfrm>
                    <a:prstGeom prst="rect">
                      <a:avLst/>
                    </a:prstGeom>
                    <a:noFill/>
                    <a:ln>
                      <a:noFill/>
                    </a:ln>
                    <a:extLst>
                      <a:ext uri="{53640926-AAD7-44D8-BBD7-CCE9431645EC}">
                        <a14:shadowObscured xmlns:a14="http://schemas.microsoft.com/office/drawing/2010/main"/>
                      </a:ext>
                    </a:extLst>
                  </pic:spPr>
                </pic:pic>
              </a:graphicData>
            </a:graphic>
          </wp:inline>
        </w:drawing>
      </w:r>
    </w:p>
    <w:p w14:paraId="2E6BC528" w14:textId="3F9C5E5F" w:rsidR="00B61F3A" w:rsidRDefault="00B61F3A" w:rsidP="00EF3570">
      <w:pPr>
        <w:pStyle w:val="Legenda"/>
      </w:pPr>
      <w:bookmarkStart w:id="90" w:name="_Toc53953337"/>
      <w:r>
        <w:t xml:space="preserve">Figura </w:t>
      </w:r>
      <w:r w:rsidR="00EF1EF1">
        <w:fldChar w:fldCharType="begin"/>
      </w:r>
      <w:r w:rsidR="00EF1EF1">
        <w:instrText xml:space="preserve"> SEQ Figura \* ARABIC </w:instrText>
      </w:r>
      <w:r w:rsidR="00EF1EF1">
        <w:fldChar w:fldCharType="separate"/>
      </w:r>
      <w:r w:rsidR="007358DD">
        <w:rPr>
          <w:noProof/>
        </w:rPr>
        <w:t>11</w:t>
      </w:r>
      <w:r w:rsidR="00EF1EF1">
        <w:rPr>
          <w:noProof/>
        </w:rPr>
        <w:fldChar w:fldCharType="end"/>
      </w:r>
      <w:r>
        <w:t xml:space="preserve"> Tela </w:t>
      </w:r>
      <w:r w:rsidR="002C4866">
        <w:t>introdutória</w:t>
      </w:r>
      <w:r>
        <w:t xml:space="preserve"> da aplicação </w:t>
      </w:r>
      <w:r w:rsidRPr="00B61F3A">
        <w:t>(próprio, 2020)</w:t>
      </w:r>
      <w:bookmarkEnd w:id="90"/>
    </w:p>
    <w:p w14:paraId="312FD9DB" w14:textId="357E2E04" w:rsidR="0041211D" w:rsidRPr="0041211D" w:rsidRDefault="0041211D" w:rsidP="0041211D">
      <w:pPr>
        <w:pStyle w:val="Ttulo3"/>
      </w:pPr>
      <w:bookmarkStart w:id="91" w:name="_Toc53953314"/>
      <w:r>
        <w:t>Telas da aplicação</w:t>
      </w:r>
      <w:bookmarkEnd w:id="91"/>
    </w:p>
    <w:p w14:paraId="42EBB0A8" w14:textId="0F8FCF85" w:rsidR="002C4866" w:rsidRDefault="00AC1AD2" w:rsidP="002C4866">
      <w:r>
        <w:tab/>
        <w:t>A aplicação foi dividida em 5 telas, e ela inicia com a tela apresentada na fig11, a qual apresenta instruções para os usuários de como utilizar a aplicação</w:t>
      </w:r>
      <w:r w:rsidR="00872ACD">
        <w:t>.</w:t>
      </w:r>
      <w:r w:rsidR="00A93862">
        <w:t xml:space="preserve"> A segunda tela, é representada na fig12, </w:t>
      </w:r>
      <w:r w:rsidR="00D36033">
        <w:t xml:space="preserve">a qual </w:t>
      </w:r>
      <w:r w:rsidR="00A93862">
        <w:t>disponibiliza opções de login no Spotify.</w:t>
      </w:r>
    </w:p>
    <w:p w14:paraId="466640BB" w14:textId="77777777" w:rsidR="00EF3570" w:rsidRDefault="002C4866" w:rsidP="00EF3570">
      <w:r>
        <w:rPr>
          <w:noProof/>
        </w:rPr>
        <w:lastRenderedPageBreak/>
        <w:drawing>
          <wp:inline distT="0" distB="0" distL="0" distR="0" wp14:anchorId="7A1B004E" wp14:editId="17D6B28D">
            <wp:extent cx="2146159" cy="4230094"/>
            <wp:effectExtent l="0" t="0" r="6985"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3591" b="5441"/>
                    <a:stretch/>
                  </pic:blipFill>
                  <pic:spPr bwMode="auto">
                    <a:xfrm>
                      <a:off x="0" y="0"/>
                      <a:ext cx="2148550" cy="4234806"/>
                    </a:xfrm>
                    <a:prstGeom prst="rect">
                      <a:avLst/>
                    </a:prstGeom>
                    <a:noFill/>
                    <a:ln>
                      <a:noFill/>
                    </a:ln>
                    <a:extLst>
                      <a:ext uri="{53640926-AAD7-44D8-BBD7-CCE9431645EC}">
                        <a14:shadowObscured xmlns:a14="http://schemas.microsoft.com/office/drawing/2010/main"/>
                      </a:ext>
                    </a:extLst>
                  </pic:spPr>
                </pic:pic>
              </a:graphicData>
            </a:graphic>
          </wp:inline>
        </w:drawing>
      </w:r>
    </w:p>
    <w:p w14:paraId="772AAE57" w14:textId="36305940" w:rsidR="002C4866" w:rsidRDefault="00EF3570" w:rsidP="00EF3570">
      <w:pPr>
        <w:pStyle w:val="Legenda"/>
      </w:pPr>
      <w:bookmarkStart w:id="92" w:name="_Toc53953338"/>
      <w:r>
        <w:t xml:space="preserve">Figura </w:t>
      </w:r>
      <w:r w:rsidR="00EF1EF1">
        <w:fldChar w:fldCharType="begin"/>
      </w:r>
      <w:r w:rsidR="00EF1EF1">
        <w:instrText xml:space="preserve"> SEQ Figura \* ARABIC </w:instrText>
      </w:r>
      <w:r w:rsidR="00EF1EF1">
        <w:fldChar w:fldCharType="separate"/>
      </w:r>
      <w:r w:rsidR="007358DD">
        <w:rPr>
          <w:noProof/>
        </w:rPr>
        <w:t>12</w:t>
      </w:r>
      <w:r w:rsidR="00EF1EF1">
        <w:rPr>
          <w:noProof/>
        </w:rPr>
        <w:fldChar w:fldCharType="end"/>
      </w:r>
      <w:r>
        <w:t xml:space="preserve"> Tela de login da aplicação </w:t>
      </w:r>
      <w:r w:rsidRPr="00286A2A">
        <w:t>(próprio, 2020)</w:t>
      </w:r>
      <w:bookmarkEnd w:id="92"/>
    </w:p>
    <w:p w14:paraId="09CC183E" w14:textId="17305BF6" w:rsidR="00EF3570" w:rsidRDefault="002A357A" w:rsidP="00EF3570">
      <w:r>
        <w:tab/>
      </w:r>
      <w:r w:rsidR="004E768F">
        <w:t xml:space="preserve">A fig13 apresenta o cadastro do contexto na aplicação. O processo é </w:t>
      </w:r>
      <w:r w:rsidR="00AF56EC">
        <w:t>dividido em</w:t>
      </w:r>
      <w:r w:rsidR="004E768F">
        <w:t xml:space="preserve"> 3 </w:t>
      </w:r>
      <w:r w:rsidR="00BF5120">
        <w:t>etapas</w:t>
      </w:r>
      <w:r w:rsidR="004E768F">
        <w:t xml:space="preserve">: (i) “Como você </w:t>
      </w:r>
      <w:r w:rsidR="00C9726F">
        <w:t>está</w:t>
      </w:r>
      <w:r w:rsidR="004E768F">
        <w:t xml:space="preserve"> se sentindo nesse momento?”; (ii) “</w:t>
      </w:r>
      <w:r w:rsidR="004E768F" w:rsidRPr="004E768F">
        <w:t xml:space="preserve">O que você está fazendo nesse </w:t>
      </w:r>
      <w:r w:rsidR="004E768F" w:rsidRPr="004E768F">
        <w:lastRenderedPageBreak/>
        <w:t>momento?</w:t>
      </w:r>
      <w:r w:rsidR="004E768F">
        <w:t>”; (iii) “</w:t>
      </w:r>
      <w:r w:rsidR="004E768F" w:rsidRPr="004E768F">
        <w:t>Onde você está nesse momento?</w:t>
      </w:r>
      <w:r w:rsidR="004E768F">
        <w:t>”</w:t>
      </w:r>
      <w:r w:rsidR="00BB2D52">
        <w:t>.</w:t>
      </w:r>
      <w:r w:rsidR="00AF56EC">
        <w:t xml:space="preserve"> A partir dessas perguntas, é possível entender o contexto atual do </w:t>
      </w:r>
      <w:r w:rsidR="00A417FB">
        <w:t>usuário</w:t>
      </w:r>
      <w:r w:rsidR="00AF56EC">
        <w:t xml:space="preserve"> naquele período.</w:t>
      </w:r>
      <w:r w:rsidR="00A417FB">
        <w:t xml:space="preserve"> </w:t>
      </w:r>
      <w:r w:rsidR="0096616C">
        <w:t>As perguntas são realizadas a cada</w:t>
      </w:r>
      <w:r w:rsidR="004E768F">
        <w:t xml:space="preserve"> 30min</w:t>
      </w:r>
      <w:r w:rsidR="00A417FB">
        <w:t>.</w:t>
      </w:r>
    </w:p>
    <w:p w14:paraId="27881394" w14:textId="77777777" w:rsidR="004F5E97" w:rsidRDefault="004F5E97" w:rsidP="004F5E97">
      <w:r>
        <w:rPr>
          <w:noProof/>
        </w:rPr>
        <w:drawing>
          <wp:inline distT="0" distB="0" distL="0" distR="0" wp14:anchorId="71879956" wp14:editId="2CADF660">
            <wp:extent cx="2130950" cy="4203300"/>
            <wp:effectExtent l="0" t="0" r="3175" b="6985"/>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t="3406" b="5556"/>
                    <a:stretch/>
                  </pic:blipFill>
                  <pic:spPr bwMode="auto">
                    <a:xfrm>
                      <a:off x="0" y="0"/>
                      <a:ext cx="2138400" cy="4217995"/>
                    </a:xfrm>
                    <a:prstGeom prst="rect">
                      <a:avLst/>
                    </a:prstGeom>
                    <a:noFill/>
                    <a:ln>
                      <a:noFill/>
                    </a:ln>
                    <a:extLst>
                      <a:ext uri="{53640926-AAD7-44D8-BBD7-CCE9431645EC}">
                        <a14:shadowObscured xmlns:a14="http://schemas.microsoft.com/office/drawing/2010/main"/>
                      </a:ext>
                    </a:extLst>
                  </pic:spPr>
                </pic:pic>
              </a:graphicData>
            </a:graphic>
          </wp:inline>
        </w:drawing>
      </w:r>
    </w:p>
    <w:p w14:paraId="7D028C2D" w14:textId="763CCA28" w:rsidR="00EF3570" w:rsidRDefault="004F5E97" w:rsidP="00210407">
      <w:pPr>
        <w:pStyle w:val="Legenda"/>
      </w:pPr>
      <w:bookmarkStart w:id="93" w:name="_Toc53953339"/>
      <w:r>
        <w:t xml:space="preserve">Figura </w:t>
      </w:r>
      <w:r w:rsidR="00EF1EF1">
        <w:fldChar w:fldCharType="begin"/>
      </w:r>
      <w:r w:rsidR="00EF1EF1">
        <w:instrText xml:space="preserve"> SEQ Figura \* ARABIC </w:instrText>
      </w:r>
      <w:r w:rsidR="00EF1EF1">
        <w:fldChar w:fldCharType="separate"/>
      </w:r>
      <w:r w:rsidR="007358DD">
        <w:rPr>
          <w:noProof/>
        </w:rPr>
        <w:t>13</w:t>
      </w:r>
      <w:r w:rsidR="00EF1EF1">
        <w:rPr>
          <w:noProof/>
        </w:rPr>
        <w:fldChar w:fldCharType="end"/>
      </w:r>
      <w:r>
        <w:t xml:space="preserve"> </w:t>
      </w:r>
      <w:r w:rsidR="00457D80">
        <w:t>T</w:t>
      </w:r>
      <w:r>
        <w:t xml:space="preserve">ela de preenchimento do contexto </w:t>
      </w:r>
      <w:r w:rsidRPr="006D6B7A">
        <w:t>(próprio, 2020)</w:t>
      </w:r>
      <w:bookmarkEnd w:id="93"/>
    </w:p>
    <w:p w14:paraId="08241E74" w14:textId="4BF1D2CA" w:rsidR="00C75F43" w:rsidRDefault="002A357A" w:rsidP="00C75F43">
      <w:r>
        <w:tab/>
      </w:r>
      <w:r w:rsidR="00D52683">
        <w:t xml:space="preserve">Para realizar a reprodução musical, é necessário exigir do Spotify que reproduza as </w:t>
      </w:r>
      <w:r w:rsidR="00A0216E">
        <w:t>músicas</w:t>
      </w:r>
      <w:r w:rsidR="00D52683">
        <w:t xml:space="preserve"> no plugin. Para isso, foi criado a tela apresentada na fig14, a qual possui um botão </w:t>
      </w:r>
      <w:r w:rsidR="00D52683">
        <w:lastRenderedPageBreak/>
        <w:t xml:space="preserve">“USAR PLUGIN PARA TOCAR </w:t>
      </w:r>
      <w:r w:rsidR="00A0216E">
        <w:t>MÚSICAS”</w:t>
      </w:r>
      <w:r w:rsidR="00D52683">
        <w:t xml:space="preserve"> que ao ser pressionado, habilita a reprodução no plugin.</w:t>
      </w:r>
    </w:p>
    <w:p w14:paraId="66DF1778" w14:textId="77777777" w:rsidR="00171C68" w:rsidRDefault="00171C68" w:rsidP="00171C68">
      <w:r>
        <w:rPr>
          <w:noProof/>
        </w:rPr>
        <w:drawing>
          <wp:inline distT="0" distB="0" distL="0" distR="0" wp14:anchorId="7E08D374" wp14:editId="1F712929">
            <wp:extent cx="1482090" cy="3107867"/>
            <wp:effectExtent l="0" t="0" r="381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3219"/>
                    <a:stretch/>
                  </pic:blipFill>
                  <pic:spPr bwMode="auto">
                    <a:xfrm>
                      <a:off x="0" y="0"/>
                      <a:ext cx="1486658" cy="3117446"/>
                    </a:xfrm>
                    <a:prstGeom prst="rect">
                      <a:avLst/>
                    </a:prstGeom>
                    <a:noFill/>
                    <a:ln>
                      <a:noFill/>
                    </a:ln>
                    <a:extLst>
                      <a:ext uri="{53640926-AAD7-44D8-BBD7-CCE9431645EC}">
                        <a14:shadowObscured xmlns:a14="http://schemas.microsoft.com/office/drawing/2010/main"/>
                      </a:ext>
                    </a:extLst>
                  </pic:spPr>
                </pic:pic>
              </a:graphicData>
            </a:graphic>
          </wp:inline>
        </w:drawing>
      </w:r>
    </w:p>
    <w:p w14:paraId="5F411095" w14:textId="1F83713D" w:rsidR="00C75F43" w:rsidRDefault="00171C68" w:rsidP="00210407">
      <w:pPr>
        <w:pStyle w:val="Legenda"/>
        <w:rPr>
          <w:noProof/>
        </w:rPr>
      </w:pPr>
      <w:bookmarkStart w:id="94" w:name="_Toc53953340"/>
      <w:r>
        <w:t xml:space="preserve">Figura </w:t>
      </w:r>
      <w:r w:rsidR="00EF1EF1">
        <w:fldChar w:fldCharType="begin"/>
      </w:r>
      <w:r w:rsidR="00EF1EF1">
        <w:instrText xml:space="preserve"> SEQ Figura \* ARABIC </w:instrText>
      </w:r>
      <w:r w:rsidR="00EF1EF1">
        <w:fldChar w:fldCharType="separate"/>
      </w:r>
      <w:r w:rsidR="007358DD">
        <w:rPr>
          <w:noProof/>
        </w:rPr>
        <w:t>14</w:t>
      </w:r>
      <w:r w:rsidR="00EF1EF1">
        <w:rPr>
          <w:noProof/>
        </w:rPr>
        <w:fldChar w:fldCharType="end"/>
      </w:r>
      <w:r>
        <w:t xml:space="preserve"> Tela da lista de dispositivos do Spotify</w:t>
      </w:r>
      <w:r>
        <w:rPr>
          <w:noProof/>
        </w:rPr>
        <w:t xml:space="preserve"> </w:t>
      </w:r>
      <w:r w:rsidRPr="00580B5B">
        <w:rPr>
          <w:noProof/>
        </w:rPr>
        <w:t>(próprio, 2020)</w:t>
      </w:r>
      <w:bookmarkEnd w:id="94"/>
    </w:p>
    <w:p w14:paraId="3A93C852" w14:textId="4FBACCF3" w:rsidR="00171C68" w:rsidRDefault="00106097" w:rsidP="00171C68">
      <w:r>
        <w:tab/>
        <w:t xml:space="preserve">Por fim, foi desenvolvido a tela principal, que é apresentado na fig15. Nessa tela, é realizado toda interação do usuário no período em que ele </w:t>
      </w:r>
      <w:r w:rsidR="002F19D4">
        <w:t>está</w:t>
      </w:r>
      <w:r>
        <w:t xml:space="preserve"> ouvindo as </w:t>
      </w:r>
      <w:r w:rsidR="002F19D4">
        <w:t>músicas</w:t>
      </w:r>
      <w:r w:rsidR="00132291">
        <w:t xml:space="preserve">, </w:t>
      </w:r>
      <w:r w:rsidR="002F19D4">
        <w:t>as possíveis interações estão</w:t>
      </w:r>
      <w:r w:rsidR="00132291">
        <w:t xml:space="preserve"> listadas abaixo.</w:t>
      </w:r>
    </w:p>
    <w:p w14:paraId="7843C1B6" w14:textId="6FA3AAA7" w:rsidR="002F19D4" w:rsidRDefault="002F19D4" w:rsidP="002F19D4">
      <w:pPr>
        <w:pStyle w:val="PargrafodaLista"/>
        <w:numPr>
          <w:ilvl w:val="0"/>
          <w:numId w:val="25"/>
        </w:numPr>
      </w:pPr>
      <w:r>
        <w:t>Gost</w:t>
      </w:r>
      <w:r w:rsidR="00FB5593">
        <w:t>ar da música</w:t>
      </w:r>
    </w:p>
    <w:p w14:paraId="776FA56E" w14:textId="7264D29D" w:rsidR="002F19D4" w:rsidRDefault="002F19D4" w:rsidP="002F19D4">
      <w:pPr>
        <w:pStyle w:val="PargrafodaLista"/>
        <w:numPr>
          <w:ilvl w:val="0"/>
          <w:numId w:val="25"/>
        </w:numPr>
      </w:pPr>
      <w:r>
        <w:t>Não gost</w:t>
      </w:r>
      <w:r w:rsidR="00FB5593">
        <w:t>ar da música</w:t>
      </w:r>
    </w:p>
    <w:p w14:paraId="29184E1A" w14:textId="444C2900" w:rsidR="002F19D4" w:rsidRDefault="002F19D4" w:rsidP="002F19D4">
      <w:pPr>
        <w:pStyle w:val="PargrafodaLista"/>
        <w:numPr>
          <w:ilvl w:val="0"/>
          <w:numId w:val="25"/>
        </w:numPr>
      </w:pPr>
      <w:r>
        <w:t>Passar / Voltar música</w:t>
      </w:r>
    </w:p>
    <w:p w14:paraId="38CDB014" w14:textId="5141A6C9" w:rsidR="002F19D4" w:rsidRDefault="002F19D4" w:rsidP="002F19D4">
      <w:pPr>
        <w:pStyle w:val="PargrafodaLista"/>
        <w:numPr>
          <w:ilvl w:val="0"/>
          <w:numId w:val="25"/>
        </w:numPr>
      </w:pPr>
      <w:r>
        <w:t xml:space="preserve">Buscar </w:t>
      </w:r>
      <w:r w:rsidR="00FB5593">
        <w:t>música</w:t>
      </w:r>
    </w:p>
    <w:p w14:paraId="27F1765D" w14:textId="7AF4FD99" w:rsidR="00680EC6" w:rsidRDefault="00680EC6" w:rsidP="002F19D4">
      <w:pPr>
        <w:pStyle w:val="PargrafodaLista"/>
        <w:numPr>
          <w:ilvl w:val="0"/>
          <w:numId w:val="25"/>
        </w:numPr>
      </w:pPr>
      <w:r>
        <w:t xml:space="preserve">Pausar / Tocar </w:t>
      </w:r>
      <w:r w:rsidR="00FB5593">
        <w:t>música</w:t>
      </w:r>
    </w:p>
    <w:p w14:paraId="25C61555" w14:textId="77777777" w:rsidR="00171C68" w:rsidRDefault="00171C68" w:rsidP="00171C68">
      <w:r>
        <w:rPr>
          <w:noProof/>
        </w:rPr>
        <w:lastRenderedPageBreak/>
        <w:drawing>
          <wp:inline distT="0" distB="0" distL="0" distR="0" wp14:anchorId="220FAA73" wp14:editId="6439E55A">
            <wp:extent cx="2751455" cy="5756745"/>
            <wp:effectExtent l="0" t="0" r="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3468" b="-32"/>
                    <a:stretch/>
                  </pic:blipFill>
                  <pic:spPr bwMode="auto">
                    <a:xfrm>
                      <a:off x="0" y="0"/>
                      <a:ext cx="2752342" cy="5758601"/>
                    </a:xfrm>
                    <a:prstGeom prst="rect">
                      <a:avLst/>
                    </a:prstGeom>
                    <a:noFill/>
                    <a:ln>
                      <a:noFill/>
                    </a:ln>
                    <a:extLst>
                      <a:ext uri="{53640926-AAD7-44D8-BBD7-CCE9431645EC}">
                        <a14:shadowObscured xmlns:a14="http://schemas.microsoft.com/office/drawing/2010/main"/>
                      </a:ext>
                    </a:extLst>
                  </pic:spPr>
                </pic:pic>
              </a:graphicData>
            </a:graphic>
          </wp:inline>
        </w:drawing>
      </w:r>
    </w:p>
    <w:p w14:paraId="00175D6F" w14:textId="2BA12C0F" w:rsidR="00171C68" w:rsidRDefault="00171C68" w:rsidP="00210407">
      <w:pPr>
        <w:pStyle w:val="Legenda"/>
      </w:pPr>
      <w:bookmarkStart w:id="95" w:name="_Toc53953341"/>
      <w:r>
        <w:t xml:space="preserve">Figura </w:t>
      </w:r>
      <w:r w:rsidR="00EF1EF1">
        <w:fldChar w:fldCharType="begin"/>
      </w:r>
      <w:r w:rsidR="00EF1EF1">
        <w:instrText xml:space="preserve"> SEQ Figura \* ARABIC </w:instrText>
      </w:r>
      <w:r w:rsidR="00EF1EF1">
        <w:fldChar w:fldCharType="separate"/>
      </w:r>
      <w:r w:rsidR="007358DD">
        <w:rPr>
          <w:noProof/>
        </w:rPr>
        <w:t>15</w:t>
      </w:r>
      <w:r w:rsidR="00EF1EF1">
        <w:rPr>
          <w:noProof/>
        </w:rPr>
        <w:fldChar w:fldCharType="end"/>
      </w:r>
      <w:r>
        <w:t xml:space="preserve"> </w:t>
      </w:r>
      <w:r w:rsidR="00F9036E">
        <w:t>T</w:t>
      </w:r>
      <w:r>
        <w:t xml:space="preserve">ela principal, a qual apresenta a música sendo reproduzida ao usuário </w:t>
      </w:r>
      <w:r w:rsidRPr="00A73EA3">
        <w:t>(próprio, 2020)</w:t>
      </w:r>
      <w:bookmarkEnd w:id="95"/>
    </w:p>
    <w:p w14:paraId="5D9383A0" w14:textId="6ADF851F" w:rsidR="006955F2" w:rsidRDefault="006955F2" w:rsidP="006955F2">
      <w:r>
        <w:tab/>
      </w:r>
      <w:r w:rsidR="00601CDE">
        <w:t xml:space="preserve">Ao clicar no botão </w:t>
      </w:r>
      <w:r w:rsidR="00356538">
        <w:t>“</w:t>
      </w:r>
      <w:r w:rsidR="00601CDE">
        <w:t>gostei</w:t>
      </w:r>
      <w:r w:rsidR="00356538">
        <w:t>”</w:t>
      </w:r>
      <w:r w:rsidR="00601CDE">
        <w:t xml:space="preserve">, é salvo a informação de que o usuário gostou da </w:t>
      </w:r>
      <w:r w:rsidR="00356538">
        <w:t>música</w:t>
      </w:r>
      <w:r w:rsidR="00601CDE">
        <w:t xml:space="preserve"> naquele contexto.</w:t>
      </w:r>
      <w:r w:rsidR="00356538">
        <w:t xml:space="preserve"> Ao clicar no botão “não gostei” é salvo a informação que o </w:t>
      </w:r>
      <w:r w:rsidR="002D1363">
        <w:t>usuário</w:t>
      </w:r>
      <w:r w:rsidR="00356538">
        <w:t xml:space="preserve"> não gostou </w:t>
      </w:r>
      <w:r w:rsidR="00356538">
        <w:lastRenderedPageBreak/>
        <w:t xml:space="preserve">e é levado o </w:t>
      </w:r>
      <w:r w:rsidR="002D1363">
        <w:t>usuário</w:t>
      </w:r>
      <w:r w:rsidR="00356538">
        <w:t xml:space="preserve"> a tela de busca de </w:t>
      </w:r>
      <w:r w:rsidR="002D1363">
        <w:t>música</w:t>
      </w:r>
      <w:r w:rsidR="00DF5289">
        <w:t xml:space="preserve"> fig16</w:t>
      </w:r>
      <w:r w:rsidR="00356538">
        <w:t xml:space="preserve">, para o </w:t>
      </w:r>
      <w:r w:rsidR="002D1363">
        <w:t>usuário</w:t>
      </w:r>
      <w:r w:rsidR="00356538">
        <w:t xml:space="preserve"> apresentar uma </w:t>
      </w:r>
      <w:r w:rsidR="003C6841">
        <w:t>música</w:t>
      </w:r>
      <w:r w:rsidR="00356538">
        <w:t xml:space="preserve"> se identifique melhor naquele momento.</w:t>
      </w:r>
    </w:p>
    <w:p w14:paraId="06B9CCF9" w14:textId="77777777" w:rsidR="006955F2" w:rsidRDefault="006955F2" w:rsidP="006955F2">
      <w:r>
        <w:rPr>
          <w:noProof/>
        </w:rPr>
        <w:drawing>
          <wp:inline distT="0" distB="0" distL="0" distR="0" wp14:anchorId="24B4B1B1" wp14:editId="3670D481">
            <wp:extent cx="2667937" cy="5780599"/>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669740" cy="5784506"/>
                    </a:xfrm>
                    <a:prstGeom prst="rect">
                      <a:avLst/>
                    </a:prstGeom>
                    <a:noFill/>
                    <a:ln>
                      <a:noFill/>
                    </a:ln>
                  </pic:spPr>
                </pic:pic>
              </a:graphicData>
            </a:graphic>
          </wp:inline>
        </w:drawing>
      </w:r>
    </w:p>
    <w:p w14:paraId="0F2A5D32" w14:textId="7EA96016" w:rsidR="006955F2" w:rsidRDefault="006955F2" w:rsidP="006955F2">
      <w:pPr>
        <w:pStyle w:val="Legenda"/>
      </w:pPr>
      <w:bookmarkStart w:id="96" w:name="_Toc53953342"/>
      <w:r>
        <w:t xml:space="preserve">Figura </w:t>
      </w:r>
      <w:r w:rsidR="00EF1EF1">
        <w:fldChar w:fldCharType="begin"/>
      </w:r>
      <w:r w:rsidR="00EF1EF1">
        <w:instrText xml:space="preserve"> SEQ Figura \* ARABIC </w:instrText>
      </w:r>
      <w:r w:rsidR="00EF1EF1">
        <w:fldChar w:fldCharType="separate"/>
      </w:r>
      <w:r w:rsidR="007358DD">
        <w:rPr>
          <w:noProof/>
        </w:rPr>
        <w:t>16</w:t>
      </w:r>
      <w:r w:rsidR="00EF1EF1">
        <w:rPr>
          <w:noProof/>
        </w:rPr>
        <w:fldChar w:fldCharType="end"/>
      </w:r>
      <w:r>
        <w:t xml:space="preserve"> Tela de busca de músicas que encaixem melhor no momento </w:t>
      </w:r>
      <w:r w:rsidRPr="00A73EA3">
        <w:t>(próprio, 2020)</w:t>
      </w:r>
      <w:bookmarkEnd w:id="96"/>
    </w:p>
    <w:p w14:paraId="27958F37" w14:textId="12B2A1A7" w:rsidR="006A158D" w:rsidRDefault="006A158D" w:rsidP="006A158D">
      <w:r>
        <w:tab/>
        <w:t xml:space="preserve">A ação de buscar música, irá levar para a tela apresentada na fig16, a qual possibilita o usuário apresentar uma </w:t>
      </w:r>
      <w:r w:rsidR="003C6841">
        <w:t>música</w:t>
      </w:r>
      <w:r>
        <w:t xml:space="preserve"> que se enquadre melhor no contexto que ele </w:t>
      </w:r>
      <w:r w:rsidR="00EF5E3C">
        <w:t>está</w:t>
      </w:r>
      <w:r>
        <w:t xml:space="preserve"> vivendo. Ao selecionar as músicas</w:t>
      </w:r>
      <w:r w:rsidR="00483170">
        <w:t xml:space="preserve"> e clicar em próximo</w:t>
      </w:r>
      <w:r>
        <w:t>, é salvo as informações</w:t>
      </w:r>
      <w:r w:rsidR="00483170">
        <w:t xml:space="preserve"> de sua relação com o contexto vivido.</w:t>
      </w:r>
    </w:p>
    <w:p w14:paraId="69F03113" w14:textId="793FCEBE" w:rsidR="00D631AA" w:rsidRDefault="00D631AA" w:rsidP="00D631AA">
      <w:pPr>
        <w:pStyle w:val="Ttulo3"/>
      </w:pPr>
      <w:bookmarkStart w:id="97" w:name="_Toc53953315"/>
      <w:r>
        <w:t>Tecnologias utilizadas no desenvolvimento</w:t>
      </w:r>
      <w:bookmarkEnd w:id="97"/>
    </w:p>
    <w:p w14:paraId="47EF48E6" w14:textId="09D86DF9" w:rsidR="00393A4C" w:rsidRDefault="00393A4C" w:rsidP="006A158D">
      <w:r>
        <w:tab/>
        <w:t xml:space="preserve">Para desenvolver a aplicação web, foi utilizado a </w:t>
      </w:r>
      <w:r w:rsidRPr="00393A4C">
        <w:rPr>
          <w:i/>
          <w:iCs w:val="0"/>
        </w:rPr>
        <w:t>library React</w:t>
      </w:r>
      <w:r>
        <w:t xml:space="preserve"> que auxilia na construção de componentes e interfaces.</w:t>
      </w:r>
      <w:r w:rsidR="00666D5A">
        <w:t xml:space="preserve"> Para estilizar os componentes e </w:t>
      </w:r>
      <w:r w:rsidR="00E16D40">
        <w:t>páginas</w:t>
      </w:r>
      <w:r w:rsidR="00666D5A">
        <w:t xml:space="preserve"> do React, foi </w:t>
      </w:r>
      <w:r w:rsidR="00666D5A">
        <w:lastRenderedPageBreak/>
        <w:t>utilizado o framework Material ui, o qual possui estilos prontos baseados no Material (interface do Android)</w:t>
      </w:r>
      <w:r w:rsidR="00854E03">
        <w:t>.</w:t>
      </w:r>
    </w:p>
    <w:p w14:paraId="651F64C8" w14:textId="35014EAF" w:rsidR="00565DA2" w:rsidRDefault="00565DA2" w:rsidP="006A158D">
      <w:r>
        <w:tab/>
        <w:t xml:space="preserve">Inicialmente, para persistir os eventos do usuário, foi utilizado o </w:t>
      </w:r>
      <w:r w:rsidRPr="00565DA2">
        <w:rPr>
          <w:i/>
          <w:iCs w:val="0"/>
        </w:rPr>
        <w:t xml:space="preserve">Google </w:t>
      </w:r>
      <w:r w:rsidR="00163AF4" w:rsidRPr="00565DA2">
        <w:rPr>
          <w:i/>
          <w:iCs w:val="0"/>
        </w:rPr>
        <w:t>Analytics</w:t>
      </w:r>
      <w:r w:rsidR="00ED2866">
        <w:rPr>
          <w:i/>
          <w:iCs w:val="0"/>
        </w:rPr>
        <w:t xml:space="preserve"> </w:t>
      </w:r>
      <w:r w:rsidR="00ED2866" w:rsidRPr="006B1D33">
        <w:t xml:space="preserve">(uma ferramenta </w:t>
      </w:r>
      <w:r w:rsidR="006B1D33" w:rsidRPr="006B1D33">
        <w:t>específica</w:t>
      </w:r>
      <w:r w:rsidR="00ED2866" w:rsidRPr="006B1D33">
        <w:t xml:space="preserve"> para eventos)</w:t>
      </w:r>
      <w:r w:rsidR="00163AF4">
        <w:t xml:space="preserve">. </w:t>
      </w:r>
      <w:r w:rsidR="00ED2866">
        <w:t>Porém</w:t>
      </w:r>
      <w:r>
        <w:t xml:space="preserve">, devido </w:t>
      </w:r>
      <w:r w:rsidR="00163AF4">
        <w:t>à</w:t>
      </w:r>
      <w:r>
        <w:t xml:space="preserve"> falta de customização da ferramenta, foi trocado para o </w:t>
      </w:r>
      <w:r w:rsidRPr="00565DA2">
        <w:rPr>
          <w:i/>
          <w:iCs w:val="0"/>
        </w:rPr>
        <w:t>Realtime Database</w:t>
      </w:r>
      <w:r>
        <w:t xml:space="preserve"> do Firebase</w:t>
      </w:r>
      <w:r w:rsidR="00856BCD">
        <w:t xml:space="preserve"> (</w:t>
      </w:r>
      <w:r w:rsidR="00856BCD" w:rsidRPr="00856BCD">
        <w:rPr>
          <w:i/>
          <w:iCs w:val="0"/>
        </w:rPr>
        <w:t>Realtime DB</w:t>
      </w:r>
      <w:r w:rsidR="00856BCD">
        <w:t>)</w:t>
      </w:r>
      <w:r w:rsidR="00163AF4">
        <w:t>, o qua</w:t>
      </w:r>
      <w:r w:rsidR="00BC58FE">
        <w:t>l possui uma vasta opção de customização</w:t>
      </w:r>
      <w:r w:rsidR="00B17CC3">
        <w:t xml:space="preserve">, e tornaria possível a adição do </w:t>
      </w:r>
      <w:r w:rsidR="00B17CC3" w:rsidRPr="00AB5A4A">
        <w:rPr>
          <w:i/>
          <w:iCs w:val="0"/>
        </w:rPr>
        <w:t>timestamp</w:t>
      </w:r>
      <w:r w:rsidR="00B17CC3">
        <w:t xml:space="preserve"> a cada evento</w:t>
      </w:r>
      <w:r w:rsidR="00BC58FE">
        <w:t>.</w:t>
      </w:r>
      <w:r w:rsidR="00AC62AB">
        <w:t xml:space="preserve"> </w:t>
      </w:r>
      <w:r w:rsidR="002B6519">
        <w:t>Com ela foi possível persistir os eventos em um formato NoSQL.</w:t>
      </w:r>
    </w:p>
    <w:p w14:paraId="1A822A87" w14:textId="0CB652C9" w:rsidR="00A619F7" w:rsidRPr="00393A4C" w:rsidRDefault="006B1D33" w:rsidP="006A158D">
      <w:r>
        <w:tab/>
      </w:r>
      <w:r w:rsidR="00DA5C86">
        <w:t>No início</w:t>
      </w:r>
      <w:r>
        <w:t xml:space="preserve">, </w:t>
      </w:r>
      <w:r w:rsidR="00DA5C86">
        <w:t>p</w:t>
      </w:r>
      <w:r>
        <w:t xml:space="preserve">ara enviar o evento a plataforma, foi </w:t>
      </w:r>
      <w:r w:rsidR="00DA5C86">
        <w:t xml:space="preserve">utilizado o </w:t>
      </w:r>
      <w:r w:rsidR="004B4B18">
        <w:t>GTM (</w:t>
      </w:r>
      <w:r w:rsidR="00DA5C86">
        <w:t>Google Tag Manager</w:t>
      </w:r>
      <w:r w:rsidR="004B4B18">
        <w:t>)</w:t>
      </w:r>
      <w:r w:rsidR="00DA5C86">
        <w:t xml:space="preserve"> para fazer esse intermédio, porém, devido a algumas limitações da ferramenta, foi removido essa dependência e enviado os eventos diretamente do </w:t>
      </w:r>
      <w:r w:rsidR="00DA5C86" w:rsidRPr="00DA5C86">
        <w:rPr>
          <w:i/>
          <w:iCs w:val="0"/>
        </w:rPr>
        <w:t>Javascript</w:t>
      </w:r>
      <w:r w:rsidR="00DA5C86" w:rsidRPr="00AD472A">
        <w:t>.</w:t>
      </w:r>
    </w:p>
    <w:p w14:paraId="5BB408CD" w14:textId="1F2A0282" w:rsidR="00A75870" w:rsidRDefault="00A75870" w:rsidP="00A75870">
      <w:pPr>
        <w:pStyle w:val="Ttulo2"/>
      </w:pPr>
      <w:bookmarkStart w:id="98" w:name="_Toc53953316"/>
      <w:r>
        <w:t>Distribuição d</w:t>
      </w:r>
      <w:r w:rsidR="00A94338">
        <w:t>a aplicação</w:t>
      </w:r>
      <w:r w:rsidR="00251F73">
        <w:t xml:space="preserve"> e coleta de dados</w:t>
      </w:r>
      <w:bookmarkEnd w:id="98"/>
    </w:p>
    <w:p w14:paraId="7E073C0F" w14:textId="79FFCBEE" w:rsidR="00A75870" w:rsidRDefault="00A94338" w:rsidP="00A75870">
      <w:r>
        <w:tab/>
      </w:r>
      <w:r w:rsidR="00A75870">
        <w:t>A aplicação foi disponibilizada no período do dia 28/09 até o dia 02/10 através de um e-mail</w:t>
      </w:r>
      <w:r w:rsidR="00F544DF">
        <w:t xml:space="preserve"> com instruções de como utilizar a aplicação, que foi</w:t>
      </w:r>
      <w:r w:rsidR="00A75870">
        <w:t xml:space="preserve"> enviado para os</w:t>
      </w:r>
      <w:r w:rsidR="00FB7BF8">
        <w:t xml:space="preserve"> 144</w:t>
      </w:r>
      <w:r w:rsidR="00A75870">
        <w:t xml:space="preserve"> usuários</w:t>
      </w:r>
      <w:r w:rsidR="00FB7BF8">
        <w:t xml:space="preserve"> que participaram do questionário e optaram por participar da pesquisa</w:t>
      </w:r>
      <w:r w:rsidR="00481C56">
        <w:t>.</w:t>
      </w:r>
      <w:r w:rsidR="00A75870">
        <w:t xml:space="preserve"> </w:t>
      </w:r>
      <w:r w:rsidR="00481C56">
        <w:t xml:space="preserve">Assim, </w:t>
      </w:r>
      <w:r w:rsidR="00A75870">
        <w:t xml:space="preserve">ela </w:t>
      </w:r>
      <w:r w:rsidR="00481C56">
        <w:t xml:space="preserve">irá </w:t>
      </w:r>
      <w:r w:rsidR="00A75870">
        <w:t>salvar os dados que serão utilizados como teste no modelo de classificação desenvolvido nesse trabalho.</w:t>
      </w:r>
    </w:p>
    <w:p w14:paraId="1B1A8FF3" w14:textId="0B460780" w:rsidR="00ED623E" w:rsidRDefault="00ED623E" w:rsidP="00ED623E">
      <w:pPr>
        <w:pStyle w:val="Ttulo3"/>
      </w:pPr>
      <w:r>
        <w:t>Pré-teste</w:t>
      </w:r>
    </w:p>
    <w:p w14:paraId="189A78AB" w14:textId="0794501A" w:rsidR="00ED623E" w:rsidRPr="00ED623E" w:rsidRDefault="00844E77" w:rsidP="00ED623E">
      <w:r>
        <w:tab/>
        <w:t>Com a aplicação finalizada e hospedada, foi enviado inicialmente para o professor orientador para validar o desenvolvimento feito.</w:t>
      </w:r>
      <w:r w:rsidR="004D3E38">
        <w:t xml:space="preserve"> Com isso, foi encontrado certos ajustes a serem feitos antes de ser divulgado a aplicação</w:t>
      </w:r>
      <w:r w:rsidR="00212413">
        <w:t>. Então, foi corrigido a aplicação</w:t>
      </w:r>
      <w:r w:rsidR="00A64E1B">
        <w:t>,</w:t>
      </w:r>
      <w:r w:rsidR="00212413">
        <w:t xml:space="preserve"> enviado para mais 5 pessoas testarem e novamente foi encontrado alguns pontos a serem corrigidos.</w:t>
      </w:r>
      <w:r w:rsidR="00240FAE">
        <w:t xml:space="preserve"> </w:t>
      </w:r>
      <w:r w:rsidR="000A5B93">
        <w:t>P</w:t>
      </w:r>
      <w:r w:rsidR="00240FAE">
        <w:t xml:space="preserve">or fim, foi enviado o e-mail para um grupo </w:t>
      </w:r>
      <w:r w:rsidR="00D6512A">
        <w:t xml:space="preserve">supervisionado </w:t>
      </w:r>
      <w:r w:rsidR="00240FAE">
        <w:t>de 8 pessoas</w:t>
      </w:r>
      <w:r w:rsidR="00AB7DD7">
        <w:t>,</w:t>
      </w:r>
      <w:r w:rsidR="00240FAE">
        <w:t xml:space="preserve"> para validar</w:t>
      </w:r>
      <w:r w:rsidR="00463F8D">
        <w:t xml:space="preserve"> sua aceitação e entendimento do </w:t>
      </w:r>
      <w:r w:rsidR="00D6512A">
        <w:t>funcionamento da aplicação</w:t>
      </w:r>
      <w:r w:rsidR="00463F8D">
        <w:t>.</w:t>
      </w:r>
    </w:p>
    <w:p w14:paraId="2E8CA26A" w14:textId="53FFC3FB" w:rsidR="00AD7C18" w:rsidRDefault="00AD7C18" w:rsidP="00AD7C18">
      <w:pPr>
        <w:pStyle w:val="Ttulo3"/>
      </w:pPr>
      <w:bookmarkStart w:id="99" w:name="_Toc53953317"/>
      <w:r>
        <w:t>Hospedagem</w:t>
      </w:r>
      <w:bookmarkEnd w:id="99"/>
    </w:p>
    <w:p w14:paraId="37DE1F44" w14:textId="632B63F1" w:rsidR="000E20F6" w:rsidRDefault="000E20F6" w:rsidP="003E2A27">
      <w:r>
        <w:tab/>
        <w:t xml:space="preserve">A aplicação foi publicada na ferramenta disponível no Github chamada </w:t>
      </w:r>
      <w:r w:rsidRPr="000E20F6">
        <w:rPr>
          <w:i/>
          <w:iCs w:val="0"/>
        </w:rPr>
        <w:t>Github Pages</w:t>
      </w:r>
      <w:r>
        <w:t xml:space="preserve">. Essa é uma ferramenta gratuita, que possibilita a publicação de </w:t>
      </w:r>
      <w:r w:rsidR="00503984">
        <w:t>páginas</w:t>
      </w:r>
      <w:r>
        <w:t xml:space="preserve"> estáticas.</w:t>
      </w:r>
      <w:r w:rsidR="00503984">
        <w:t xml:space="preserve"> O link final de acesso a aplicação ficou: </w:t>
      </w:r>
      <w:hyperlink r:id="rId52" w:history="1">
        <w:r w:rsidR="00503984" w:rsidRPr="005568B5">
          <w:rPr>
            <w:rStyle w:val="Hyperlink"/>
          </w:rPr>
          <w:t>https://ericoloewe.github.io/computer-science-tcc/</w:t>
        </w:r>
      </w:hyperlink>
      <w:r w:rsidR="00503984">
        <w:t xml:space="preserve"> </w:t>
      </w:r>
    </w:p>
    <w:p w14:paraId="3CC14899" w14:textId="6733F4D8" w:rsidR="00503984" w:rsidRDefault="00503984" w:rsidP="003E2A27">
      <w:r>
        <w:tab/>
        <w:t>Os eventos</w:t>
      </w:r>
      <w:r w:rsidR="00F72843">
        <w:t xml:space="preserve"> das </w:t>
      </w:r>
      <w:r w:rsidR="00E16D40">
        <w:t>músicas</w:t>
      </w:r>
      <w:r>
        <w:t xml:space="preserve"> foram salvos em outra plataforma chamada Firebase. </w:t>
      </w:r>
      <w:r w:rsidR="00441FD9">
        <w:t>Ela</w:t>
      </w:r>
      <w:r>
        <w:t xml:space="preserve"> é uma ferramenta paga, </w:t>
      </w:r>
      <w:r w:rsidR="002D7D4B">
        <w:t>porém</w:t>
      </w:r>
      <w:r>
        <w:t xml:space="preserve">, para o trabalho foi utilizado a versão gratuita, que suporta o acesso </w:t>
      </w:r>
      <w:r>
        <w:lastRenderedPageBreak/>
        <w:t xml:space="preserve">de até 100 </w:t>
      </w:r>
      <w:r w:rsidR="002D7D4B">
        <w:t>usuários</w:t>
      </w:r>
      <w:r>
        <w:t xml:space="preserve"> simultâneos.</w:t>
      </w:r>
      <w:r w:rsidR="009724AA">
        <w:t xml:space="preserve"> Demais eventos como “quantidade de </w:t>
      </w:r>
      <w:r w:rsidR="008405E6">
        <w:t>usuários</w:t>
      </w:r>
      <w:r w:rsidR="009724AA">
        <w:t xml:space="preserve"> acessando o </w:t>
      </w:r>
      <w:r w:rsidR="009724AA" w:rsidRPr="009724AA">
        <w:rPr>
          <w:i/>
          <w:iCs w:val="0"/>
        </w:rPr>
        <w:t>app</w:t>
      </w:r>
      <w:r w:rsidR="009724AA">
        <w:t>” foram salvos utilizando as aplicações GTM e Google Analytics.</w:t>
      </w:r>
    </w:p>
    <w:p w14:paraId="4F44E766" w14:textId="4DFA10A6" w:rsidR="009D5C44" w:rsidRPr="000E20F6" w:rsidRDefault="009D5C44" w:rsidP="003E2A27"/>
    <w:p w14:paraId="66BD8074" w14:textId="53F4BF23" w:rsidR="00360E5F" w:rsidRDefault="00360E5F" w:rsidP="00360E5F">
      <w:pPr>
        <w:pStyle w:val="Ttulo3"/>
      </w:pPr>
      <w:bookmarkStart w:id="100" w:name="_Toc53953318"/>
      <w:r>
        <w:t xml:space="preserve">Coleta do </w:t>
      </w:r>
      <w:r w:rsidR="000C1A86">
        <w:t>F</w:t>
      </w:r>
      <w:r>
        <w:t>irebase</w:t>
      </w:r>
      <w:bookmarkEnd w:id="100"/>
    </w:p>
    <w:p w14:paraId="6733EB29" w14:textId="21C96CF2" w:rsidR="009D5C44" w:rsidRDefault="007C31E3" w:rsidP="00360E5F">
      <w:r>
        <w:tab/>
        <w:t>Ao final do experimento, foi exportado os eventos dos usuários em um JSON através d</w:t>
      </w:r>
      <w:r w:rsidR="007916D5">
        <w:t>o</w:t>
      </w:r>
      <w:r>
        <w:t xml:space="preserve"> console do </w:t>
      </w:r>
      <w:r w:rsidRPr="00CA6B94">
        <w:rPr>
          <w:i/>
          <w:iCs w:val="0"/>
        </w:rPr>
        <w:t>Realtime Database</w:t>
      </w:r>
      <w:r>
        <w:t xml:space="preserve"> do Firebase</w:t>
      </w:r>
      <w:r w:rsidR="009D5C44">
        <w:t xml:space="preserve">. A </w:t>
      </w:r>
      <w:r w:rsidR="00462633">
        <w:fldChar w:fldCharType="begin"/>
      </w:r>
      <w:r w:rsidR="00462633">
        <w:instrText xml:space="preserve"> REF _Ref53931970 \h </w:instrText>
      </w:r>
      <w:r w:rsidR="00462633">
        <w:fldChar w:fldCharType="separate"/>
      </w:r>
      <w:r w:rsidR="00462633">
        <w:t xml:space="preserve">Figura </w:t>
      </w:r>
      <w:r w:rsidR="00462633">
        <w:rPr>
          <w:noProof/>
        </w:rPr>
        <w:t>17</w:t>
      </w:r>
      <w:r w:rsidR="00462633">
        <w:fldChar w:fldCharType="end"/>
      </w:r>
      <w:r w:rsidR="00462633">
        <w:t xml:space="preserve"> </w:t>
      </w:r>
      <w:r w:rsidR="009D5C44">
        <w:t xml:space="preserve">apresenta o console, a estrutura de dados dos eventos e o botão de exportar do </w:t>
      </w:r>
      <w:r w:rsidR="009D5C44" w:rsidRPr="001C6C85">
        <w:rPr>
          <w:i/>
          <w:iCs w:val="0"/>
        </w:rPr>
        <w:t>Realtime DB</w:t>
      </w:r>
      <w:r w:rsidR="009D5C44">
        <w:t>.</w:t>
      </w:r>
    </w:p>
    <w:p w14:paraId="04966EDC" w14:textId="77777777" w:rsidR="009D5C44" w:rsidRDefault="009D5C44" w:rsidP="009D5C44">
      <w:r w:rsidRPr="009D5C44">
        <w:drawing>
          <wp:inline distT="0" distB="0" distL="0" distR="0" wp14:anchorId="035A337C" wp14:editId="6BCBF450">
            <wp:extent cx="5760720" cy="2821305"/>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60720" cy="2821305"/>
                    </a:xfrm>
                    <a:prstGeom prst="rect">
                      <a:avLst/>
                    </a:prstGeom>
                  </pic:spPr>
                </pic:pic>
              </a:graphicData>
            </a:graphic>
          </wp:inline>
        </w:drawing>
      </w:r>
    </w:p>
    <w:p w14:paraId="4C696C57" w14:textId="3CEA7240" w:rsidR="00360E5F" w:rsidRDefault="009D5C44" w:rsidP="009D5C44">
      <w:pPr>
        <w:pStyle w:val="Legenda"/>
      </w:pPr>
      <w:bookmarkStart w:id="101" w:name="_Ref53931970"/>
      <w:bookmarkStart w:id="102" w:name="_Toc53953343"/>
      <w:r>
        <w:t xml:space="preserve">Figura </w:t>
      </w:r>
      <w:r>
        <w:fldChar w:fldCharType="begin"/>
      </w:r>
      <w:r>
        <w:instrText xml:space="preserve"> SEQ Figura \* ARABIC </w:instrText>
      </w:r>
      <w:r>
        <w:fldChar w:fldCharType="separate"/>
      </w:r>
      <w:r w:rsidR="007358DD">
        <w:rPr>
          <w:noProof/>
        </w:rPr>
        <w:t>17</w:t>
      </w:r>
      <w:r>
        <w:fldChar w:fldCharType="end"/>
      </w:r>
      <w:bookmarkEnd w:id="101"/>
      <w:r>
        <w:t xml:space="preserve"> Console do </w:t>
      </w:r>
      <w:r w:rsidRPr="00CB6D11">
        <w:rPr>
          <w:i/>
          <w:iCs/>
        </w:rPr>
        <w:t>Realtime</w:t>
      </w:r>
      <w:r w:rsidRPr="00CB6D11">
        <w:rPr>
          <w:i/>
          <w:iCs/>
          <w:noProof/>
        </w:rPr>
        <w:t xml:space="preserve"> Database</w:t>
      </w:r>
      <w:r>
        <w:rPr>
          <w:noProof/>
        </w:rPr>
        <w:t xml:space="preserve"> do Firebase</w:t>
      </w:r>
      <w:r>
        <w:t xml:space="preserve"> </w:t>
      </w:r>
      <w:r w:rsidRPr="00A73EA3">
        <w:t>(próprio, 2020)</w:t>
      </w:r>
      <w:bookmarkEnd w:id="102"/>
    </w:p>
    <w:p w14:paraId="7FB894DE" w14:textId="5B2D2179" w:rsidR="009D5C44" w:rsidRPr="00C5547D" w:rsidRDefault="001C6C85" w:rsidP="00360E5F">
      <w:r>
        <w:tab/>
        <w:t xml:space="preserve">Com o JSON e a estrutura de dados pronta, foi realizado alguns estudos em </w:t>
      </w:r>
      <w:r w:rsidRPr="001C6C85">
        <w:rPr>
          <w:i/>
          <w:iCs w:val="0"/>
        </w:rPr>
        <w:t>python</w:t>
      </w:r>
      <w:r>
        <w:t xml:space="preserve"> </w:t>
      </w:r>
      <w:r w:rsidR="003514F9">
        <w:t>para adquirir o conhecimento necessário para obter os dados necessários do Spotify e rodar o algoritmo KNN nos dados obtidos.</w:t>
      </w:r>
      <w:r w:rsidR="00E36D2A">
        <w:t xml:space="preserve"> O</w:t>
      </w:r>
      <w:r w:rsidR="00C5547D">
        <w:t>s primeiros testes</w:t>
      </w:r>
      <w:r w:rsidR="00E36D2A">
        <w:t xml:space="preserve"> do algoritmo fo</w:t>
      </w:r>
      <w:r w:rsidR="00C5547D">
        <w:t>ram</w:t>
      </w:r>
      <w:r w:rsidR="00E36D2A">
        <w:t xml:space="preserve"> realizado</w:t>
      </w:r>
      <w:r w:rsidR="00C5547D">
        <w:t>s</w:t>
      </w:r>
      <w:r w:rsidR="00E36D2A">
        <w:t xml:space="preserve"> utilizando a base de íris disponível no </w:t>
      </w:r>
      <w:r w:rsidR="00E36D2A" w:rsidRPr="00E36D2A">
        <w:rPr>
          <w:i/>
          <w:iCs w:val="0"/>
        </w:rPr>
        <w:t>sklearn</w:t>
      </w:r>
      <w:r w:rsidR="00C5547D">
        <w:t xml:space="preserve">, e então, após obter o conhecimento do funcionamento do algoritmo no </w:t>
      </w:r>
      <w:r w:rsidR="00C5547D" w:rsidRPr="005338D4">
        <w:rPr>
          <w:i/>
          <w:iCs w:val="0"/>
        </w:rPr>
        <w:t>python</w:t>
      </w:r>
      <w:r w:rsidR="00C5547D">
        <w:t xml:space="preserve">, foi aplicado o mesmo sobre a base </w:t>
      </w:r>
      <w:r w:rsidR="00DB58FF">
        <w:t>extraída</w:t>
      </w:r>
      <w:r w:rsidR="00C5547D">
        <w:t xml:space="preserve"> e preparada do JSON.</w:t>
      </w:r>
    </w:p>
    <w:p w14:paraId="66D4A536" w14:textId="2C8049BC" w:rsidR="00360E5F" w:rsidRDefault="00F44028" w:rsidP="00360E5F">
      <w:pPr>
        <w:pStyle w:val="Ttulo3"/>
      </w:pPr>
      <w:bookmarkStart w:id="103" w:name="_Toc53953319"/>
      <w:r>
        <w:t>Preparação dos dados para o KNN</w:t>
      </w:r>
      <w:bookmarkEnd w:id="103"/>
    </w:p>
    <w:p w14:paraId="602EF07C" w14:textId="537191A3" w:rsidR="00044C36" w:rsidRPr="00F06399" w:rsidRDefault="00CC3D32" w:rsidP="00044C36">
      <w:r>
        <w:tab/>
        <w:t xml:space="preserve">Para salvar os eventos da aplicação, foi criado uma lista chamada </w:t>
      </w:r>
      <w:r w:rsidRPr="00CC3D32">
        <w:rPr>
          <w:i/>
          <w:iCs w:val="0"/>
        </w:rPr>
        <w:t>events</w:t>
      </w:r>
      <w:r>
        <w:t xml:space="preserve">, essa lista é </w:t>
      </w:r>
      <w:r w:rsidR="00AD3436">
        <w:t>composta</w:t>
      </w:r>
      <w:r>
        <w:t xml:space="preserve"> pela lista de usuários, onde cada usuário possui a lista de eventos dentro.</w:t>
      </w:r>
      <w:r w:rsidR="00074D32">
        <w:t xml:space="preserve"> Cada eventos é composto pela seguinte estrutura: (i) </w:t>
      </w:r>
      <w:r w:rsidR="00074D32" w:rsidRPr="00D71A59">
        <w:rPr>
          <w:i/>
          <w:iCs w:val="0"/>
        </w:rPr>
        <w:t>action</w:t>
      </w:r>
      <w:r w:rsidR="00074D32">
        <w:t xml:space="preserve">, </w:t>
      </w:r>
      <w:r w:rsidR="004312F9">
        <w:t xml:space="preserve">ação realizada pelo usuário, apresentadas </w:t>
      </w:r>
      <w:r w:rsidR="004312F9">
        <w:lastRenderedPageBreak/>
        <w:t>no quadro3; (ii)</w:t>
      </w:r>
      <w:r w:rsidR="005514A9">
        <w:t xml:space="preserve"> </w:t>
      </w:r>
      <w:r w:rsidR="005514A9" w:rsidRPr="00592A9A">
        <w:rPr>
          <w:i/>
          <w:iCs w:val="0"/>
        </w:rPr>
        <w:t>createdDateTime</w:t>
      </w:r>
      <w:r w:rsidR="005514A9">
        <w:t>, data d</w:t>
      </w:r>
      <w:r w:rsidR="00955B47">
        <w:t>a execução do</w:t>
      </w:r>
      <w:r w:rsidR="005514A9">
        <w:t xml:space="preserve"> evento;</w:t>
      </w:r>
      <w:r w:rsidR="00BC05A0">
        <w:t xml:space="preserve"> (iii) </w:t>
      </w:r>
      <w:r w:rsidR="00BC05A0" w:rsidRPr="00592A9A">
        <w:rPr>
          <w:i/>
          <w:iCs w:val="0"/>
        </w:rPr>
        <w:t>value</w:t>
      </w:r>
      <w:r w:rsidR="00BC05A0">
        <w:t>, valores do evento separados por “;”.</w:t>
      </w:r>
    </w:p>
    <w:p w14:paraId="1133AD6B" w14:textId="3C88A914" w:rsidR="00462633" w:rsidRDefault="00462633" w:rsidP="00462633">
      <w:pPr>
        <w:pStyle w:val="Legenda"/>
      </w:pPr>
      <w:bookmarkStart w:id="104" w:name="_Toc53953293"/>
      <w:r>
        <w:t xml:space="preserve">Quadro </w:t>
      </w:r>
      <w:r>
        <w:fldChar w:fldCharType="begin"/>
      </w:r>
      <w:r>
        <w:instrText xml:space="preserve"> SEQ Quadro \* ARABIC </w:instrText>
      </w:r>
      <w:r>
        <w:fldChar w:fldCharType="separate"/>
      </w:r>
      <w:r>
        <w:rPr>
          <w:noProof/>
        </w:rPr>
        <w:t>3</w:t>
      </w:r>
      <w:r>
        <w:fldChar w:fldCharType="end"/>
      </w:r>
      <w:r>
        <w:t xml:space="preserve"> Lista de ações possíveis nos eventos </w:t>
      </w:r>
      <w:r w:rsidRPr="00A73EA3">
        <w:t>(próprio, 2020)</w:t>
      </w:r>
      <w:bookmarkEnd w:id="104"/>
    </w:p>
    <w:tbl>
      <w:tblPr>
        <w:tblStyle w:val="Tabelacomgrade"/>
        <w:tblW w:w="0" w:type="auto"/>
        <w:tblLook w:val="04A0" w:firstRow="1" w:lastRow="0" w:firstColumn="1" w:lastColumn="0" w:noHBand="0" w:noVBand="1"/>
      </w:tblPr>
      <w:tblGrid>
        <w:gridCol w:w="4531"/>
        <w:gridCol w:w="4531"/>
      </w:tblGrid>
      <w:tr w:rsidR="00044C36" w14:paraId="5D7A12F8" w14:textId="77777777" w:rsidTr="00F06399">
        <w:tc>
          <w:tcPr>
            <w:tcW w:w="4531" w:type="dxa"/>
          </w:tcPr>
          <w:p w14:paraId="0BE54B9A" w14:textId="03A2D2F3" w:rsidR="00044C36" w:rsidRPr="00F06399" w:rsidRDefault="00044C36" w:rsidP="00044C36">
            <w:pPr>
              <w:rPr>
                <w:b/>
                <w:bCs/>
                <w:lang w:val="en-US"/>
              </w:rPr>
            </w:pPr>
            <w:r w:rsidRPr="00F06399">
              <w:rPr>
                <w:b/>
                <w:bCs/>
                <w:lang w:val="en-US"/>
              </w:rPr>
              <w:t>Action</w:t>
            </w:r>
          </w:p>
        </w:tc>
        <w:tc>
          <w:tcPr>
            <w:tcW w:w="4531" w:type="dxa"/>
          </w:tcPr>
          <w:p w14:paraId="7692169A" w14:textId="51EBACE7" w:rsidR="00044C36" w:rsidRPr="00F06399" w:rsidRDefault="00044C36" w:rsidP="00044C36">
            <w:pPr>
              <w:rPr>
                <w:b/>
                <w:bCs/>
                <w:lang w:val="en-US"/>
              </w:rPr>
            </w:pPr>
            <w:r w:rsidRPr="00F06399">
              <w:rPr>
                <w:b/>
                <w:bCs/>
                <w:lang w:val="en-US"/>
              </w:rPr>
              <w:t>Descrição</w:t>
            </w:r>
          </w:p>
        </w:tc>
      </w:tr>
      <w:tr w:rsidR="00044C36" w:rsidRPr="00E35470" w14:paraId="45E38C5B" w14:textId="77777777" w:rsidTr="00F06399">
        <w:tc>
          <w:tcPr>
            <w:tcW w:w="4531" w:type="dxa"/>
          </w:tcPr>
          <w:p w14:paraId="2F36AC35" w14:textId="0E24C3E7" w:rsidR="00044C36" w:rsidRDefault="00044C36" w:rsidP="00044C36">
            <w:pPr>
              <w:rPr>
                <w:lang w:val="en-US"/>
              </w:rPr>
            </w:pPr>
            <w:r w:rsidRPr="00044C36">
              <w:rPr>
                <w:lang w:val="en-US"/>
              </w:rPr>
              <w:t>CHANGE_MUSIC_TIME</w:t>
            </w:r>
          </w:p>
        </w:tc>
        <w:tc>
          <w:tcPr>
            <w:tcW w:w="4531" w:type="dxa"/>
          </w:tcPr>
          <w:p w14:paraId="5F79273F" w14:textId="27DAE650" w:rsidR="00044C36" w:rsidRPr="00E35470" w:rsidRDefault="00156029" w:rsidP="00044C36">
            <w:r w:rsidRPr="00E35470">
              <w:t xml:space="preserve">Altera o </w:t>
            </w:r>
            <w:r w:rsidR="00E35470" w:rsidRPr="00E35470">
              <w:t xml:space="preserve">tempo da </w:t>
            </w:r>
            <w:r w:rsidR="00E44975" w:rsidRPr="00E35470">
              <w:t>m</w:t>
            </w:r>
            <w:r w:rsidR="00E44975">
              <w:t>úsica</w:t>
            </w:r>
            <w:r w:rsidR="00E35470">
              <w:t xml:space="preserve"> </w:t>
            </w:r>
            <w:r w:rsidR="007C5226">
              <w:t>durante a reprodução</w:t>
            </w:r>
          </w:p>
        </w:tc>
      </w:tr>
      <w:tr w:rsidR="00044C36" w14:paraId="0BEC7579" w14:textId="77777777" w:rsidTr="00F06399">
        <w:tc>
          <w:tcPr>
            <w:tcW w:w="4531" w:type="dxa"/>
          </w:tcPr>
          <w:p w14:paraId="458C4B30" w14:textId="4DFE7F32" w:rsidR="00044C36" w:rsidRDefault="00044C36" w:rsidP="00044C36">
            <w:pPr>
              <w:rPr>
                <w:lang w:val="en-US"/>
              </w:rPr>
            </w:pPr>
            <w:r w:rsidRPr="00044C36">
              <w:rPr>
                <w:lang w:val="en-US"/>
              </w:rPr>
              <w:t>CHANGE_TO_NEXT_MUSIC</w:t>
            </w:r>
          </w:p>
        </w:tc>
        <w:tc>
          <w:tcPr>
            <w:tcW w:w="4531" w:type="dxa"/>
          </w:tcPr>
          <w:p w14:paraId="322D38E5" w14:textId="77777777" w:rsidR="00044C36" w:rsidRDefault="00044C36" w:rsidP="00044C36">
            <w:pPr>
              <w:rPr>
                <w:lang w:val="en-US"/>
              </w:rPr>
            </w:pPr>
          </w:p>
        </w:tc>
      </w:tr>
      <w:tr w:rsidR="00044C36" w14:paraId="62CD560E" w14:textId="77777777" w:rsidTr="00F06399">
        <w:tc>
          <w:tcPr>
            <w:tcW w:w="4531" w:type="dxa"/>
          </w:tcPr>
          <w:p w14:paraId="096352FD" w14:textId="767F98EC" w:rsidR="00044C36" w:rsidRDefault="00044C36" w:rsidP="00044C36">
            <w:pPr>
              <w:rPr>
                <w:lang w:val="en-US"/>
              </w:rPr>
            </w:pPr>
            <w:r w:rsidRPr="00044C36">
              <w:rPr>
                <w:lang w:val="en-US"/>
              </w:rPr>
              <w:t>CHANGE_TO_PREVIOUS_MUSIC</w:t>
            </w:r>
          </w:p>
        </w:tc>
        <w:tc>
          <w:tcPr>
            <w:tcW w:w="4531" w:type="dxa"/>
          </w:tcPr>
          <w:p w14:paraId="427377F2" w14:textId="77777777" w:rsidR="00044C36" w:rsidRDefault="00044C36" w:rsidP="00044C36">
            <w:pPr>
              <w:rPr>
                <w:lang w:val="en-US"/>
              </w:rPr>
            </w:pPr>
          </w:p>
        </w:tc>
      </w:tr>
      <w:tr w:rsidR="00044C36" w14:paraId="6DDE7824" w14:textId="77777777" w:rsidTr="00F06399">
        <w:tc>
          <w:tcPr>
            <w:tcW w:w="4531" w:type="dxa"/>
          </w:tcPr>
          <w:p w14:paraId="7A6B3A70" w14:textId="5086FE62" w:rsidR="00044C36" w:rsidRDefault="00044C36" w:rsidP="00044C36">
            <w:pPr>
              <w:rPr>
                <w:lang w:val="en-US"/>
              </w:rPr>
            </w:pPr>
            <w:r w:rsidRPr="00044C36">
              <w:rPr>
                <w:lang w:val="en-US"/>
              </w:rPr>
              <w:t>CHOOSE_ACTIVITY</w:t>
            </w:r>
          </w:p>
        </w:tc>
        <w:tc>
          <w:tcPr>
            <w:tcW w:w="4531" w:type="dxa"/>
          </w:tcPr>
          <w:p w14:paraId="7EADD557" w14:textId="77777777" w:rsidR="00044C36" w:rsidRDefault="00044C36" w:rsidP="00044C36">
            <w:pPr>
              <w:rPr>
                <w:lang w:val="en-US"/>
              </w:rPr>
            </w:pPr>
          </w:p>
        </w:tc>
      </w:tr>
      <w:tr w:rsidR="00044C36" w14:paraId="34ED177F" w14:textId="77777777" w:rsidTr="00F06399">
        <w:tc>
          <w:tcPr>
            <w:tcW w:w="4531" w:type="dxa"/>
          </w:tcPr>
          <w:p w14:paraId="0AB401EE" w14:textId="0286DD61" w:rsidR="00044C36" w:rsidRDefault="00044C36" w:rsidP="00044C36">
            <w:pPr>
              <w:rPr>
                <w:lang w:val="en-US"/>
              </w:rPr>
            </w:pPr>
            <w:r w:rsidRPr="00044C36">
              <w:rPr>
                <w:lang w:val="en-US"/>
              </w:rPr>
              <w:t>CHOOSE_FEELING</w:t>
            </w:r>
          </w:p>
        </w:tc>
        <w:tc>
          <w:tcPr>
            <w:tcW w:w="4531" w:type="dxa"/>
          </w:tcPr>
          <w:p w14:paraId="36BABCE3" w14:textId="77777777" w:rsidR="00044C36" w:rsidRDefault="00044C36" w:rsidP="00044C36">
            <w:pPr>
              <w:rPr>
                <w:lang w:val="en-US"/>
              </w:rPr>
            </w:pPr>
          </w:p>
        </w:tc>
      </w:tr>
      <w:tr w:rsidR="00044C36" w14:paraId="72535C3A" w14:textId="77777777" w:rsidTr="00F06399">
        <w:tc>
          <w:tcPr>
            <w:tcW w:w="4531" w:type="dxa"/>
          </w:tcPr>
          <w:p w14:paraId="06AB4479" w14:textId="72B5DFCB" w:rsidR="00044C36" w:rsidRDefault="00044C36" w:rsidP="00044C36">
            <w:pPr>
              <w:rPr>
                <w:lang w:val="en-US"/>
              </w:rPr>
            </w:pPr>
            <w:r w:rsidRPr="00044C36">
              <w:rPr>
                <w:lang w:val="en-US"/>
              </w:rPr>
              <w:t>CHOOSE_FEELING_TO_BE_LIKE</w:t>
            </w:r>
          </w:p>
        </w:tc>
        <w:tc>
          <w:tcPr>
            <w:tcW w:w="4531" w:type="dxa"/>
          </w:tcPr>
          <w:p w14:paraId="736E878F" w14:textId="77777777" w:rsidR="00044C36" w:rsidRDefault="00044C36" w:rsidP="00044C36">
            <w:pPr>
              <w:rPr>
                <w:lang w:val="en-US"/>
              </w:rPr>
            </w:pPr>
          </w:p>
        </w:tc>
      </w:tr>
      <w:tr w:rsidR="00044C36" w14:paraId="6CD26CDB" w14:textId="77777777" w:rsidTr="00F06399">
        <w:tc>
          <w:tcPr>
            <w:tcW w:w="4531" w:type="dxa"/>
          </w:tcPr>
          <w:p w14:paraId="030610D7" w14:textId="7CBDD3FD" w:rsidR="00044C36" w:rsidRDefault="00044C36" w:rsidP="00044C36">
            <w:pPr>
              <w:rPr>
                <w:lang w:val="en-US"/>
              </w:rPr>
            </w:pPr>
            <w:r w:rsidRPr="00044C36">
              <w:rPr>
                <w:lang w:val="en-US"/>
              </w:rPr>
              <w:t>CHOOSE_LOCATION</w:t>
            </w:r>
          </w:p>
        </w:tc>
        <w:tc>
          <w:tcPr>
            <w:tcW w:w="4531" w:type="dxa"/>
          </w:tcPr>
          <w:p w14:paraId="1AC0ADA6" w14:textId="77777777" w:rsidR="00044C36" w:rsidRDefault="00044C36" w:rsidP="00044C36">
            <w:pPr>
              <w:rPr>
                <w:lang w:val="en-US"/>
              </w:rPr>
            </w:pPr>
          </w:p>
        </w:tc>
      </w:tr>
      <w:tr w:rsidR="00044C36" w14:paraId="3A112DB3" w14:textId="77777777" w:rsidTr="00F06399">
        <w:tc>
          <w:tcPr>
            <w:tcW w:w="4531" w:type="dxa"/>
          </w:tcPr>
          <w:p w14:paraId="6449991D" w14:textId="3971571F" w:rsidR="00044C36" w:rsidRPr="00044C36" w:rsidRDefault="00044C36" w:rsidP="00044C36">
            <w:pPr>
              <w:rPr>
                <w:lang w:val="en-US"/>
              </w:rPr>
            </w:pPr>
            <w:r w:rsidRPr="00044C36">
              <w:rPr>
                <w:lang w:val="en-US"/>
              </w:rPr>
              <w:t>HATED_MUSIC</w:t>
            </w:r>
          </w:p>
        </w:tc>
        <w:tc>
          <w:tcPr>
            <w:tcW w:w="4531" w:type="dxa"/>
          </w:tcPr>
          <w:p w14:paraId="7683D1B6" w14:textId="77777777" w:rsidR="00044C36" w:rsidRDefault="00044C36" w:rsidP="00044C36">
            <w:pPr>
              <w:rPr>
                <w:lang w:val="en-US"/>
              </w:rPr>
            </w:pPr>
          </w:p>
        </w:tc>
      </w:tr>
      <w:tr w:rsidR="00044C36" w14:paraId="3EBF15F0" w14:textId="77777777" w:rsidTr="00F06399">
        <w:tc>
          <w:tcPr>
            <w:tcW w:w="4531" w:type="dxa"/>
          </w:tcPr>
          <w:p w14:paraId="15D5CCFF" w14:textId="14DA572F" w:rsidR="00044C36" w:rsidRPr="00044C36" w:rsidRDefault="00044C36" w:rsidP="00044C36">
            <w:pPr>
              <w:rPr>
                <w:lang w:val="en-US"/>
              </w:rPr>
            </w:pPr>
            <w:r w:rsidRPr="00044C36">
              <w:rPr>
                <w:lang w:val="en-US"/>
              </w:rPr>
              <w:t>HIDE_DETAILS</w:t>
            </w:r>
          </w:p>
        </w:tc>
        <w:tc>
          <w:tcPr>
            <w:tcW w:w="4531" w:type="dxa"/>
          </w:tcPr>
          <w:p w14:paraId="462619F8" w14:textId="77777777" w:rsidR="00044C36" w:rsidRDefault="00044C36" w:rsidP="00044C36">
            <w:pPr>
              <w:rPr>
                <w:lang w:val="en-US"/>
              </w:rPr>
            </w:pPr>
          </w:p>
        </w:tc>
      </w:tr>
      <w:tr w:rsidR="00044C36" w14:paraId="1C0D1A03" w14:textId="77777777" w:rsidTr="00F06399">
        <w:tc>
          <w:tcPr>
            <w:tcW w:w="4531" w:type="dxa"/>
          </w:tcPr>
          <w:p w14:paraId="1873E829" w14:textId="3EBD609C" w:rsidR="00044C36" w:rsidRPr="00044C36" w:rsidRDefault="00044C36" w:rsidP="00044C36">
            <w:pPr>
              <w:rPr>
                <w:lang w:val="en-US"/>
              </w:rPr>
            </w:pPr>
            <w:r w:rsidRPr="00044C36">
              <w:rPr>
                <w:lang w:val="en-US"/>
              </w:rPr>
              <w:t>LIKED_ARTIST</w:t>
            </w:r>
          </w:p>
        </w:tc>
        <w:tc>
          <w:tcPr>
            <w:tcW w:w="4531" w:type="dxa"/>
          </w:tcPr>
          <w:p w14:paraId="319E2C0F" w14:textId="77777777" w:rsidR="00044C36" w:rsidRDefault="00044C36" w:rsidP="00044C36">
            <w:pPr>
              <w:rPr>
                <w:lang w:val="en-US"/>
              </w:rPr>
            </w:pPr>
          </w:p>
        </w:tc>
      </w:tr>
      <w:tr w:rsidR="00044C36" w14:paraId="6D7C2C57" w14:textId="77777777" w:rsidTr="00F06399">
        <w:tc>
          <w:tcPr>
            <w:tcW w:w="4531" w:type="dxa"/>
          </w:tcPr>
          <w:p w14:paraId="7898E86B" w14:textId="37CD8DF7" w:rsidR="00044C36" w:rsidRPr="00044C36" w:rsidRDefault="00044C36" w:rsidP="00044C36">
            <w:pPr>
              <w:rPr>
                <w:lang w:val="en-US"/>
              </w:rPr>
            </w:pPr>
            <w:r w:rsidRPr="00044C36">
              <w:rPr>
                <w:lang w:val="en-US"/>
              </w:rPr>
              <w:t>LIKED_GENRE</w:t>
            </w:r>
          </w:p>
        </w:tc>
        <w:tc>
          <w:tcPr>
            <w:tcW w:w="4531" w:type="dxa"/>
          </w:tcPr>
          <w:p w14:paraId="1D194516" w14:textId="77777777" w:rsidR="00044C36" w:rsidRDefault="00044C36" w:rsidP="00044C36">
            <w:pPr>
              <w:rPr>
                <w:lang w:val="en-US"/>
              </w:rPr>
            </w:pPr>
          </w:p>
        </w:tc>
      </w:tr>
      <w:tr w:rsidR="00044C36" w14:paraId="072523A9" w14:textId="77777777" w:rsidTr="00F06399">
        <w:tc>
          <w:tcPr>
            <w:tcW w:w="4531" w:type="dxa"/>
          </w:tcPr>
          <w:p w14:paraId="0D2082C4" w14:textId="1F77847F" w:rsidR="00044C36" w:rsidRPr="00044C36" w:rsidRDefault="00044C36" w:rsidP="00044C36">
            <w:pPr>
              <w:rPr>
                <w:lang w:val="en-US"/>
              </w:rPr>
            </w:pPr>
            <w:r w:rsidRPr="00044C36">
              <w:rPr>
                <w:lang w:val="en-US"/>
              </w:rPr>
              <w:t>LIKED_MUSIC</w:t>
            </w:r>
          </w:p>
        </w:tc>
        <w:tc>
          <w:tcPr>
            <w:tcW w:w="4531" w:type="dxa"/>
          </w:tcPr>
          <w:p w14:paraId="33455D9D" w14:textId="77777777" w:rsidR="00044C36" w:rsidRDefault="00044C36" w:rsidP="00044C36">
            <w:pPr>
              <w:rPr>
                <w:lang w:val="en-US"/>
              </w:rPr>
            </w:pPr>
          </w:p>
        </w:tc>
      </w:tr>
      <w:tr w:rsidR="00044C36" w14:paraId="229C8826" w14:textId="77777777" w:rsidTr="00F06399">
        <w:tc>
          <w:tcPr>
            <w:tcW w:w="4531" w:type="dxa"/>
          </w:tcPr>
          <w:p w14:paraId="74800C25" w14:textId="536B2907" w:rsidR="00044C36" w:rsidRPr="00044C36" w:rsidRDefault="00044C36" w:rsidP="00044C36">
            <w:pPr>
              <w:rPr>
                <w:lang w:val="en-US"/>
              </w:rPr>
            </w:pPr>
            <w:r w:rsidRPr="00044C36">
              <w:rPr>
                <w:lang w:val="en-US"/>
              </w:rPr>
              <w:t>LOAD_LOCATION</w:t>
            </w:r>
          </w:p>
        </w:tc>
        <w:tc>
          <w:tcPr>
            <w:tcW w:w="4531" w:type="dxa"/>
          </w:tcPr>
          <w:p w14:paraId="6F5ECAF2" w14:textId="77777777" w:rsidR="00044C36" w:rsidRDefault="00044C36" w:rsidP="00044C36">
            <w:pPr>
              <w:rPr>
                <w:lang w:val="en-US"/>
              </w:rPr>
            </w:pPr>
          </w:p>
        </w:tc>
      </w:tr>
      <w:tr w:rsidR="00044C36" w14:paraId="5F9C1392" w14:textId="77777777" w:rsidTr="00F06399">
        <w:tc>
          <w:tcPr>
            <w:tcW w:w="4531" w:type="dxa"/>
          </w:tcPr>
          <w:p w14:paraId="7EC702F7" w14:textId="5740F66F" w:rsidR="00044C36" w:rsidRPr="00044C36" w:rsidRDefault="00044C36" w:rsidP="00044C36">
            <w:pPr>
              <w:rPr>
                <w:lang w:val="en-US"/>
              </w:rPr>
            </w:pPr>
            <w:r w:rsidRPr="00044C36">
              <w:rPr>
                <w:lang w:val="en-US"/>
              </w:rPr>
              <w:t>PAUSE_MUSIC</w:t>
            </w:r>
          </w:p>
        </w:tc>
        <w:tc>
          <w:tcPr>
            <w:tcW w:w="4531" w:type="dxa"/>
          </w:tcPr>
          <w:p w14:paraId="33C9CBCC" w14:textId="77777777" w:rsidR="00044C36" w:rsidRDefault="00044C36" w:rsidP="00044C36">
            <w:pPr>
              <w:rPr>
                <w:lang w:val="en-US"/>
              </w:rPr>
            </w:pPr>
          </w:p>
        </w:tc>
      </w:tr>
      <w:tr w:rsidR="00044C36" w14:paraId="0723857E" w14:textId="77777777" w:rsidTr="00F06399">
        <w:tc>
          <w:tcPr>
            <w:tcW w:w="4531" w:type="dxa"/>
          </w:tcPr>
          <w:p w14:paraId="25AE484D" w14:textId="51174279" w:rsidR="00044C36" w:rsidRPr="00044C36" w:rsidRDefault="00044C36" w:rsidP="00044C36">
            <w:pPr>
              <w:rPr>
                <w:lang w:val="en-US"/>
              </w:rPr>
            </w:pPr>
            <w:r w:rsidRPr="00044C36">
              <w:rPr>
                <w:lang w:val="en-US"/>
              </w:rPr>
              <w:t>PLAY_MUSIC</w:t>
            </w:r>
          </w:p>
        </w:tc>
        <w:tc>
          <w:tcPr>
            <w:tcW w:w="4531" w:type="dxa"/>
          </w:tcPr>
          <w:p w14:paraId="2A1873E9" w14:textId="77777777" w:rsidR="00044C36" w:rsidRDefault="00044C36" w:rsidP="00044C36">
            <w:pPr>
              <w:rPr>
                <w:lang w:val="en-US"/>
              </w:rPr>
            </w:pPr>
          </w:p>
        </w:tc>
      </w:tr>
      <w:tr w:rsidR="00044C36" w14:paraId="2C4CA82E" w14:textId="77777777" w:rsidTr="00F06399">
        <w:tc>
          <w:tcPr>
            <w:tcW w:w="4531" w:type="dxa"/>
          </w:tcPr>
          <w:p w14:paraId="7E32C4DF" w14:textId="23A43B26" w:rsidR="00044C36" w:rsidRPr="00044C36" w:rsidRDefault="00044C36" w:rsidP="00044C36">
            <w:pPr>
              <w:rPr>
                <w:lang w:val="en-US"/>
              </w:rPr>
            </w:pPr>
            <w:r w:rsidRPr="00044C36">
              <w:rPr>
                <w:lang w:val="en-US"/>
              </w:rPr>
              <w:t>RESTART_MUSIC</w:t>
            </w:r>
          </w:p>
        </w:tc>
        <w:tc>
          <w:tcPr>
            <w:tcW w:w="4531" w:type="dxa"/>
          </w:tcPr>
          <w:p w14:paraId="7CB7A548" w14:textId="77777777" w:rsidR="00044C36" w:rsidRDefault="00044C36" w:rsidP="00044C36">
            <w:pPr>
              <w:rPr>
                <w:lang w:val="en-US"/>
              </w:rPr>
            </w:pPr>
          </w:p>
        </w:tc>
      </w:tr>
      <w:tr w:rsidR="00044C36" w14:paraId="7D6E9E4D" w14:textId="77777777" w:rsidTr="00F06399">
        <w:tc>
          <w:tcPr>
            <w:tcW w:w="4531" w:type="dxa"/>
          </w:tcPr>
          <w:p w14:paraId="7B1F069F" w14:textId="17BBD9B3" w:rsidR="00044C36" w:rsidRPr="00044C36" w:rsidRDefault="00044C36" w:rsidP="00044C36">
            <w:pPr>
              <w:rPr>
                <w:lang w:val="en-US"/>
              </w:rPr>
            </w:pPr>
            <w:r w:rsidRPr="00044C36">
              <w:rPr>
                <w:lang w:val="en-US"/>
              </w:rPr>
              <w:t>SHOW_DETAILS</w:t>
            </w:r>
          </w:p>
        </w:tc>
        <w:tc>
          <w:tcPr>
            <w:tcW w:w="4531" w:type="dxa"/>
          </w:tcPr>
          <w:p w14:paraId="704E0DA6" w14:textId="77777777" w:rsidR="00044C36" w:rsidRDefault="00044C36" w:rsidP="00044C36">
            <w:pPr>
              <w:rPr>
                <w:lang w:val="en-US"/>
              </w:rPr>
            </w:pPr>
          </w:p>
        </w:tc>
      </w:tr>
    </w:tbl>
    <w:p w14:paraId="39E66820" w14:textId="32AEC340" w:rsidR="00074D32" w:rsidRPr="00044C36" w:rsidRDefault="00074D32" w:rsidP="00044C36">
      <w:pPr>
        <w:rPr>
          <w:lang w:val="en-US"/>
        </w:rPr>
      </w:pPr>
      <w:r w:rsidRPr="00074D32">
        <w:rPr>
          <w:lang w:val="en-US"/>
        </w:rPr>
        <w:t xml:space="preserve"> </w:t>
      </w:r>
    </w:p>
    <w:p w14:paraId="7173B321" w14:textId="224CF4D4" w:rsidR="002A1DBB" w:rsidRPr="008B3A75" w:rsidRDefault="008B3A75" w:rsidP="00360E5F">
      <w:r>
        <w:rPr>
          <w:lang w:val="en-US"/>
        </w:rPr>
        <w:tab/>
      </w:r>
      <w:r w:rsidR="00360703" w:rsidRPr="00360703">
        <w:t xml:space="preserve">A fig 18 apresenta as </w:t>
      </w:r>
      <w:r w:rsidR="00360703">
        <w:t>etapas de preparação dos dados desde o carregamento do</w:t>
      </w:r>
      <w:r w:rsidR="00FF46CE">
        <w:t>s dados do</w:t>
      </w:r>
      <w:r w:rsidR="00360703">
        <w:t xml:space="preserve"> arquivo. Na etapa</w:t>
      </w:r>
      <w:r w:rsidRPr="008B3A75">
        <w:t xml:space="preserve"> </w:t>
      </w:r>
      <w:r w:rsidR="00360703">
        <w:t>“Carrega JSON”</w:t>
      </w:r>
      <w:r>
        <w:t xml:space="preserve"> foi realizado </w:t>
      </w:r>
      <w:r w:rsidR="00360703">
        <w:t xml:space="preserve">o carregamento do arquivo </w:t>
      </w:r>
      <w:r>
        <w:t>a partir da biblioteca padrão do python “open”</w:t>
      </w:r>
      <w:r w:rsidR="002E1C85">
        <w:t>.</w:t>
      </w:r>
      <w:r>
        <w:t xml:space="preserve"> </w:t>
      </w:r>
      <w:r w:rsidR="000624EF">
        <w:t>P</w:t>
      </w:r>
      <w:r>
        <w:t xml:space="preserve">ara a interpretação, foi utilizado a biblioteca </w:t>
      </w:r>
      <w:r w:rsidRPr="00A27BAF">
        <w:rPr>
          <w:i/>
          <w:iCs w:val="0"/>
        </w:rPr>
        <w:t>json</w:t>
      </w:r>
      <w:r w:rsidR="003A34EC">
        <w:t>, que possibilita</w:t>
      </w:r>
      <w:r>
        <w:t xml:space="preserve"> </w:t>
      </w:r>
      <w:r w:rsidR="00A27BAF">
        <w:t>transformar</w:t>
      </w:r>
      <w:r>
        <w:t xml:space="preserve"> </w:t>
      </w:r>
      <w:r w:rsidR="003A34EC">
        <w:t xml:space="preserve">o conteúdo </w:t>
      </w:r>
      <w:r w:rsidR="003A34EC" w:rsidRPr="003A34EC">
        <w:rPr>
          <w:i/>
          <w:iCs w:val="0"/>
        </w:rPr>
        <w:t>string</w:t>
      </w:r>
      <w:r>
        <w:t xml:space="preserve"> em um dicionário.</w:t>
      </w:r>
      <w:r w:rsidR="00532B9F">
        <w:t xml:space="preserve"> Do dicionário, foi obtido os </w:t>
      </w:r>
      <w:r w:rsidR="00532B9F">
        <w:lastRenderedPageBreak/>
        <w:t xml:space="preserve">usuários e seus eventos e transformado em outro dicionário </w:t>
      </w:r>
      <w:r w:rsidR="00532B9F" w:rsidRPr="00532B9F">
        <w:rPr>
          <w:i/>
          <w:iCs w:val="0"/>
        </w:rPr>
        <w:t>users</w:t>
      </w:r>
      <w:r w:rsidR="00532B9F">
        <w:t xml:space="preserve">, cujo a </w:t>
      </w:r>
      <w:r w:rsidR="00532B9F" w:rsidRPr="00566F51">
        <w:rPr>
          <w:i/>
          <w:iCs w:val="0"/>
        </w:rPr>
        <w:t>key</w:t>
      </w:r>
      <w:r w:rsidR="00532B9F">
        <w:t xml:space="preserve"> é o id do usuário e o conteúdo </w:t>
      </w:r>
      <w:r w:rsidR="007233BE">
        <w:t>sua lista de</w:t>
      </w:r>
      <w:r w:rsidR="00532B9F">
        <w:t xml:space="preserve"> eventos.</w:t>
      </w:r>
    </w:p>
    <w:p w14:paraId="532C9F73" w14:textId="77777777" w:rsidR="000B6FB9" w:rsidRDefault="000B6FB9" w:rsidP="000B6FB9">
      <w:r>
        <w:rPr>
          <w:noProof/>
        </w:rPr>
        <w:drawing>
          <wp:inline distT="0" distB="0" distL="0" distR="0" wp14:anchorId="4F7BD5F6" wp14:editId="5CCC2B16">
            <wp:extent cx="5760720" cy="1324610"/>
            <wp:effectExtent l="0" t="0" r="0" b="8890"/>
            <wp:docPr id="18" name="Imagem 18"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m 18" descr="Diagrama&#10;&#10;Descrição gerada automaticamente"/>
                    <pic:cNvPicPr/>
                  </pic:nvPicPr>
                  <pic:blipFill>
                    <a:blip r:embed="rId54">
                      <a:extLst>
                        <a:ext uri="{28A0092B-C50C-407E-A947-70E740481C1C}">
                          <a14:useLocalDpi xmlns:a14="http://schemas.microsoft.com/office/drawing/2010/main" val="0"/>
                        </a:ext>
                      </a:extLst>
                    </a:blip>
                    <a:stretch>
                      <a:fillRect/>
                    </a:stretch>
                  </pic:blipFill>
                  <pic:spPr>
                    <a:xfrm>
                      <a:off x="0" y="0"/>
                      <a:ext cx="5760720" cy="1324610"/>
                    </a:xfrm>
                    <a:prstGeom prst="rect">
                      <a:avLst/>
                    </a:prstGeom>
                  </pic:spPr>
                </pic:pic>
              </a:graphicData>
            </a:graphic>
          </wp:inline>
        </w:drawing>
      </w:r>
    </w:p>
    <w:p w14:paraId="71EDEBCC" w14:textId="6C330A67" w:rsidR="000B6FB9" w:rsidRDefault="000B6FB9" w:rsidP="00B548EC">
      <w:pPr>
        <w:pStyle w:val="Legenda"/>
        <w:rPr>
          <w:noProof/>
        </w:rPr>
      </w:pPr>
      <w:bookmarkStart w:id="105" w:name="_Toc53953344"/>
      <w:r>
        <w:t xml:space="preserve">Figura </w:t>
      </w:r>
      <w:r>
        <w:fldChar w:fldCharType="begin"/>
      </w:r>
      <w:r>
        <w:instrText xml:space="preserve"> SEQ Figura \* ARABIC </w:instrText>
      </w:r>
      <w:r>
        <w:fldChar w:fldCharType="separate"/>
      </w:r>
      <w:r w:rsidR="007358DD">
        <w:rPr>
          <w:noProof/>
        </w:rPr>
        <w:t>18</w:t>
      </w:r>
      <w:r>
        <w:fldChar w:fldCharType="end"/>
      </w:r>
      <w:r>
        <w:t xml:space="preserve"> </w:t>
      </w:r>
      <w:r w:rsidR="00C370FC">
        <w:t>Visão macro das e</w:t>
      </w:r>
      <w:r>
        <w:t xml:space="preserve">tapas para </w:t>
      </w:r>
      <w:r w:rsidR="00757012">
        <w:t>transformar</w:t>
      </w:r>
      <w:r>
        <w:t xml:space="preserve"> </w:t>
      </w:r>
      <w:r>
        <w:rPr>
          <w:noProof/>
        </w:rPr>
        <w:t xml:space="preserve">os </w:t>
      </w:r>
      <w:r w:rsidR="005F6EDA">
        <w:rPr>
          <w:noProof/>
        </w:rPr>
        <w:t xml:space="preserve">eventos registrados no firebase </w:t>
      </w:r>
      <w:r w:rsidR="000200DD">
        <w:rPr>
          <w:noProof/>
        </w:rPr>
        <w:t>na</w:t>
      </w:r>
      <w:r w:rsidR="00757012">
        <w:rPr>
          <w:noProof/>
        </w:rPr>
        <w:t xml:space="preserve"> tabela que sera rodado o</w:t>
      </w:r>
      <w:r>
        <w:rPr>
          <w:noProof/>
        </w:rPr>
        <w:t xml:space="preserve"> KNN</w:t>
      </w:r>
      <w:r w:rsidR="00180781">
        <w:t xml:space="preserve"> </w:t>
      </w:r>
      <w:r w:rsidR="00180781" w:rsidRPr="00A73EA3">
        <w:t>(próprio, 2020)</w:t>
      </w:r>
      <w:bookmarkEnd w:id="105"/>
    </w:p>
    <w:p w14:paraId="24982577" w14:textId="7543C25A" w:rsidR="00277DEC" w:rsidRDefault="0019064E" w:rsidP="00277DEC">
      <w:r>
        <w:tab/>
      </w:r>
      <w:r w:rsidR="00EF23AA">
        <w:t>Na</w:t>
      </w:r>
      <w:r>
        <w:t xml:space="preserve"> segunda etapa “Separa Contexto”, representada na fig19, é realizado a quebra dos eventos de cada usuário </w:t>
      </w:r>
      <w:r w:rsidR="00AF1E23">
        <w:t xml:space="preserve">por </w:t>
      </w:r>
      <w:r w:rsidR="00AA687E">
        <w:t>seus contextos</w:t>
      </w:r>
      <w:r w:rsidR="00AF1E23">
        <w:t>.</w:t>
      </w:r>
      <w:r w:rsidR="001E07DF">
        <w:t xml:space="preserve"> Criando assim, uma relação de cada contexto, com as </w:t>
      </w:r>
      <w:r w:rsidR="006762C6">
        <w:t>músicas</w:t>
      </w:r>
      <w:r w:rsidR="001E07DF">
        <w:t xml:space="preserve"> </w:t>
      </w:r>
      <w:r w:rsidR="0046487C">
        <w:t>reproduzidas</w:t>
      </w:r>
      <w:r w:rsidR="00432FE5">
        <w:t>, que é representado na fig20.</w:t>
      </w:r>
    </w:p>
    <w:p w14:paraId="6AA8809C" w14:textId="77777777" w:rsidR="00277DEC" w:rsidRDefault="00277DEC" w:rsidP="00277DEC">
      <w:r>
        <w:rPr>
          <w:noProof/>
        </w:rPr>
        <w:drawing>
          <wp:inline distT="0" distB="0" distL="0" distR="0" wp14:anchorId="1EC85287" wp14:editId="3D862DA4">
            <wp:extent cx="5153025" cy="1057275"/>
            <wp:effectExtent l="0" t="0" r="9525" b="9525"/>
            <wp:docPr id="19" name="Imagem 19" descr="Uma imagem contendo Interface gráfica do usuári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m 19" descr="Uma imagem contendo Interface gráfica do usuário&#10;&#10;Descrição gerada automaticamente"/>
                    <pic:cNvPicPr/>
                  </pic:nvPicPr>
                  <pic:blipFill>
                    <a:blip r:embed="rId55">
                      <a:extLst>
                        <a:ext uri="{28A0092B-C50C-407E-A947-70E740481C1C}">
                          <a14:useLocalDpi xmlns:a14="http://schemas.microsoft.com/office/drawing/2010/main" val="0"/>
                        </a:ext>
                      </a:extLst>
                    </a:blip>
                    <a:stretch>
                      <a:fillRect/>
                    </a:stretch>
                  </pic:blipFill>
                  <pic:spPr>
                    <a:xfrm>
                      <a:off x="0" y="0"/>
                      <a:ext cx="5153025" cy="1057275"/>
                    </a:xfrm>
                    <a:prstGeom prst="rect">
                      <a:avLst/>
                    </a:prstGeom>
                  </pic:spPr>
                </pic:pic>
              </a:graphicData>
            </a:graphic>
          </wp:inline>
        </w:drawing>
      </w:r>
    </w:p>
    <w:p w14:paraId="01804BB2" w14:textId="388918A3" w:rsidR="000B6FB9" w:rsidRDefault="00277DEC" w:rsidP="00B548EC">
      <w:pPr>
        <w:pStyle w:val="Legenda"/>
      </w:pPr>
      <w:bookmarkStart w:id="106" w:name="_Toc53953345"/>
      <w:r>
        <w:t xml:space="preserve">Figura </w:t>
      </w:r>
      <w:r>
        <w:fldChar w:fldCharType="begin"/>
      </w:r>
      <w:r>
        <w:instrText xml:space="preserve"> SEQ Figura \* ARABIC </w:instrText>
      </w:r>
      <w:r>
        <w:fldChar w:fldCharType="separate"/>
      </w:r>
      <w:r w:rsidR="007358DD">
        <w:rPr>
          <w:noProof/>
        </w:rPr>
        <w:t>19</w:t>
      </w:r>
      <w:r>
        <w:fldChar w:fldCharType="end"/>
      </w:r>
      <w:r>
        <w:t xml:space="preserve"> Representação dos eventos salvos no Firebase</w:t>
      </w:r>
      <w:r w:rsidR="00180781">
        <w:t xml:space="preserve"> </w:t>
      </w:r>
      <w:r w:rsidR="00180781" w:rsidRPr="00A73EA3">
        <w:t>(próprio, 2020)</w:t>
      </w:r>
      <w:bookmarkEnd w:id="106"/>
    </w:p>
    <w:p w14:paraId="5D69FFD5" w14:textId="3DD944BE" w:rsidR="00277DEC" w:rsidRDefault="00EA3E37" w:rsidP="00EA3E37">
      <w:pPr>
        <w:ind w:firstLine="708"/>
      </w:pPr>
      <w:r>
        <w:t xml:space="preserve">Na fig21 é representada a etapa “Separa contexto das </w:t>
      </w:r>
      <w:r w:rsidR="00EE0349">
        <w:t>músicas”, pois na reprodução das músicas, é gerado os eventos separadamente</w:t>
      </w:r>
      <w:r w:rsidR="001A128B">
        <w:t xml:space="preserve">, e nessa etapa, é criado uma relação da música </w:t>
      </w:r>
      <w:r w:rsidR="001A128B">
        <w:lastRenderedPageBreak/>
        <w:t>escutada, com os eventos registrados</w:t>
      </w:r>
      <w:r w:rsidR="00A65F9D">
        <w:t>, gerando no fim, uma tabela</w:t>
      </w:r>
      <w:r w:rsidR="001A2690">
        <w:t xml:space="preserve"> semelhante a fig22</w:t>
      </w:r>
      <w:r w:rsidR="00A65F9D">
        <w:t xml:space="preserve"> das </w:t>
      </w:r>
      <w:r w:rsidR="00E34E8F">
        <w:t>músicas</w:t>
      </w:r>
      <w:r w:rsidR="00A65F9D">
        <w:t xml:space="preserve"> e seus contextos</w:t>
      </w:r>
      <w:r w:rsidR="00EE0349">
        <w:t>.</w:t>
      </w:r>
    </w:p>
    <w:p w14:paraId="588515E7" w14:textId="77777777" w:rsidR="00277DEC" w:rsidRDefault="00277DEC" w:rsidP="00277DEC">
      <w:r>
        <w:rPr>
          <w:noProof/>
        </w:rPr>
        <w:drawing>
          <wp:inline distT="0" distB="0" distL="0" distR="0" wp14:anchorId="0D3E1FDB" wp14:editId="01011BE0">
            <wp:extent cx="2809036" cy="2575598"/>
            <wp:effectExtent l="0" t="0" r="0" b="0"/>
            <wp:docPr id="20" name="Imagem 20"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m 20" descr="Tela de computador com texto preto sobre fundo branco&#10;&#10;Descrição gerada automaticamente"/>
                    <pic:cNvPicPr/>
                  </pic:nvPicPr>
                  <pic:blipFill>
                    <a:blip r:embed="rId56">
                      <a:extLst>
                        <a:ext uri="{28A0092B-C50C-407E-A947-70E740481C1C}">
                          <a14:useLocalDpi xmlns:a14="http://schemas.microsoft.com/office/drawing/2010/main" val="0"/>
                        </a:ext>
                      </a:extLst>
                    </a:blip>
                    <a:stretch>
                      <a:fillRect/>
                    </a:stretch>
                  </pic:blipFill>
                  <pic:spPr>
                    <a:xfrm>
                      <a:off x="0" y="0"/>
                      <a:ext cx="2812741" cy="2578995"/>
                    </a:xfrm>
                    <a:prstGeom prst="rect">
                      <a:avLst/>
                    </a:prstGeom>
                  </pic:spPr>
                </pic:pic>
              </a:graphicData>
            </a:graphic>
          </wp:inline>
        </w:drawing>
      </w:r>
    </w:p>
    <w:p w14:paraId="7DE4520B" w14:textId="6BF537B9" w:rsidR="00277DEC" w:rsidRDefault="00277DEC" w:rsidP="00B548EC">
      <w:pPr>
        <w:pStyle w:val="Legenda"/>
      </w:pPr>
      <w:bookmarkStart w:id="107" w:name="_Toc53953346"/>
      <w:r>
        <w:t xml:space="preserve">Figura </w:t>
      </w:r>
      <w:r>
        <w:fldChar w:fldCharType="begin"/>
      </w:r>
      <w:r>
        <w:instrText xml:space="preserve"> SEQ Figura \* ARABIC </w:instrText>
      </w:r>
      <w:r>
        <w:fldChar w:fldCharType="separate"/>
      </w:r>
      <w:r w:rsidR="007358DD">
        <w:rPr>
          <w:noProof/>
        </w:rPr>
        <w:t>20</w:t>
      </w:r>
      <w:r>
        <w:fldChar w:fldCharType="end"/>
      </w:r>
      <w:r>
        <w:t xml:space="preserve"> Representação da</w:t>
      </w:r>
      <w:r w:rsidR="005829DE">
        <w:t>s</w:t>
      </w:r>
      <w:r>
        <w:t xml:space="preserve"> lista</w:t>
      </w:r>
      <w:r w:rsidR="005829DE">
        <w:t>s</w:t>
      </w:r>
      <w:r>
        <w:t xml:space="preserve"> gerada</w:t>
      </w:r>
      <w:r w:rsidR="005829DE">
        <w:t>s</w:t>
      </w:r>
      <w:r>
        <w:t xml:space="preserve"> na etapa </w:t>
      </w:r>
      <w:r w:rsidR="004415D8">
        <w:t>“</w:t>
      </w:r>
      <w:r>
        <w:t>Separa contexto</w:t>
      </w:r>
      <w:r w:rsidR="004415D8">
        <w:t>”</w:t>
      </w:r>
      <w:r w:rsidR="00180781">
        <w:t xml:space="preserve"> </w:t>
      </w:r>
      <w:r w:rsidR="00180781" w:rsidRPr="00A73EA3">
        <w:t>(próprio, 2020)</w:t>
      </w:r>
      <w:bookmarkEnd w:id="107"/>
    </w:p>
    <w:p w14:paraId="38B4F8EF" w14:textId="13505ECF" w:rsidR="00277DEC" w:rsidRPr="00860C67" w:rsidRDefault="00324F5C" w:rsidP="00277DEC">
      <w:pPr>
        <w:rPr>
          <w:b/>
          <w:bCs/>
        </w:rPr>
      </w:pPr>
      <w:r>
        <w:tab/>
        <w:t xml:space="preserve">Para criar essa relação é realizado um loop em cima dos eventos de cada contexto, e criado uma lista chamada </w:t>
      </w:r>
      <w:r w:rsidRPr="00324F5C">
        <w:rPr>
          <w:i/>
          <w:iCs w:val="0"/>
        </w:rPr>
        <w:t>musicTable</w:t>
      </w:r>
      <w:r>
        <w:t>,</w:t>
      </w:r>
      <w:r w:rsidR="00E77555">
        <w:t xml:space="preserve"> a qual é preenchida com os </w:t>
      </w:r>
      <w:r w:rsidR="00E47F05">
        <w:t>seguintes valores</w:t>
      </w:r>
      <w:r w:rsidR="003358E0">
        <w:t>:</w:t>
      </w:r>
      <w:r w:rsidR="00E77555">
        <w:t xml:space="preserve"> </w:t>
      </w:r>
      <w:r w:rsidR="00E77555" w:rsidRPr="0083274C">
        <w:rPr>
          <w:i/>
          <w:iCs w:val="0"/>
        </w:rPr>
        <w:t>uri</w:t>
      </w:r>
      <w:r w:rsidR="00E77555">
        <w:t xml:space="preserve">, </w:t>
      </w:r>
      <w:r w:rsidR="00E77555" w:rsidRPr="0083274C">
        <w:rPr>
          <w:i/>
          <w:iCs w:val="0"/>
        </w:rPr>
        <w:t>like</w:t>
      </w:r>
      <w:r w:rsidR="00E77555">
        <w:t xml:space="preserve">, </w:t>
      </w:r>
      <w:r w:rsidR="00E77555" w:rsidRPr="0083274C">
        <w:rPr>
          <w:i/>
          <w:iCs w:val="0"/>
        </w:rPr>
        <w:t>hate</w:t>
      </w:r>
      <w:r w:rsidR="003358E0">
        <w:t xml:space="preserve"> e</w:t>
      </w:r>
      <w:r w:rsidR="00E77555">
        <w:t xml:space="preserve"> </w:t>
      </w:r>
      <w:r w:rsidR="00E77555" w:rsidRPr="0083274C">
        <w:rPr>
          <w:i/>
          <w:iCs w:val="0"/>
        </w:rPr>
        <w:t>restart</w:t>
      </w:r>
      <w:r w:rsidR="003358E0">
        <w:t xml:space="preserve"> relacionados ao contexto da </w:t>
      </w:r>
      <w:r w:rsidR="008B0BD7">
        <w:t>música</w:t>
      </w:r>
      <w:r w:rsidR="0083274C">
        <w:t xml:space="preserve"> e</w:t>
      </w:r>
      <w:r w:rsidR="003358E0">
        <w:t xml:space="preserve"> </w:t>
      </w:r>
      <w:r w:rsidR="00E77555" w:rsidRPr="009E4302">
        <w:rPr>
          <w:i/>
          <w:iCs w:val="0"/>
        </w:rPr>
        <w:t>feeling</w:t>
      </w:r>
      <w:r w:rsidR="00E77555">
        <w:t xml:space="preserve">, </w:t>
      </w:r>
      <w:r w:rsidR="00E77555" w:rsidRPr="0047005D">
        <w:rPr>
          <w:i/>
          <w:iCs w:val="0"/>
        </w:rPr>
        <w:t>activity</w:t>
      </w:r>
      <w:r w:rsidR="00E77555">
        <w:t xml:space="preserve"> e </w:t>
      </w:r>
      <w:r w:rsidR="00E77555" w:rsidRPr="0047005D">
        <w:rPr>
          <w:i/>
          <w:iCs w:val="0"/>
        </w:rPr>
        <w:t>location</w:t>
      </w:r>
      <w:r w:rsidR="003358E0">
        <w:t xml:space="preserve"> relacionados ao contexto do usuário.</w:t>
      </w:r>
      <w:r w:rsidR="00860C67">
        <w:t xml:space="preserve"> Os contextos </w:t>
      </w:r>
      <w:r w:rsidR="00860C67" w:rsidRPr="0083274C">
        <w:rPr>
          <w:i/>
          <w:iCs w:val="0"/>
        </w:rPr>
        <w:t>like</w:t>
      </w:r>
      <w:r w:rsidR="00860C67">
        <w:t xml:space="preserve">, </w:t>
      </w:r>
      <w:r w:rsidR="00860C67" w:rsidRPr="0083274C">
        <w:rPr>
          <w:i/>
          <w:iCs w:val="0"/>
        </w:rPr>
        <w:t>hate</w:t>
      </w:r>
      <w:r w:rsidR="00860C67">
        <w:t xml:space="preserve"> e </w:t>
      </w:r>
      <w:r w:rsidR="00860C67" w:rsidRPr="0083274C">
        <w:rPr>
          <w:i/>
          <w:iCs w:val="0"/>
        </w:rPr>
        <w:t>restart</w:t>
      </w:r>
      <w:r w:rsidR="00860C67">
        <w:t xml:space="preserve"> são representados pelo </w:t>
      </w:r>
      <w:r w:rsidR="00CC610D">
        <w:t>número</w:t>
      </w:r>
      <w:r w:rsidR="00860C67">
        <w:t xml:space="preserve"> de vezes que cada um aconteceu durante a reprodução.</w:t>
      </w:r>
    </w:p>
    <w:p w14:paraId="594723B6" w14:textId="77777777" w:rsidR="00E56732" w:rsidRDefault="00B548EC" w:rsidP="00E56732">
      <w:r>
        <w:rPr>
          <w:noProof/>
        </w:rPr>
        <w:drawing>
          <wp:inline distT="0" distB="0" distL="0" distR="0" wp14:anchorId="52809662" wp14:editId="3353CD3B">
            <wp:extent cx="3438525" cy="1057275"/>
            <wp:effectExtent l="0" t="0" r="9525" b="9525"/>
            <wp:docPr id="21" name="Imagem 2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m 21" descr="Diagrama&#10;&#10;Descrição gerada automaticamente"/>
                    <pic:cNvPicPr/>
                  </pic:nvPicPr>
                  <pic:blipFill>
                    <a:blip r:embed="rId57">
                      <a:extLst>
                        <a:ext uri="{28A0092B-C50C-407E-A947-70E740481C1C}">
                          <a14:useLocalDpi xmlns:a14="http://schemas.microsoft.com/office/drawing/2010/main" val="0"/>
                        </a:ext>
                      </a:extLst>
                    </a:blip>
                    <a:stretch>
                      <a:fillRect/>
                    </a:stretch>
                  </pic:blipFill>
                  <pic:spPr>
                    <a:xfrm>
                      <a:off x="0" y="0"/>
                      <a:ext cx="3438525" cy="1057275"/>
                    </a:xfrm>
                    <a:prstGeom prst="rect">
                      <a:avLst/>
                    </a:prstGeom>
                  </pic:spPr>
                </pic:pic>
              </a:graphicData>
            </a:graphic>
          </wp:inline>
        </w:drawing>
      </w:r>
    </w:p>
    <w:p w14:paraId="40FDADF3" w14:textId="39963334" w:rsidR="00277DEC" w:rsidRDefault="00E56732" w:rsidP="004415D8">
      <w:pPr>
        <w:pStyle w:val="Legenda"/>
      </w:pPr>
      <w:bookmarkStart w:id="108" w:name="_Toc53953347"/>
      <w:r>
        <w:t xml:space="preserve">Figura </w:t>
      </w:r>
      <w:r>
        <w:fldChar w:fldCharType="begin"/>
      </w:r>
      <w:r>
        <w:instrText xml:space="preserve"> SEQ Figura \* ARABIC </w:instrText>
      </w:r>
      <w:r>
        <w:fldChar w:fldCharType="separate"/>
      </w:r>
      <w:r w:rsidR="007358DD">
        <w:rPr>
          <w:noProof/>
        </w:rPr>
        <w:t>21</w:t>
      </w:r>
      <w:r>
        <w:fldChar w:fldCharType="end"/>
      </w:r>
      <w:r>
        <w:t xml:space="preserve"> </w:t>
      </w:r>
      <w:r w:rsidRPr="001A3F31">
        <w:t xml:space="preserve">Representação das listas geradas na etapa </w:t>
      </w:r>
      <w:r w:rsidR="004415D8">
        <w:t>“</w:t>
      </w:r>
      <w:r>
        <w:t>s</w:t>
      </w:r>
      <w:r w:rsidRPr="001A3F31">
        <w:t>epara contexto</w:t>
      </w:r>
      <w:r>
        <w:t xml:space="preserve"> das </w:t>
      </w:r>
      <w:r w:rsidR="004415D8">
        <w:t>músicas”</w:t>
      </w:r>
      <w:r w:rsidR="00180781">
        <w:t xml:space="preserve"> </w:t>
      </w:r>
      <w:r w:rsidR="00180781" w:rsidRPr="00A73EA3">
        <w:t>(próprio, 2020)</w:t>
      </w:r>
      <w:bookmarkEnd w:id="108"/>
    </w:p>
    <w:p w14:paraId="4974A4D1" w14:textId="06D7DE7C" w:rsidR="00B548EC" w:rsidRDefault="001110DF" w:rsidP="00277DEC">
      <w:r>
        <w:tab/>
        <w:t>Nas</w:t>
      </w:r>
      <w:r w:rsidR="00705AD1">
        <w:t xml:space="preserve"> próximas duas etapas “</w:t>
      </w:r>
      <w:r w:rsidR="00705AD1" w:rsidRPr="00705AD1">
        <w:t>busca informações das músicas</w:t>
      </w:r>
      <w:r w:rsidR="00705AD1">
        <w:t>” e “</w:t>
      </w:r>
      <w:r w:rsidR="00705AD1" w:rsidRPr="00705AD1">
        <w:t>busca informações dos artistas (gênero)</w:t>
      </w:r>
      <w:r w:rsidR="00705AD1">
        <w:t>”</w:t>
      </w:r>
      <w:r>
        <w:t xml:space="preserve">, é realizado uma busca nas API’s do Spotify, utilizando os uris da </w:t>
      </w:r>
      <w:r w:rsidR="00E81433">
        <w:t>música</w:t>
      </w:r>
      <w:r>
        <w:t xml:space="preserve"> e artistas,</w:t>
      </w:r>
      <w:r w:rsidR="002C09E3">
        <w:t xml:space="preserve"> para no fim obter os gêneros musicais.</w:t>
      </w:r>
      <w:r w:rsidR="00BF6DD4">
        <w:t xml:space="preserve"> Devido a uma limitação do Spotify, essa busca </w:t>
      </w:r>
      <w:r w:rsidR="00BF6DD4">
        <w:lastRenderedPageBreak/>
        <w:t>é realizada de 50 em 50 uris</w:t>
      </w:r>
      <w:r w:rsidR="002B331B">
        <w:t>.</w:t>
      </w:r>
      <w:r w:rsidR="00007C83">
        <w:t xml:space="preserve"> O resultado dessas buscas é um dicionário chamado </w:t>
      </w:r>
      <w:r w:rsidR="00007C83" w:rsidRPr="00973CBA">
        <w:rPr>
          <w:i/>
          <w:iCs w:val="0"/>
        </w:rPr>
        <w:t>artistsMap</w:t>
      </w:r>
      <w:r w:rsidR="00007C83">
        <w:t xml:space="preserve"> que possui a relação dos uris com os dados de cada artista.</w:t>
      </w:r>
    </w:p>
    <w:p w14:paraId="7874ED37" w14:textId="77777777" w:rsidR="004415D8" w:rsidRDefault="005829DE" w:rsidP="004415D8">
      <w:r>
        <w:rPr>
          <w:noProof/>
        </w:rPr>
        <w:drawing>
          <wp:inline distT="0" distB="0" distL="0" distR="0" wp14:anchorId="0BE6E009" wp14:editId="72BF8047">
            <wp:extent cx="5760720" cy="2792095"/>
            <wp:effectExtent l="0" t="0" r="0" b="8255"/>
            <wp:docPr id="22" name="Imagem 22" descr="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m 22" descr="Tabela&#10;&#10;Descrição gerada automaticamente"/>
                    <pic:cNvPicPr/>
                  </pic:nvPicPr>
                  <pic:blipFill>
                    <a:blip r:embed="rId58">
                      <a:extLst>
                        <a:ext uri="{28A0092B-C50C-407E-A947-70E740481C1C}">
                          <a14:useLocalDpi xmlns:a14="http://schemas.microsoft.com/office/drawing/2010/main" val="0"/>
                        </a:ext>
                      </a:extLst>
                    </a:blip>
                    <a:stretch>
                      <a:fillRect/>
                    </a:stretch>
                  </pic:blipFill>
                  <pic:spPr>
                    <a:xfrm>
                      <a:off x="0" y="0"/>
                      <a:ext cx="5760720" cy="2792095"/>
                    </a:xfrm>
                    <a:prstGeom prst="rect">
                      <a:avLst/>
                    </a:prstGeom>
                  </pic:spPr>
                </pic:pic>
              </a:graphicData>
            </a:graphic>
          </wp:inline>
        </w:drawing>
      </w:r>
    </w:p>
    <w:p w14:paraId="76AE6AD3" w14:textId="14D49AC1" w:rsidR="005829DE" w:rsidRDefault="004415D8" w:rsidP="004415D8">
      <w:pPr>
        <w:pStyle w:val="Legenda"/>
      </w:pPr>
      <w:bookmarkStart w:id="109" w:name="_Toc53953348"/>
      <w:r>
        <w:t xml:space="preserve">Figura </w:t>
      </w:r>
      <w:r>
        <w:fldChar w:fldCharType="begin"/>
      </w:r>
      <w:r>
        <w:instrText xml:space="preserve"> SEQ Figura \* ARABIC </w:instrText>
      </w:r>
      <w:r>
        <w:fldChar w:fldCharType="separate"/>
      </w:r>
      <w:r w:rsidR="007358DD">
        <w:rPr>
          <w:noProof/>
        </w:rPr>
        <w:t>22</w:t>
      </w:r>
      <w:r>
        <w:fldChar w:fldCharType="end"/>
      </w:r>
      <w:r>
        <w:t xml:space="preserve"> </w:t>
      </w:r>
      <w:r w:rsidRPr="003E3641">
        <w:t>Representação da</w:t>
      </w:r>
      <w:r>
        <w:t xml:space="preserve"> tabela na etapa “s</w:t>
      </w:r>
      <w:r w:rsidRPr="001A3F31">
        <w:t>epara contexto</w:t>
      </w:r>
      <w:r>
        <w:t xml:space="preserve"> das músicas”</w:t>
      </w:r>
      <w:r w:rsidR="00180781">
        <w:t xml:space="preserve"> </w:t>
      </w:r>
      <w:r w:rsidR="00180781" w:rsidRPr="00A73EA3">
        <w:t>(próprio, 2020)</w:t>
      </w:r>
      <w:bookmarkEnd w:id="109"/>
    </w:p>
    <w:p w14:paraId="4C3E69BF" w14:textId="70855F6D" w:rsidR="007258A1" w:rsidRDefault="00AA35A0" w:rsidP="00277DEC">
      <w:r w:rsidRPr="00B4632C">
        <w:tab/>
      </w:r>
      <w:r>
        <w:t xml:space="preserve">Após a busca dos dados ao Spotify, foi obtido </w:t>
      </w:r>
      <w:r w:rsidR="00612211">
        <w:t>a lista dos</w:t>
      </w:r>
      <w:r>
        <w:t xml:space="preserve"> gênero</w:t>
      </w:r>
      <w:r w:rsidR="00612211">
        <w:t>s</w:t>
      </w:r>
      <w:r>
        <w:t xml:space="preserve"> das músicas através dos artistas, </w:t>
      </w:r>
      <w:r w:rsidR="00122BC0">
        <w:t>e então adicionado</w:t>
      </w:r>
      <w:r w:rsidR="00612211">
        <w:t>s</w:t>
      </w:r>
      <w:r w:rsidR="00122BC0">
        <w:t xml:space="preserve"> à lista de músicas </w:t>
      </w:r>
      <w:r w:rsidR="00122BC0" w:rsidRPr="00122BC0">
        <w:rPr>
          <w:i/>
          <w:iCs w:val="0"/>
        </w:rPr>
        <w:t>musicTable</w:t>
      </w:r>
      <w:r w:rsidR="00122BC0">
        <w:t xml:space="preserve"> representada na Figura 22</w:t>
      </w:r>
      <w:r w:rsidR="005E336A">
        <w:t>.</w:t>
      </w:r>
      <w:r w:rsidR="00612211">
        <w:t xml:space="preserve"> Foi </w:t>
      </w:r>
      <w:r w:rsidR="00612211">
        <w:lastRenderedPageBreak/>
        <w:t xml:space="preserve">separado </w:t>
      </w:r>
      <w:r w:rsidR="006E3636">
        <w:t xml:space="preserve">os </w:t>
      </w:r>
      <w:r w:rsidR="00612211">
        <w:t>gêneros um por linha</w:t>
      </w:r>
      <w:r w:rsidR="007F64D4">
        <w:t xml:space="preserve"> e no fim, removido a música, pois ela iria atrapalhar o resultado do algoritmo</w:t>
      </w:r>
      <w:r w:rsidR="008C2AAB">
        <w:t xml:space="preserve">. Com isso, foi criado a lista </w:t>
      </w:r>
      <w:r w:rsidR="008C2AAB" w:rsidRPr="00A00B4A">
        <w:rPr>
          <w:i/>
          <w:iCs w:val="0"/>
        </w:rPr>
        <w:t>genreTable</w:t>
      </w:r>
      <w:r w:rsidR="00A00B4A">
        <w:t xml:space="preserve"> e deixado de usar o </w:t>
      </w:r>
      <w:r w:rsidR="00A00B4A" w:rsidRPr="00122BC0">
        <w:rPr>
          <w:i/>
          <w:iCs w:val="0"/>
        </w:rPr>
        <w:t>musicTable</w:t>
      </w:r>
      <w:r w:rsidR="008C2AAB">
        <w:t>.</w:t>
      </w:r>
    </w:p>
    <w:p w14:paraId="5176B2B5" w14:textId="7B1606E7" w:rsidR="009E4CB2" w:rsidRDefault="009E4CB2" w:rsidP="00277DEC">
      <w:r>
        <w:tab/>
        <w:t>Com a tabela completa, foi realizado um tratamento dos valores dos eventos que eram múltiplos</w:t>
      </w:r>
      <w:r w:rsidR="00CF411F">
        <w:t xml:space="preserve">, isso é, continham mais de uma informação </w:t>
      </w:r>
      <w:r w:rsidR="002B6379">
        <w:t>nos mesmos eventos</w:t>
      </w:r>
      <w:r w:rsidR="00CF411F">
        <w:t xml:space="preserve"> através do “;”.</w:t>
      </w:r>
      <w:r w:rsidR="002B6379">
        <w:t xml:space="preserve"> Nesse tratamento, foi quebrado os valores dos eventos um a um.</w:t>
      </w:r>
    </w:p>
    <w:p w14:paraId="480DEE20" w14:textId="77777777" w:rsidR="007358DD" w:rsidRDefault="007358DD" w:rsidP="007358DD">
      <w:r w:rsidRPr="007358DD">
        <w:drawing>
          <wp:inline distT="0" distB="0" distL="0" distR="0" wp14:anchorId="3AE02EA4" wp14:editId="3055F218">
            <wp:extent cx="5760720" cy="1815465"/>
            <wp:effectExtent l="0" t="0" r="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760720" cy="1815465"/>
                    </a:xfrm>
                    <a:prstGeom prst="rect">
                      <a:avLst/>
                    </a:prstGeom>
                  </pic:spPr>
                </pic:pic>
              </a:graphicData>
            </a:graphic>
          </wp:inline>
        </w:drawing>
      </w:r>
    </w:p>
    <w:p w14:paraId="5247387F" w14:textId="1B866C2D" w:rsidR="007358DD" w:rsidRPr="00AA35A0" w:rsidRDefault="007358DD" w:rsidP="00681186">
      <w:pPr>
        <w:pStyle w:val="Legenda"/>
        <w:jc w:val="both"/>
      </w:pPr>
      <w:bookmarkStart w:id="110" w:name="_Ref53955795"/>
      <w:r>
        <w:t xml:space="preserve">Figura </w:t>
      </w:r>
      <w:r>
        <w:fldChar w:fldCharType="begin"/>
      </w:r>
      <w:r>
        <w:instrText xml:space="preserve"> SEQ Figura \* ARABIC </w:instrText>
      </w:r>
      <w:r>
        <w:fldChar w:fldCharType="separate"/>
      </w:r>
      <w:r>
        <w:rPr>
          <w:noProof/>
        </w:rPr>
        <w:t>23</w:t>
      </w:r>
      <w:r>
        <w:fldChar w:fldCharType="end"/>
      </w:r>
      <w:bookmarkEnd w:id="110"/>
      <w:r>
        <w:t xml:space="preserve"> </w:t>
      </w:r>
      <w:r w:rsidRPr="007358DD">
        <w:rPr>
          <w:i/>
          <w:iCs/>
        </w:rPr>
        <w:t>head()</w:t>
      </w:r>
      <w:r w:rsidRPr="004326E3">
        <w:t xml:space="preserve"> do </w:t>
      </w:r>
      <w:r w:rsidRPr="007358DD">
        <w:rPr>
          <w:i/>
          <w:iCs/>
        </w:rPr>
        <w:t>dataframe</w:t>
      </w:r>
      <w:r w:rsidRPr="004326E3">
        <w:t xml:space="preserve"> criado a partir da </w:t>
      </w:r>
      <w:r w:rsidR="00F96CEC">
        <w:t xml:space="preserve">variável </w:t>
      </w:r>
      <w:r w:rsidR="00F96CEC" w:rsidRPr="00A00B4A">
        <w:rPr>
          <w:i/>
          <w:iCs/>
        </w:rPr>
        <w:t>genreTable</w:t>
      </w:r>
      <w:r>
        <w:t xml:space="preserve"> </w:t>
      </w:r>
      <w:r w:rsidRPr="00A73EA3">
        <w:t>(próprio, 2020)</w:t>
      </w:r>
    </w:p>
    <w:p w14:paraId="57E252FA" w14:textId="1350E848" w:rsidR="005A7271" w:rsidRPr="005A7271" w:rsidRDefault="005A7271" w:rsidP="00277DEC">
      <w:r>
        <w:tab/>
        <w:t xml:space="preserve">No fim, foi utilizado a lib </w:t>
      </w:r>
      <w:r w:rsidRPr="005A7271">
        <w:rPr>
          <w:i/>
          <w:iCs w:val="0"/>
        </w:rPr>
        <w:t>preprocessing</w:t>
      </w:r>
      <w:r>
        <w:t xml:space="preserve"> do </w:t>
      </w:r>
      <w:r w:rsidRPr="005A7271">
        <w:rPr>
          <w:i/>
          <w:iCs w:val="0"/>
        </w:rPr>
        <w:t>sklearn</w:t>
      </w:r>
      <w:r>
        <w:t xml:space="preserve"> para transformar as características e classes de cada evento da tabela em números inteiros</w:t>
      </w:r>
      <w:r w:rsidR="004F768B">
        <w:t xml:space="preserve">, </w:t>
      </w:r>
      <w:r w:rsidR="007B1B2A">
        <w:t>isso é necessário para rodar o</w:t>
      </w:r>
      <w:r w:rsidR="004F768B">
        <w:t xml:space="preserve"> algoritmo KNN</w:t>
      </w:r>
      <w:r w:rsidR="00B4632C">
        <w:t xml:space="preserve">. O </w:t>
      </w:r>
      <w:r w:rsidR="00CA26FA">
        <w:t>resultado</w:t>
      </w:r>
      <w:r w:rsidR="00B4632C">
        <w:t xml:space="preserve"> da tabela é apresentado na </w:t>
      </w:r>
      <w:r w:rsidR="008222E1">
        <w:fldChar w:fldCharType="begin"/>
      </w:r>
      <w:r w:rsidR="008222E1">
        <w:instrText xml:space="preserve"> REF _Ref53955795 \h </w:instrText>
      </w:r>
      <w:r w:rsidR="008222E1">
        <w:fldChar w:fldCharType="separate"/>
      </w:r>
      <w:r w:rsidR="008222E1">
        <w:t xml:space="preserve">Figura </w:t>
      </w:r>
      <w:r w:rsidR="008222E1">
        <w:rPr>
          <w:noProof/>
        </w:rPr>
        <w:t>23</w:t>
      </w:r>
      <w:r w:rsidR="008222E1">
        <w:fldChar w:fldCharType="end"/>
      </w:r>
      <w:r w:rsidR="00DA75BD">
        <w:t>.</w:t>
      </w:r>
    </w:p>
    <w:p w14:paraId="33FE1FBA" w14:textId="241A20D7" w:rsidR="00D90707" w:rsidRPr="00D90707" w:rsidRDefault="004E04AF" w:rsidP="004E04AF">
      <w:pPr>
        <w:pStyle w:val="Ttulo3"/>
      </w:pPr>
      <w:bookmarkStart w:id="111" w:name="_Toc53953320"/>
      <w:r>
        <w:t>Testes com KNN</w:t>
      </w:r>
      <w:bookmarkEnd w:id="111"/>
    </w:p>
    <w:p w14:paraId="5DE02447" w14:textId="47FFCC53" w:rsidR="00BD4BAC" w:rsidRDefault="00691D99" w:rsidP="00277DEC">
      <w:r>
        <w:rPr>
          <w:lang w:val="en-US"/>
        </w:rPr>
        <w:tab/>
      </w:r>
      <w:r w:rsidRPr="00691D99">
        <w:t>No final</w:t>
      </w:r>
      <w:r>
        <w:t xml:space="preserve">, o </w:t>
      </w:r>
      <w:r w:rsidRPr="00A00B4A">
        <w:rPr>
          <w:i/>
          <w:iCs w:val="0"/>
        </w:rPr>
        <w:t>genreTable</w:t>
      </w:r>
      <w:r>
        <w:t xml:space="preserve"> </w:t>
      </w:r>
      <w:r w:rsidR="006F44DD">
        <w:t xml:space="preserve">foi </w:t>
      </w:r>
      <w:r w:rsidR="00A43265">
        <w:t>transformado</w:t>
      </w:r>
      <w:r w:rsidR="006F44DD">
        <w:t xml:space="preserve"> em </w:t>
      </w:r>
      <w:r w:rsidR="00902A7F">
        <w:t>um data</w:t>
      </w:r>
      <w:r>
        <w:t xml:space="preserve"> frame da lib panda</w:t>
      </w:r>
      <w:r w:rsidR="00250CE2">
        <w:t>. Então</w:t>
      </w:r>
      <w:r w:rsidRPr="00691D99">
        <w:t xml:space="preserve"> </w:t>
      </w:r>
      <w:r>
        <w:t>foi realizado a separação da coluna gênero da tabela,</w:t>
      </w:r>
      <w:r w:rsidR="00AA76C4">
        <w:t xml:space="preserve"> com isso, obtido as variáveis X (características) e y (classes).</w:t>
      </w:r>
      <w:r w:rsidR="00634F71">
        <w:t xml:space="preserve"> As duas são utilizadas na função </w:t>
      </w:r>
      <w:r w:rsidR="00634F71" w:rsidRPr="00634F71">
        <w:rPr>
          <w:i/>
          <w:iCs w:val="0"/>
        </w:rPr>
        <w:t>train_test_split</w:t>
      </w:r>
      <w:r w:rsidR="00634F71">
        <w:t xml:space="preserve"> para obter </w:t>
      </w:r>
      <w:r w:rsidR="000E1AFB">
        <w:t>as características de treino (</w:t>
      </w:r>
      <w:r w:rsidR="000E1AFB" w:rsidRPr="000E1AFB">
        <w:rPr>
          <w:i/>
          <w:iCs w:val="0"/>
        </w:rPr>
        <w:t>X_train</w:t>
      </w:r>
      <w:r w:rsidR="000E1AFB">
        <w:t>), características de teste (</w:t>
      </w:r>
      <w:r w:rsidR="000E1AFB" w:rsidRPr="000E1AFB">
        <w:rPr>
          <w:i/>
          <w:iCs w:val="0"/>
        </w:rPr>
        <w:t>X_test</w:t>
      </w:r>
      <w:r w:rsidR="000E1AFB">
        <w:t>), classes de treino (</w:t>
      </w:r>
      <w:r w:rsidR="000E1AFB" w:rsidRPr="000E1AFB">
        <w:rPr>
          <w:i/>
          <w:iCs w:val="0"/>
        </w:rPr>
        <w:t>y_train</w:t>
      </w:r>
      <w:r w:rsidR="000E1AFB">
        <w:t>) e classes de teste (</w:t>
      </w:r>
      <w:r w:rsidR="000E1AFB" w:rsidRPr="000E1AFB">
        <w:rPr>
          <w:i/>
          <w:iCs w:val="0"/>
        </w:rPr>
        <w:t>y_test</w:t>
      </w:r>
      <w:r w:rsidR="000E1AFB">
        <w:t>)</w:t>
      </w:r>
      <w:r w:rsidR="00FF2EA5">
        <w:t xml:space="preserve">. O tamanho da base de teste pode ser informado para o </w:t>
      </w:r>
      <w:r w:rsidR="00FF2EA5" w:rsidRPr="00634F71">
        <w:rPr>
          <w:i/>
          <w:iCs w:val="0"/>
        </w:rPr>
        <w:t>train_test_split</w:t>
      </w:r>
      <w:r w:rsidR="00FF2EA5">
        <w:t xml:space="preserve"> através do parâmetro </w:t>
      </w:r>
      <w:r w:rsidR="00FF2EA5" w:rsidRPr="00FF2EA5">
        <w:rPr>
          <w:i/>
          <w:iCs w:val="0"/>
        </w:rPr>
        <w:t>test_size</w:t>
      </w:r>
      <w:r w:rsidR="00FF2EA5">
        <w:t xml:space="preserve">, </w:t>
      </w:r>
      <w:r w:rsidR="002B2B77">
        <w:t xml:space="preserve">que </w:t>
      </w:r>
      <w:r w:rsidR="00A61A0A">
        <w:t>nesse caso</w:t>
      </w:r>
      <w:r w:rsidR="00587109">
        <w:t xml:space="preserve"> foi</w:t>
      </w:r>
      <w:r w:rsidR="00F966BB">
        <w:t xml:space="preserve"> </w:t>
      </w:r>
      <w:r w:rsidR="00FF2EA5">
        <w:t>0</w:t>
      </w:r>
      <w:r w:rsidR="004B57A4">
        <w:t>,</w:t>
      </w:r>
      <w:r w:rsidR="00FF2EA5">
        <w:t>3.</w:t>
      </w:r>
    </w:p>
    <w:p w14:paraId="584595AA" w14:textId="77777777" w:rsidR="00F8355F" w:rsidRDefault="007E05CD" w:rsidP="00277DEC">
      <w:r>
        <w:tab/>
        <w:t xml:space="preserve">Para rodar o KNN, foi utilizado a classe </w:t>
      </w:r>
      <w:r w:rsidRPr="007E05CD">
        <w:rPr>
          <w:i/>
          <w:iCs w:val="0"/>
        </w:rPr>
        <w:t>KNeighborsClassifier</w:t>
      </w:r>
      <w:r>
        <w:t xml:space="preserve"> da lib </w:t>
      </w:r>
      <w:r w:rsidRPr="007E05CD">
        <w:rPr>
          <w:i/>
          <w:iCs w:val="0"/>
        </w:rPr>
        <w:t>sklearn.neighbors</w:t>
      </w:r>
      <w:r w:rsidRPr="008B31B3">
        <w:t>,</w:t>
      </w:r>
      <w:r w:rsidR="008B31B3" w:rsidRPr="008B31B3">
        <w:t xml:space="preserve"> nela, pod</w:t>
      </w:r>
      <w:r w:rsidR="008B31B3">
        <w:t xml:space="preserve">e ser informado o numero de vizinhos levados em consideração a partir do parâmetro </w:t>
      </w:r>
      <w:r w:rsidR="008B31B3" w:rsidRPr="008B31B3">
        <w:rPr>
          <w:i/>
          <w:iCs w:val="0"/>
        </w:rPr>
        <w:t>n_neighbors</w:t>
      </w:r>
      <w:r w:rsidR="000E785A">
        <w:t>, que nesse caso foi 3.</w:t>
      </w:r>
    </w:p>
    <w:p w14:paraId="3B4E78CD" w14:textId="00CFFF39" w:rsidR="007E05CD" w:rsidRDefault="00F8355F" w:rsidP="00277DEC">
      <w:r>
        <w:tab/>
      </w:r>
      <w:r w:rsidR="009E07AC">
        <w:t xml:space="preserve">Iniciando a classe, obtemos a variável </w:t>
      </w:r>
      <w:r w:rsidR="009E07AC" w:rsidRPr="009E07AC">
        <w:rPr>
          <w:i/>
          <w:iCs w:val="0"/>
        </w:rPr>
        <w:t>model</w:t>
      </w:r>
      <w:r w:rsidR="009E07AC" w:rsidRPr="009E07AC">
        <w:t xml:space="preserve">, </w:t>
      </w:r>
      <w:r w:rsidR="009E07AC">
        <w:t>com ela, informamos os dados de treino</w:t>
      </w:r>
      <w:r w:rsidR="003A328D">
        <w:t xml:space="preserve"> (</w:t>
      </w:r>
      <w:r w:rsidR="003A328D" w:rsidRPr="003A328D">
        <w:rPr>
          <w:i/>
          <w:iCs w:val="0"/>
        </w:rPr>
        <w:t>X_train</w:t>
      </w:r>
      <w:r w:rsidR="003A328D" w:rsidRPr="003A328D">
        <w:t xml:space="preserve">, </w:t>
      </w:r>
      <w:r w:rsidR="003A328D" w:rsidRPr="003A328D">
        <w:rPr>
          <w:i/>
          <w:iCs w:val="0"/>
        </w:rPr>
        <w:t>y_train</w:t>
      </w:r>
      <w:r w:rsidR="003A328D">
        <w:t>)</w:t>
      </w:r>
      <w:r w:rsidR="009E07AC">
        <w:t xml:space="preserve"> através do método </w:t>
      </w:r>
      <w:r w:rsidR="009E07AC" w:rsidRPr="009E07AC">
        <w:rPr>
          <w:i/>
          <w:iCs w:val="0"/>
        </w:rPr>
        <w:t>fit</w:t>
      </w:r>
      <w:r w:rsidR="00AF0E94">
        <w:t xml:space="preserve">, o qual suporta 2 </w:t>
      </w:r>
      <w:r w:rsidR="00A12877">
        <w:t>parâmetros</w:t>
      </w:r>
      <w:r w:rsidR="00AF0E94">
        <w:t>: (i) dados de treino; (ii) valores alvo.</w:t>
      </w:r>
      <w:r w:rsidR="00A12877">
        <w:t xml:space="preserve"> Rodando o </w:t>
      </w:r>
      <w:r w:rsidR="00A12877">
        <w:rPr>
          <w:i/>
          <w:iCs w:val="0"/>
        </w:rPr>
        <w:t>fit</w:t>
      </w:r>
      <w:r w:rsidR="00A12877">
        <w:t>, já é possível utilizar o modelo criado para predizer o</w:t>
      </w:r>
      <w:r w:rsidR="00A736E0">
        <w:t xml:space="preserve">s próximos </w:t>
      </w:r>
      <w:r w:rsidR="00A736E0">
        <w:lastRenderedPageBreak/>
        <w:t>alvos</w:t>
      </w:r>
      <w:r w:rsidR="004F7693">
        <w:t xml:space="preserve">, que no </w:t>
      </w:r>
      <w:r w:rsidR="004F7693" w:rsidRPr="004F7693">
        <w:rPr>
          <w:i/>
          <w:iCs w:val="0"/>
        </w:rPr>
        <w:t>sklearn</w:t>
      </w:r>
      <w:r w:rsidR="004F7693">
        <w:t xml:space="preserve"> é rodado através do método </w:t>
      </w:r>
      <w:r w:rsidR="004F7693" w:rsidRPr="00F33E07">
        <w:rPr>
          <w:i/>
          <w:iCs w:val="0"/>
        </w:rPr>
        <w:t>predict</w:t>
      </w:r>
      <w:r w:rsidR="00E41F55">
        <w:t xml:space="preserve">, passando os valores </w:t>
      </w:r>
      <w:r w:rsidR="009B3751">
        <w:t>para realizar a predição</w:t>
      </w:r>
      <w:r w:rsidR="00E41F55">
        <w:t xml:space="preserve"> (</w:t>
      </w:r>
      <w:r w:rsidR="00E41F55" w:rsidRPr="00E41F55">
        <w:rPr>
          <w:i/>
          <w:iCs w:val="0"/>
        </w:rPr>
        <w:t>X_test</w:t>
      </w:r>
      <w:r w:rsidR="00E41F55">
        <w:t>)</w:t>
      </w:r>
      <w:r w:rsidR="000D48E6">
        <w:t>, que tem como retorno a classe que se adequa melhor ao modelo.</w:t>
      </w:r>
    </w:p>
    <w:p w14:paraId="18B1DDF5" w14:textId="7C532B67" w:rsidR="00A33BFC" w:rsidRPr="00BE0510" w:rsidRDefault="00A33BFC" w:rsidP="00277DEC">
      <w:r>
        <w:tab/>
      </w:r>
      <w:r w:rsidR="00864E51">
        <w:t>No fim, é realizado um teste</w:t>
      </w:r>
      <w:r w:rsidR="00751FD7">
        <w:t xml:space="preserve"> através do método </w:t>
      </w:r>
      <w:r w:rsidR="00751FD7" w:rsidRPr="00751FD7">
        <w:rPr>
          <w:i/>
          <w:iCs w:val="0"/>
        </w:rPr>
        <w:t>score</w:t>
      </w:r>
      <w:r w:rsidR="00864E51">
        <w:t xml:space="preserve"> na performance da predição do algoritmo e modelo informado ao </w:t>
      </w:r>
      <w:r w:rsidR="00864E51" w:rsidRPr="00E7273F">
        <w:rPr>
          <w:i/>
          <w:iCs w:val="0"/>
        </w:rPr>
        <w:t>sklearn</w:t>
      </w:r>
      <w:r w:rsidR="00751FD7">
        <w:t>.</w:t>
      </w:r>
      <w:r w:rsidR="005A7C3A">
        <w:t xml:space="preserve"> Esse método, recebe por parâmetro as características de teste retiradas do modelo (</w:t>
      </w:r>
      <w:r w:rsidR="005A7C3A" w:rsidRPr="005A7C3A">
        <w:rPr>
          <w:i/>
          <w:iCs w:val="0"/>
        </w:rPr>
        <w:t>X_test</w:t>
      </w:r>
      <w:r w:rsidR="005A7C3A">
        <w:t>) e as classes de teste retiradas do modelo (</w:t>
      </w:r>
      <w:r w:rsidR="005A7C3A" w:rsidRPr="005A7C3A">
        <w:rPr>
          <w:i/>
          <w:iCs w:val="0"/>
        </w:rPr>
        <w:t>y_test</w:t>
      </w:r>
      <w:r w:rsidR="005A7C3A">
        <w:t>)</w:t>
      </w:r>
      <w:r w:rsidR="00A31EAE">
        <w:t xml:space="preserve"> e retorna </w:t>
      </w:r>
      <w:r w:rsidR="00EF4A01">
        <w:t>à</w:t>
      </w:r>
      <w:r w:rsidR="00A31EAE">
        <w:t xml:space="preserve"> acurácia do modelo gerado.</w:t>
      </w:r>
      <w:r w:rsidR="00EF4A01">
        <w:t xml:space="preserve"> O qual obteve uma média de 0,15 nos testes realizados.</w:t>
      </w:r>
    </w:p>
    <w:p w14:paraId="55CD6BFF" w14:textId="5F542E2B" w:rsidR="00D23405" w:rsidRDefault="00941DE8" w:rsidP="00941DE8">
      <w:pPr>
        <w:pStyle w:val="Ttulo2"/>
        <w:rPr>
          <w:i/>
        </w:rPr>
      </w:pPr>
      <w:bookmarkStart w:id="112" w:name="_Toc53953321"/>
      <w:r>
        <w:t xml:space="preserve">Modelagem </w:t>
      </w:r>
      <w:r w:rsidR="00CC1095">
        <w:t xml:space="preserve">do </w:t>
      </w:r>
      <w:r>
        <w:t>sistema</w:t>
      </w:r>
      <w:r w:rsidR="00726572">
        <w:t xml:space="preserve"> </w:t>
      </w:r>
      <w:r w:rsidR="00AE024C">
        <w:rPr>
          <w:i/>
        </w:rPr>
        <w:t>LORS</w:t>
      </w:r>
      <w:bookmarkEnd w:id="112"/>
    </w:p>
    <w:p w14:paraId="46479C08" w14:textId="11EB97DF" w:rsidR="001D05A1" w:rsidRDefault="001D05A1" w:rsidP="001D05A1">
      <w:r>
        <w:tab/>
      </w:r>
      <w:r w:rsidR="00E52730">
        <w:t xml:space="preserve">Contexto =&gt; sistema =&gt; knn =&gt; radio ou top 10 do </w:t>
      </w:r>
      <w:r w:rsidR="000B6FB9">
        <w:t>gênero</w:t>
      </w:r>
    </w:p>
    <w:p w14:paraId="7B7B9183" w14:textId="77777777" w:rsidR="00341AFA" w:rsidRDefault="00341AFA" w:rsidP="00341AFA">
      <w:r>
        <w:rPr>
          <w:noProof/>
        </w:rPr>
        <w:drawing>
          <wp:inline distT="0" distB="0" distL="0" distR="0" wp14:anchorId="556C4CE3" wp14:editId="62967FB2">
            <wp:extent cx="5760720" cy="3051810"/>
            <wp:effectExtent l="0" t="0" r="0" b="0"/>
            <wp:docPr id="23" name="Imagem 23"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m 23" descr="Diagrama&#10;&#10;Descrição gerada automaticamente"/>
                    <pic:cNvPicPr/>
                  </pic:nvPicPr>
                  <pic:blipFill>
                    <a:blip r:embed="rId60">
                      <a:extLst>
                        <a:ext uri="{28A0092B-C50C-407E-A947-70E740481C1C}">
                          <a14:useLocalDpi xmlns:a14="http://schemas.microsoft.com/office/drawing/2010/main" val="0"/>
                        </a:ext>
                      </a:extLst>
                    </a:blip>
                    <a:stretch>
                      <a:fillRect/>
                    </a:stretch>
                  </pic:blipFill>
                  <pic:spPr>
                    <a:xfrm>
                      <a:off x="0" y="0"/>
                      <a:ext cx="5760720" cy="3051810"/>
                    </a:xfrm>
                    <a:prstGeom prst="rect">
                      <a:avLst/>
                    </a:prstGeom>
                  </pic:spPr>
                </pic:pic>
              </a:graphicData>
            </a:graphic>
          </wp:inline>
        </w:drawing>
      </w:r>
    </w:p>
    <w:p w14:paraId="162E08ED" w14:textId="27E89EB1" w:rsidR="00341AFA" w:rsidRDefault="00341AFA" w:rsidP="00341AFA">
      <w:pPr>
        <w:pStyle w:val="Legenda"/>
      </w:pPr>
      <w:bookmarkStart w:id="113" w:name="_Toc53953349"/>
      <w:r>
        <w:t xml:space="preserve">Figura </w:t>
      </w:r>
      <w:r>
        <w:fldChar w:fldCharType="begin"/>
      </w:r>
      <w:r>
        <w:instrText xml:space="preserve"> SEQ Figura \* ARABIC </w:instrText>
      </w:r>
      <w:r>
        <w:fldChar w:fldCharType="separate"/>
      </w:r>
      <w:r w:rsidR="007358DD">
        <w:rPr>
          <w:noProof/>
        </w:rPr>
        <w:t>24</w:t>
      </w:r>
      <w:r>
        <w:fldChar w:fldCharType="end"/>
      </w:r>
      <w:r>
        <w:t xml:space="preserve"> Visão macro do sistema LORS </w:t>
      </w:r>
      <w:r w:rsidRPr="00A73EA3">
        <w:t>(próprio, 2020)</w:t>
      </w:r>
      <w:bookmarkEnd w:id="113"/>
    </w:p>
    <w:p w14:paraId="690211CB" w14:textId="5CAF837B" w:rsidR="002638C0" w:rsidRDefault="00542BF8" w:rsidP="00CA31F6">
      <w:pPr>
        <w:pStyle w:val="Ttulo3"/>
      </w:pPr>
      <w:bookmarkStart w:id="114" w:name="_Toc53953322"/>
      <w:r>
        <w:t>C</w:t>
      </w:r>
      <w:r w:rsidR="002638C0">
        <w:t>omo o trabalho vai relacionar as músicas que o usuário gosta aos contextos?</w:t>
      </w:r>
      <w:bookmarkEnd w:id="114"/>
    </w:p>
    <w:p w14:paraId="148A0EA6" w14:textId="362D65AB" w:rsidR="004E0FBD" w:rsidRDefault="004E0FBD" w:rsidP="00CA31F6">
      <w:r>
        <w:tab/>
        <w:t xml:space="preserve">A cada 30 minutos será solicitado ao usuário uma atualização de contexto, isso é, será aberto um formulário, </w:t>
      </w:r>
      <w:r w:rsidR="000009F4">
        <w:t>o</w:t>
      </w:r>
      <w:r>
        <w:t xml:space="preserve"> qual possibilita o preenchimento do humor, atividades e localização </w:t>
      </w:r>
      <w:r>
        <w:lastRenderedPageBreak/>
        <w:t>atual do usuário.</w:t>
      </w:r>
      <w:r w:rsidR="00CA2BA2">
        <w:t xml:space="preserve"> Essas informações serão salvas e relacionadas as próximas </w:t>
      </w:r>
      <w:r w:rsidR="00EE612B">
        <w:t>músicas</w:t>
      </w:r>
      <w:r w:rsidR="00CA2BA2">
        <w:t xml:space="preserve"> reproduzidas </w:t>
      </w:r>
      <w:r w:rsidR="007739EF">
        <w:t xml:space="preserve">ou salvas </w:t>
      </w:r>
      <w:r w:rsidR="00CA2BA2">
        <w:t>pelo usuário.</w:t>
      </w:r>
    </w:p>
    <w:p w14:paraId="44B79E03" w14:textId="163AD10E" w:rsidR="002638C0" w:rsidRDefault="00542BF8" w:rsidP="00CA31F6">
      <w:pPr>
        <w:pStyle w:val="Ttulo3"/>
      </w:pPr>
      <w:bookmarkStart w:id="115" w:name="_Toc53953323"/>
      <w:r>
        <w:t>C</w:t>
      </w:r>
      <w:r w:rsidR="002638C0">
        <w:t xml:space="preserve">omo o trabalho vai recomendar novas </w:t>
      </w:r>
      <w:r>
        <w:t>músicas</w:t>
      </w:r>
      <w:r w:rsidR="002638C0">
        <w:t xml:space="preserve"> a partir da relação de contexto x </w:t>
      </w:r>
      <w:r>
        <w:t>música</w:t>
      </w:r>
      <w:r w:rsidR="002638C0">
        <w:t>?</w:t>
      </w:r>
      <w:bookmarkEnd w:id="115"/>
    </w:p>
    <w:p w14:paraId="098F5958" w14:textId="2FAF60F0" w:rsidR="00746ACF" w:rsidRPr="000D2456" w:rsidRDefault="001D2070" w:rsidP="00CA31F6">
      <w:pPr>
        <w:rPr>
          <w:u w:val="single"/>
        </w:rPr>
      </w:pPr>
      <w:r>
        <w:tab/>
      </w:r>
      <w:r w:rsidR="000A1E1A">
        <w:t>KNN =&gt; gênero =&gt; musicas do genero</w:t>
      </w:r>
    </w:p>
    <w:p w14:paraId="752B91D7" w14:textId="0B5C1306" w:rsidR="00825663" w:rsidRDefault="00825663" w:rsidP="00CA31F6">
      <w:pPr>
        <w:pStyle w:val="Ttulo2"/>
      </w:pPr>
      <w:bookmarkStart w:id="116" w:name="_Toc53953324"/>
      <w:r>
        <w:t>roteiro</w:t>
      </w:r>
      <w:bookmarkEnd w:id="116"/>
    </w:p>
    <w:p w14:paraId="7953C146" w14:textId="57D963BB" w:rsidR="00345147" w:rsidRDefault="00E718BF" w:rsidP="00CA31F6">
      <w:r>
        <w:tab/>
      </w:r>
      <w:r w:rsidR="00DB4B61">
        <w:t xml:space="preserve">Para desenvolver o modelo e o sistema de recomendação musical, </w:t>
      </w:r>
      <w:r w:rsidR="00F97970">
        <w:t xml:space="preserve">serão realizadas diversas etapas, onde a primeira será obter uma amostra de dados a partir de um questionário que será aplicado: 1) Criar questionário com as </w:t>
      </w:r>
      <w:r w:rsidR="0037075D">
        <w:t xml:space="preserve">perguntas </w:t>
      </w:r>
      <w:r w:rsidR="00F97970">
        <w:t xml:space="preserve">listadas na seção </w:t>
      </w:r>
      <w:r w:rsidR="00D27E4D">
        <w:fldChar w:fldCharType="begin"/>
      </w:r>
      <w:r w:rsidR="00D27E4D">
        <w:instrText xml:space="preserve"> REF _Ref44541789 \r \h </w:instrText>
      </w:r>
      <w:r w:rsidR="00D27E4D">
        <w:fldChar w:fldCharType="separate"/>
      </w:r>
      <w:r w:rsidR="00D27E4D">
        <w:t>3.2</w:t>
      </w:r>
      <w:r w:rsidR="00D27E4D">
        <w:fldChar w:fldCharType="end"/>
      </w:r>
      <w:commentRangeStart w:id="117"/>
      <w:r w:rsidR="00F97970">
        <w:t xml:space="preserve"> </w:t>
      </w:r>
      <w:commentRangeEnd w:id="117"/>
      <w:r w:rsidR="00F97970">
        <w:rPr>
          <w:rStyle w:val="Refdecomentrio"/>
        </w:rPr>
        <w:commentReference w:id="117"/>
      </w:r>
      <w:r w:rsidR="00F97970">
        <w:t>deste trabalho, utilizando o</w:t>
      </w:r>
      <w:r w:rsidR="0037075D">
        <w:t xml:space="preserve"> formulário do </w:t>
      </w:r>
      <w:r w:rsidR="0037075D" w:rsidRPr="00462A36">
        <w:rPr>
          <w:i/>
        </w:rPr>
        <w:t>Google Drive</w:t>
      </w:r>
      <w:r w:rsidR="00F97970">
        <w:t>; 2) Distribuir o formulário</w:t>
      </w:r>
      <w:r w:rsidR="0037075D">
        <w:t xml:space="preserve"> em diversos meios de comunicação</w:t>
      </w:r>
      <w:r w:rsidR="00F97970">
        <w:t>, onde haverá</w:t>
      </w:r>
      <w:r w:rsidR="00ED5C24">
        <w:t xml:space="preserve"> ao final um campo para o usuário preencher seu </w:t>
      </w:r>
      <w:r w:rsidR="00863A33">
        <w:t>e-mail</w:t>
      </w:r>
      <w:r w:rsidR="00ED5C24">
        <w:t xml:space="preserve"> caso deseja participar do teste do sistema </w:t>
      </w:r>
      <w:r w:rsidR="00ED5C24" w:rsidRPr="00462A36">
        <w:rPr>
          <w:i/>
        </w:rPr>
        <w:t>DCRM</w:t>
      </w:r>
      <w:r w:rsidR="00863A33">
        <w:t>, o qual será utilizado no futuro para o envio de um convite para utilizar a aplicação desenvolvida</w:t>
      </w:r>
      <w:r w:rsidR="00F97970">
        <w:t xml:space="preserve"> e 3) Apurar dados do questionário para ser</w:t>
      </w:r>
      <w:r w:rsidR="00065B2B">
        <w:t>em utilizados</w:t>
      </w:r>
      <w:r w:rsidR="00F97970">
        <w:t xml:space="preserve"> como base </w:t>
      </w:r>
      <w:r w:rsidR="00065B2B">
        <w:t>da amostra.</w:t>
      </w:r>
    </w:p>
    <w:p w14:paraId="1DD0498B" w14:textId="6437F4C9" w:rsidR="00AA257E" w:rsidRDefault="003F3B30" w:rsidP="00CA31F6">
      <w:r>
        <w:tab/>
      </w:r>
      <w:r w:rsidR="007C3EA7">
        <w:t xml:space="preserve">A aplicação </w:t>
      </w:r>
      <w:r w:rsidR="00065B2B">
        <w:t xml:space="preserve">proposta será </w:t>
      </w:r>
      <w:r w:rsidR="007C3EA7">
        <w:t>capaz de salvar as ações dos usuários no aplicativo, e diversas outras informações relacionadas a ele.</w:t>
      </w:r>
      <w:r w:rsidR="00C72D48">
        <w:t xml:space="preserve"> Desses dados, será gerado uma base de teste, a qual </w:t>
      </w:r>
      <w:r w:rsidR="00AA257E">
        <w:t>será</w:t>
      </w:r>
      <w:r w:rsidR="00C72D48">
        <w:t xml:space="preserve"> utilizada para um estudo dos algoritmos de classificação e recomendação </w:t>
      </w:r>
      <w:r w:rsidR="0034010D">
        <w:t>levantados</w:t>
      </w:r>
      <w:r w:rsidR="00C72D48">
        <w:t xml:space="preserve"> nesse trabalho.</w:t>
      </w:r>
    </w:p>
    <w:p w14:paraId="22E3DAD8" w14:textId="6C433D0A" w:rsidR="003F3B30" w:rsidRDefault="00AA257E" w:rsidP="00CA31F6">
      <w:r>
        <w:tab/>
        <w:t xml:space="preserve">Com o conhecimento dos algoritmos que serão utilizados, </w:t>
      </w:r>
      <w:r w:rsidR="005E5F15">
        <w:t>eles serão</w:t>
      </w:r>
      <w:r>
        <w:t xml:space="preserve"> aplicado</w:t>
      </w:r>
      <w:r w:rsidR="005E5F15">
        <w:t>s</w:t>
      </w:r>
      <w:r>
        <w:t xml:space="preserve"> ao sistema de recomendação, </w:t>
      </w:r>
      <w:r w:rsidR="00EA516A">
        <w:t>e será</w:t>
      </w:r>
      <w:r w:rsidR="005B4D96">
        <w:t xml:space="preserve"> realizado uma</w:t>
      </w:r>
      <w:r w:rsidR="00EA516A">
        <w:t xml:space="preserve"> integra</w:t>
      </w:r>
      <w:r w:rsidR="005B4D96">
        <w:t>ção d</w:t>
      </w:r>
      <w:r w:rsidR="00EA516A">
        <w:t>o sistema</w:t>
      </w:r>
      <w:r>
        <w:t xml:space="preserve"> com a aplicação.</w:t>
      </w:r>
      <w:r w:rsidR="0081638A">
        <w:t xml:space="preserve"> Essa integração irá colocar em pratica o modelo dinâmico desenvolvido.</w:t>
      </w:r>
      <w:r w:rsidR="003E3DF9">
        <w:t xml:space="preserve"> E </w:t>
      </w:r>
      <w:r w:rsidR="0075531E">
        <w:t>aí</w:t>
      </w:r>
      <w:r w:rsidR="003E3DF9">
        <w:t xml:space="preserve"> então, </w:t>
      </w:r>
      <w:r w:rsidR="0075531E">
        <w:t>será</w:t>
      </w:r>
      <w:r w:rsidR="003E3DF9">
        <w:t xml:space="preserve"> retornado um </w:t>
      </w:r>
      <w:r w:rsidR="0075531E">
        <w:t>e-mail</w:t>
      </w:r>
      <w:r w:rsidR="003E3DF9">
        <w:t xml:space="preserve"> aos usuários da base, pedindo para realizarem testes na nova funcionalidade da aplicação.</w:t>
      </w:r>
    </w:p>
    <w:p w14:paraId="6A899B32" w14:textId="5935C6D4" w:rsidR="0096326E" w:rsidRPr="00345147" w:rsidRDefault="0096326E" w:rsidP="00CA31F6">
      <w:r>
        <w:tab/>
        <w:t>No momento em que for realizad</w:t>
      </w:r>
      <w:r w:rsidR="00065B2B">
        <w:t>a</w:t>
      </w:r>
      <w:r>
        <w:t xml:space="preserve"> as recomendações, será solicitado um score como avaliação da recomendação, e e</w:t>
      </w:r>
      <w:r w:rsidR="00D12BFA">
        <w:t xml:space="preserve">sse score </w:t>
      </w:r>
      <w:r w:rsidR="00377EB4">
        <w:t>será</w:t>
      </w:r>
      <w:r w:rsidR="00D12BFA">
        <w:t xml:space="preserve"> utilizado no futuro para apresentar os resultados nes</w:t>
      </w:r>
      <w:r w:rsidR="00065B2B">
        <w:t>t</w:t>
      </w:r>
      <w:r w:rsidR="00D12BFA">
        <w:t xml:space="preserve">e trabalho </w:t>
      </w:r>
      <w:r w:rsidR="00065B2B">
        <w:t xml:space="preserve">com o </w:t>
      </w:r>
      <w:r w:rsidR="00D12BFA">
        <w:t xml:space="preserve">ganho das recomendações </w:t>
      </w:r>
      <w:r w:rsidR="00377EB4">
        <w:t>dinâmicas</w:t>
      </w:r>
      <w:r w:rsidR="00D12BFA">
        <w:t>.</w:t>
      </w:r>
    </w:p>
    <w:p w14:paraId="29875599" w14:textId="6D597805" w:rsidR="008F2AE9" w:rsidRPr="006C1E7D" w:rsidRDefault="008F2AE9" w:rsidP="00CA31F6">
      <w:pPr>
        <w:pStyle w:val="Ttulo1"/>
      </w:pPr>
      <w:bookmarkStart w:id="118" w:name="_Toc53953325"/>
      <w:r w:rsidRPr="006C1E7D">
        <w:lastRenderedPageBreak/>
        <w:t>CONCLUSÃO</w:t>
      </w:r>
      <w:bookmarkEnd w:id="118"/>
    </w:p>
    <w:p w14:paraId="45DBB776" w14:textId="3B3C5307" w:rsidR="008F2AE9" w:rsidRDefault="00DF3A09" w:rsidP="00CA31F6">
      <w:r>
        <w:tab/>
      </w:r>
      <w:commentRangeStart w:id="119"/>
      <w:commentRangeStart w:id="120"/>
      <w:r w:rsidR="00712162">
        <w:t>Nesse trabalho foi realizado uma revisão em cima dos trabalhos</w:t>
      </w:r>
      <w:r w:rsidR="00D54D83">
        <w:t xml:space="preserve"> da </w:t>
      </w:r>
      <w:r w:rsidR="00D54D83" w:rsidRPr="000C3B63">
        <w:rPr>
          <w:i/>
        </w:rPr>
        <w:t>ACM</w:t>
      </w:r>
      <w:r w:rsidR="00D54D83">
        <w:t xml:space="preserve">, </w:t>
      </w:r>
      <w:r w:rsidR="00712162">
        <w:t xml:space="preserve">de </w:t>
      </w:r>
      <w:r w:rsidR="00712162" w:rsidRPr="000C3B63">
        <w:rPr>
          <w:i/>
        </w:rPr>
        <w:t>RecSys</w:t>
      </w:r>
      <w:r w:rsidR="00712162">
        <w:t xml:space="preserve">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vai buscar desenvolver um </w:t>
      </w:r>
      <w:r w:rsidR="00712162" w:rsidRPr="000C3B63">
        <w:rPr>
          <w:i/>
        </w:rPr>
        <w:t>RecSys</w:t>
      </w:r>
      <w:r w:rsidR="00712162">
        <w:t xml:space="preserve"> musical</w:t>
      </w:r>
      <w:r w:rsidR="008064A0">
        <w:t>, o qual</w:t>
      </w:r>
      <w:r w:rsidR="00471514">
        <w:t xml:space="preserve"> </w:t>
      </w:r>
      <w:r w:rsidR="005E1B5B">
        <w:t>irá</w:t>
      </w:r>
      <w:r w:rsidR="008064A0">
        <w:t xml:space="preserve"> analisa</w:t>
      </w:r>
      <w:r w:rsidR="00471514">
        <w:t>r</w:t>
      </w:r>
      <w:r w:rsidR="00712162">
        <w:t xml:space="preserve"> </w:t>
      </w:r>
      <w:r w:rsidR="009E0AD1">
        <w:t xml:space="preserve">o contexto do </w:t>
      </w:r>
      <w:r w:rsidR="008064A0">
        <w:t>usuário em tempo real, para realizar novas recomendações a</w:t>
      </w:r>
      <w:r w:rsidR="0028296A">
        <w:t xml:space="preserve"> ele</w:t>
      </w:r>
      <w:r w:rsidR="009E0AD1">
        <w:t>.</w:t>
      </w:r>
      <w:r w:rsidR="005E1B5B">
        <w:t xml:space="preserve"> E </w:t>
      </w:r>
      <w:r w:rsidR="009518DB">
        <w:t xml:space="preserve">por </w:t>
      </w:r>
      <w:r w:rsidR="005E1B5B">
        <w:t xml:space="preserve">fim, será realizado uma comparação do resultado, com os obtidos no </w:t>
      </w:r>
      <w:r w:rsidR="005E1B5B" w:rsidRPr="000C3B63">
        <w:rPr>
          <w:i/>
        </w:rPr>
        <w:t>Spotify</w:t>
      </w:r>
      <w:r w:rsidR="005E1B5B">
        <w:t>.</w:t>
      </w:r>
      <w:commentRangeEnd w:id="119"/>
      <w:r w:rsidR="009518DB">
        <w:rPr>
          <w:rStyle w:val="Refdecomentrio"/>
        </w:rPr>
        <w:commentReference w:id="119"/>
      </w:r>
      <w:commentRangeEnd w:id="120"/>
      <w:r w:rsidR="00462A36">
        <w:rPr>
          <w:rStyle w:val="Refdecomentrio"/>
        </w:rPr>
        <w:commentReference w:id="120"/>
      </w:r>
    </w:p>
    <w:p w14:paraId="1919FC97" w14:textId="77777777" w:rsidR="008F2AE9" w:rsidRDefault="008F2AE9" w:rsidP="00CA31F6">
      <w:pPr>
        <w:pStyle w:val="TextodoTrabalho"/>
      </w:pPr>
    </w:p>
    <w:p w14:paraId="14FBF4B7" w14:textId="77777777" w:rsidR="008F2AE9" w:rsidRDefault="008F2AE9" w:rsidP="00CA31F6">
      <w:pPr>
        <w:pStyle w:val="TextodoTrabalho"/>
      </w:pPr>
    </w:p>
    <w:p w14:paraId="20E7CB60" w14:textId="77777777" w:rsidR="008F2AE9" w:rsidRDefault="008F2AE9" w:rsidP="00CA31F6"/>
    <w:p w14:paraId="7771F2DF" w14:textId="77777777" w:rsidR="008F2AE9" w:rsidRDefault="008F2AE9" w:rsidP="00CA31F6">
      <w:pPr>
        <w:sectPr w:rsidR="008F2AE9">
          <w:headerReference w:type="default" r:id="rId61"/>
          <w:headerReference w:type="first" r:id="rId62"/>
          <w:pgSz w:w="11907" w:h="16840" w:code="9"/>
          <w:pgMar w:top="1701" w:right="1134" w:bottom="1134" w:left="1701" w:header="851" w:footer="720" w:gutter="0"/>
          <w:cols w:space="720"/>
          <w:titlePg/>
        </w:sectPr>
      </w:pPr>
    </w:p>
    <w:p w14:paraId="697F3C69" w14:textId="47C7DEC5" w:rsidR="008F2AE9" w:rsidRPr="00310EA6" w:rsidRDefault="008F2AE9" w:rsidP="00CA31F6">
      <w:pPr>
        <w:pStyle w:val="Ttulo1-semnumerao"/>
      </w:pPr>
      <w:bookmarkStart w:id="121" w:name="_Toc53953326"/>
      <w:commentRangeStart w:id="122"/>
      <w:commentRangeStart w:id="123"/>
      <w:r w:rsidRPr="00310EA6">
        <w:lastRenderedPageBreak/>
        <w:t>Referências Bibliográficas</w:t>
      </w:r>
      <w:commentRangeEnd w:id="122"/>
      <w:r w:rsidR="009518DB">
        <w:rPr>
          <w:rStyle w:val="Refdecomentrio"/>
          <w:b w:val="0"/>
          <w:caps w:val="0"/>
          <w:snapToGrid/>
          <w:spacing w:val="0"/>
          <w:kern w:val="0"/>
        </w:rPr>
        <w:commentReference w:id="122"/>
      </w:r>
      <w:commentRangeEnd w:id="123"/>
      <w:r w:rsidR="005A74E7">
        <w:rPr>
          <w:rStyle w:val="Refdecomentrio"/>
          <w:b w:val="0"/>
          <w:caps w:val="0"/>
          <w:snapToGrid/>
          <w:spacing w:val="0"/>
          <w:kern w:val="0"/>
        </w:rPr>
        <w:commentReference w:id="123"/>
      </w:r>
      <w:bookmarkEnd w:id="121"/>
    </w:p>
    <w:p w14:paraId="1CB71F0D" w14:textId="12BECBE1" w:rsidR="003D72FC" w:rsidRPr="003D72FC" w:rsidRDefault="00C648F5" w:rsidP="003D72FC">
      <w:pPr>
        <w:widowControl w:val="0"/>
        <w:autoSpaceDE w:val="0"/>
        <w:autoSpaceDN w:val="0"/>
        <w:adjustRightInd w:val="0"/>
        <w:rPr>
          <w:noProof/>
        </w:rPr>
      </w:pPr>
      <w:r>
        <w:fldChar w:fldCharType="begin" w:fldLock="1"/>
      </w:r>
      <w:r w:rsidRPr="00310EA6">
        <w:instrText xml:space="preserve">ADDIN Mendeley Bibliography CSL_BIBLIOGRAPHY </w:instrText>
      </w:r>
      <w:r>
        <w:fldChar w:fldCharType="separate"/>
      </w:r>
      <w:r w:rsidR="003D72FC" w:rsidRPr="003D72FC">
        <w:rPr>
          <w:noProof/>
        </w:rPr>
        <w:t xml:space="preserve">ACM. </w:t>
      </w:r>
      <w:r w:rsidR="003D72FC" w:rsidRPr="003D72FC">
        <w:rPr>
          <w:b/>
          <w:bCs/>
          <w:noProof/>
        </w:rPr>
        <w:t>Advanced Search</w:t>
      </w:r>
      <w:r w:rsidR="003D72FC" w:rsidRPr="003D72FC">
        <w:rPr>
          <w:noProof/>
        </w:rPr>
        <w:t xml:space="preserve">. Disponível em: &lt;https://dl.acm.org/search/advanced&gt;. Acesso em: 5 maio. 2020. </w:t>
      </w:r>
    </w:p>
    <w:p w14:paraId="382EF8A2" w14:textId="77777777" w:rsidR="003D72FC" w:rsidRPr="003D72FC" w:rsidRDefault="003D72FC" w:rsidP="003D72FC">
      <w:pPr>
        <w:widowControl w:val="0"/>
        <w:autoSpaceDE w:val="0"/>
        <w:autoSpaceDN w:val="0"/>
        <w:adjustRightInd w:val="0"/>
        <w:rPr>
          <w:noProof/>
        </w:rPr>
      </w:pPr>
      <w:r w:rsidRPr="003D72FC">
        <w:rPr>
          <w:noProof/>
        </w:rPr>
        <w:t xml:space="preserve">ACM RECSYS COMMUNITY. </w:t>
      </w:r>
      <w:r w:rsidRPr="003D72FC">
        <w:rPr>
          <w:b/>
          <w:bCs/>
          <w:noProof/>
        </w:rPr>
        <w:t>RecSys – ACM Recommender Systems</w:t>
      </w:r>
      <w:r w:rsidRPr="003D72FC">
        <w:rPr>
          <w:noProof/>
        </w:rPr>
        <w:t xml:space="preserve">. Disponível em: &lt;https://recsys.acm.org/&gt;. Acesso em: 28 abr. 2020. </w:t>
      </w:r>
    </w:p>
    <w:p w14:paraId="7D05408E" w14:textId="77777777" w:rsidR="003D72FC" w:rsidRPr="003D72FC" w:rsidRDefault="003D72FC" w:rsidP="003D72FC">
      <w:pPr>
        <w:widowControl w:val="0"/>
        <w:autoSpaceDE w:val="0"/>
        <w:autoSpaceDN w:val="0"/>
        <w:adjustRightInd w:val="0"/>
        <w:rPr>
          <w:noProof/>
        </w:rPr>
      </w:pPr>
      <w:r w:rsidRPr="003D72FC">
        <w:rPr>
          <w:noProof/>
        </w:rPr>
        <w:t xml:space="preserve">ALIAGA, W. K. DESENVOLVIMENTO DE UM SISTEMA DE RECOMENDACÃO MUSICAL SENSÍVEL AO CONTEXTO. 2018. </w:t>
      </w:r>
    </w:p>
    <w:p w14:paraId="4D8A8265" w14:textId="77777777" w:rsidR="003D72FC" w:rsidRPr="003D72FC" w:rsidRDefault="003D72FC" w:rsidP="003D72FC">
      <w:pPr>
        <w:widowControl w:val="0"/>
        <w:autoSpaceDE w:val="0"/>
        <w:autoSpaceDN w:val="0"/>
        <w:adjustRightInd w:val="0"/>
        <w:rPr>
          <w:noProof/>
        </w:rPr>
      </w:pPr>
      <w:r w:rsidRPr="003D72FC">
        <w:rPr>
          <w:noProof/>
        </w:rPr>
        <w:t xml:space="preserve">BHATNAGAR, V. </w:t>
      </w:r>
      <w:r w:rsidRPr="003D72FC">
        <w:rPr>
          <w:b/>
          <w:bCs/>
          <w:noProof/>
        </w:rPr>
        <w:t>Collaborative filtering using data mining and analysis</w:t>
      </w:r>
      <w:r w:rsidRPr="003D72FC">
        <w:rPr>
          <w:noProof/>
        </w:rPr>
        <w:t xml:space="preserve">. [s.l: s.n.]. </w:t>
      </w:r>
    </w:p>
    <w:p w14:paraId="55B92B71" w14:textId="77777777" w:rsidR="003D72FC" w:rsidRPr="003D72FC" w:rsidRDefault="003D72FC" w:rsidP="003D72FC">
      <w:pPr>
        <w:widowControl w:val="0"/>
        <w:autoSpaceDE w:val="0"/>
        <w:autoSpaceDN w:val="0"/>
        <w:adjustRightInd w:val="0"/>
        <w:rPr>
          <w:noProof/>
        </w:rPr>
      </w:pPr>
      <w:r w:rsidRPr="003D72FC">
        <w:rPr>
          <w:noProof/>
        </w:rPr>
        <w:t xml:space="preserve">BORJA, K.; DIERINGER, S. Streaming or stealing? The complementary features between music streaming and music piracy. </w:t>
      </w:r>
      <w:r w:rsidRPr="003D72FC">
        <w:rPr>
          <w:b/>
          <w:bCs/>
          <w:noProof/>
        </w:rPr>
        <w:t>Journal of Retailing and Consumer Services</w:t>
      </w:r>
      <w:r w:rsidRPr="003D72FC">
        <w:rPr>
          <w:noProof/>
        </w:rPr>
        <w:t xml:space="preserve">, v. 32, p. 86–95, 2016. </w:t>
      </w:r>
    </w:p>
    <w:p w14:paraId="3BC46438" w14:textId="77777777" w:rsidR="003D72FC" w:rsidRPr="003D72FC" w:rsidRDefault="003D72FC" w:rsidP="003D72FC">
      <w:pPr>
        <w:widowControl w:val="0"/>
        <w:autoSpaceDE w:val="0"/>
        <w:autoSpaceDN w:val="0"/>
        <w:adjustRightInd w:val="0"/>
        <w:rPr>
          <w:noProof/>
        </w:rPr>
      </w:pPr>
      <w:r w:rsidRPr="003D72FC">
        <w:rPr>
          <w:noProof/>
        </w:rPr>
        <w:t xml:space="preserve">DIETMAR, J. et al. </w:t>
      </w:r>
      <w:r w:rsidRPr="003D72FC">
        <w:rPr>
          <w:b/>
          <w:bCs/>
          <w:noProof/>
        </w:rPr>
        <w:t>Recommendation system -An Introduction</w:t>
      </w:r>
      <w:r w:rsidRPr="003D72FC">
        <w:rPr>
          <w:noProof/>
        </w:rPr>
        <w:t>. [s.l: s.n.]. v. 91</w:t>
      </w:r>
    </w:p>
    <w:p w14:paraId="78458DD5" w14:textId="77777777" w:rsidR="003D72FC" w:rsidRPr="003D72FC" w:rsidRDefault="003D72FC" w:rsidP="003D72FC">
      <w:pPr>
        <w:widowControl w:val="0"/>
        <w:autoSpaceDE w:val="0"/>
        <w:autoSpaceDN w:val="0"/>
        <w:adjustRightInd w:val="0"/>
        <w:rPr>
          <w:noProof/>
        </w:rPr>
      </w:pPr>
      <w:r w:rsidRPr="003D72FC">
        <w:rPr>
          <w:noProof/>
        </w:rPr>
        <w:t xml:space="preserve">EDITORA MELHORAMENTOS LTDA. </w:t>
      </w:r>
      <w:r w:rsidRPr="003D72FC">
        <w:rPr>
          <w:b/>
          <w:bCs/>
          <w:noProof/>
        </w:rPr>
        <w:t>Sobre o dicionário | Michaelis On-line</w:t>
      </w:r>
      <w:r w:rsidRPr="003D72FC">
        <w:rPr>
          <w:noProof/>
        </w:rPr>
        <w:t xml:space="preserve">. Disponível em: &lt;https://michaelis.uol.com.br/&gt;. Acesso em: 6 jun. 2020. </w:t>
      </w:r>
    </w:p>
    <w:p w14:paraId="1F5F2E40" w14:textId="77777777" w:rsidR="003D72FC" w:rsidRPr="003D72FC" w:rsidRDefault="003D72FC" w:rsidP="003D72FC">
      <w:pPr>
        <w:widowControl w:val="0"/>
        <w:autoSpaceDE w:val="0"/>
        <w:autoSpaceDN w:val="0"/>
        <w:adjustRightInd w:val="0"/>
        <w:rPr>
          <w:noProof/>
        </w:rPr>
      </w:pPr>
      <w:r w:rsidRPr="003D72FC">
        <w:rPr>
          <w:noProof/>
        </w:rPr>
        <w:t xml:space="preserve">ERIKSSON, M. et al. </w:t>
      </w:r>
      <w:r w:rsidRPr="003D72FC">
        <w:rPr>
          <w:b/>
          <w:bCs/>
          <w:noProof/>
        </w:rPr>
        <w:t>Spotify Teardown</w:t>
      </w:r>
      <w:r w:rsidRPr="003D72FC">
        <w:rPr>
          <w:noProof/>
        </w:rPr>
        <w:t xml:space="preserve">. [s.l.] MIT Press, 2019. </w:t>
      </w:r>
    </w:p>
    <w:p w14:paraId="217E091F" w14:textId="77777777" w:rsidR="003D72FC" w:rsidRPr="003D72FC" w:rsidRDefault="003D72FC" w:rsidP="003D72FC">
      <w:pPr>
        <w:widowControl w:val="0"/>
        <w:autoSpaceDE w:val="0"/>
        <w:autoSpaceDN w:val="0"/>
        <w:adjustRightInd w:val="0"/>
        <w:rPr>
          <w:noProof/>
        </w:rPr>
      </w:pPr>
      <w:r w:rsidRPr="003D72FC">
        <w:rPr>
          <w:noProof/>
        </w:rPr>
        <w:t xml:space="preserve">FALK, K. </w:t>
      </w:r>
      <w:r w:rsidRPr="003D72FC">
        <w:rPr>
          <w:b/>
          <w:bCs/>
          <w:noProof/>
        </w:rPr>
        <w:t>Practical Recommender Systems</w:t>
      </w:r>
      <w:r w:rsidRPr="003D72FC">
        <w:rPr>
          <w:noProof/>
        </w:rPr>
        <w:t xml:space="preserve">. [s.l: s.n.]. </w:t>
      </w:r>
    </w:p>
    <w:p w14:paraId="7B30A2C1" w14:textId="77777777" w:rsidR="003D72FC" w:rsidRPr="003D72FC" w:rsidRDefault="003D72FC" w:rsidP="003D72FC">
      <w:pPr>
        <w:widowControl w:val="0"/>
        <w:autoSpaceDE w:val="0"/>
        <w:autoSpaceDN w:val="0"/>
        <w:adjustRightInd w:val="0"/>
        <w:rPr>
          <w:noProof/>
        </w:rPr>
      </w:pPr>
      <w:r w:rsidRPr="003D72FC">
        <w:rPr>
          <w:noProof/>
        </w:rPr>
        <w:t xml:space="preserve">IFPI. </w:t>
      </w:r>
      <w:r w:rsidRPr="003D72FC">
        <w:rPr>
          <w:b/>
          <w:bCs/>
          <w:noProof/>
        </w:rPr>
        <w:t>IFPI Global Music Report 2019</w:t>
      </w:r>
      <w:r w:rsidRPr="003D72FC">
        <w:rPr>
          <w:noProof/>
        </w:rPr>
        <w:t xml:space="preserve">. Disponível em: &lt;https://www.ifpi.org/news/IFPI-GLOBAL-MUSIC-REPORT-2019&gt;. </w:t>
      </w:r>
    </w:p>
    <w:p w14:paraId="13E0C4AC" w14:textId="77777777" w:rsidR="003D72FC" w:rsidRPr="003D72FC" w:rsidRDefault="003D72FC" w:rsidP="003D72FC">
      <w:pPr>
        <w:widowControl w:val="0"/>
        <w:autoSpaceDE w:val="0"/>
        <w:autoSpaceDN w:val="0"/>
        <w:adjustRightInd w:val="0"/>
        <w:rPr>
          <w:noProof/>
        </w:rPr>
      </w:pPr>
      <w:r w:rsidRPr="003D72FC">
        <w:rPr>
          <w:noProof/>
        </w:rPr>
        <w:t xml:space="preserve">JOSÉ, I. </w:t>
      </w:r>
      <w:r w:rsidRPr="003D72FC">
        <w:rPr>
          <w:b/>
          <w:bCs/>
          <w:noProof/>
        </w:rPr>
        <w:t>KNN (K-Nearest Neighbors) #1</w:t>
      </w:r>
      <w:r w:rsidRPr="003D72FC">
        <w:rPr>
          <w:noProof/>
        </w:rPr>
        <w:t xml:space="preserve">. Disponível em: &lt;https://medium.com/brasil-ai/knn-k-nearest-neighbors-1-e140c82e9c4e&gt;. Acesso em: 4 out. 2020. </w:t>
      </w:r>
    </w:p>
    <w:p w14:paraId="30E5A605" w14:textId="77777777" w:rsidR="003D72FC" w:rsidRPr="003D72FC" w:rsidRDefault="003D72FC" w:rsidP="003D72FC">
      <w:pPr>
        <w:widowControl w:val="0"/>
        <w:autoSpaceDE w:val="0"/>
        <w:autoSpaceDN w:val="0"/>
        <w:adjustRightInd w:val="0"/>
        <w:rPr>
          <w:noProof/>
        </w:rPr>
      </w:pPr>
      <w:r w:rsidRPr="003D72FC">
        <w:rPr>
          <w:noProof/>
        </w:rPr>
        <w:t xml:space="preserve">LUDEWIG, M. et al. Effective nearest-neighbor music recommendations. </w:t>
      </w:r>
      <w:r w:rsidRPr="003D72FC">
        <w:rPr>
          <w:b/>
          <w:bCs/>
          <w:noProof/>
        </w:rPr>
        <w:t>ACM International Conference Proceeding Series</w:t>
      </w:r>
      <w:r w:rsidRPr="003D72FC">
        <w:rPr>
          <w:noProof/>
        </w:rPr>
        <w:t xml:space="preserve">, 2018. </w:t>
      </w:r>
    </w:p>
    <w:p w14:paraId="751ED5BF" w14:textId="77777777" w:rsidR="003D72FC" w:rsidRPr="003D72FC" w:rsidRDefault="003D72FC" w:rsidP="003D72FC">
      <w:pPr>
        <w:widowControl w:val="0"/>
        <w:autoSpaceDE w:val="0"/>
        <w:autoSpaceDN w:val="0"/>
        <w:adjustRightInd w:val="0"/>
        <w:rPr>
          <w:noProof/>
        </w:rPr>
      </w:pPr>
      <w:r w:rsidRPr="003D72FC">
        <w:rPr>
          <w:noProof/>
        </w:rPr>
        <w:t xml:space="preserve">LUINI, B. J. R.; WHITMAN, A. E.; DATE, P. </w:t>
      </w:r>
      <w:r w:rsidRPr="003D72FC">
        <w:rPr>
          <w:b/>
          <w:bCs/>
          <w:noProof/>
        </w:rPr>
        <w:t>Streaming Audio: The FezGuys’ Guide</w:t>
      </w:r>
      <w:r w:rsidRPr="003D72FC">
        <w:rPr>
          <w:noProof/>
        </w:rPr>
        <w:t xml:space="preserve">. [s.l: s.n.]. </w:t>
      </w:r>
    </w:p>
    <w:p w14:paraId="3AFAE89D" w14:textId="77777777" w:rsidR="003D72FC" w:rsidRPr="003D72FC" w:rsidRDefault="003D72FC" w:rsidP="003D72FC">
      <w:pPr>
        <w:widowControl w:val="0"/>
        <w:autoSpaceDE w:val="0"/>
        <w:autoSpaceDN w:val="0"/>
        <w:adjustRightInd w:val="0"/>
        <w:rPr>
          <w:noProof/>
        </w:rPr>
      </w:pPr>
      <w:r w:rsidRPr="003D72FC">
        <w:rPr>
          <w:noProof/>
        </w:rPr>
        <w:t xml:space="preserve">MURARO, R. M. </w:t>
      </w:r>
      <w:r w:rsidRPr="003D72FC">
        <w:rPr>
          <w:b/>
          <w:bCs/>
          <w:noProof/>
        </w:rPr>
        <w:t>Os avanços tecnológicos e o futuro da humanidade</w:t>
      </w:r>
      <w:r w:rsidRPr="003D72FC">
        <w:rPr>
          <w:noProof/>
        </w:rPr>
        <w:t xml:space="preserve">Querendo ser Deus, , 2009. </w:t>
      </w:r>
    </w:p>
    <w:p w14:paraId="46BA9BFD" w14:textId="77777777" w:rsidR="003D72FC" w:rsidRPr="003D72FC" w:rsidRDefault="003D72FC" w:rsidP="003D72FC">
      <w:pPr>
        <w:widowControl w:val="0"/>
        <w:autoSpaceDE w:val="0"/>
        <w:autoSpaceDN w:val="0"/>
        <w:adjustRightInd w:val="0"/>
        <w:rPr>
          <w:noProof/>
        </w:rPr>
      </w:pPr>
      <w:r w:rsidRPr="003D72FC">
        <w:rPr>
          <w:noProof/>
        </w:rPr>
        <w:t xml:space="preserve">NIWA, H. </w:t>
      </w:r>
      <w:r w:rsidRPr="003D72FC">
        <w:rPr>
          <w:b/>
          <w:bCs/>
          <w:noProof/>
        </w:rPr>
        <w:t>Streaming Systems</w:t>
      </w:r>
      <w:r w:rsidRPr="003D72FC">
        <w:rPr>
          <w:noProof/>
        </w:rPr>
        <w:t>. [s.l.] O’Reilly Media, 2018. v. 134</w:t>
      </w:r>
    </w:p>
    <w:p w14:paraId="7FFF014A" w14:textId="77777777" w:rsidR="003D72FC" w:rsidRPr="003D72FC" w:rsidRDefault="003D72FC" w:rsidP="003D72FC">
      <w:pPr>
        <w:widowControl w:val="0"/>
        <w:autoSpaceDE w:val="0"/>
        <w:autoSpaceDN w:val="0"/>
        <w:adjustRightInd w:val="0"/>
        <w:rPr>
          <w:noProof/>
        </w:rPr>
      </w:pPr>
      <w:r w:rsidRPr="003D72FC">
        <w:rPr>
          <w:noProof/>
        </w:rPr>
        <w:t xml:space="preserve">PEDREGOSA, F. et al. Scikit-learn: Machine Learning in {P}ython. </w:t>
      </w:r>
      <w:r w:rsidRPr="003D72FC">
        <w:rPr>
          <w:b/>
          <w:bCs/>
          <w:noProof/>
        </w:rPr>
        <w:t>Journal of Machine Learning Research</w:t>
      </w:r>
      <w:r w:rsidRPr="003D72FC">
        <w:rPr>
          <w:noProof/>
        </w:rPr>
        <w:t xml:space="preserve">, v. 12, p. 2825–2830, 2011. </w:t>
      </w:r>
    </w:p>
    <w:p w14:paraId="74E15F8D" w14:textId="77777777" w:rsidR="003D72FC" w:rsidRPr="003D72FC" w:rsidRDefault="003D72FC" w:rsidP="003D72FC">
      <w:pPr>
        <w:widowControl w:val="0"/>
        <w:autoSpaceDE w:val="0"/>
        <w:autoSpaceDN w:val="0"/>
        <w:adjustRightInd w:val="0"/>
        <w:rPr>
          <w:noProof/>
        </w:rPr>
      </w:pPr>
      <w:r w:rsidRPr="003D72FC">
        <w:rPr>
          <w:noProof/>
        </w:rPr>
        <w:t xml:space="preserve">RÄTSCH, G. A brief introduction into machine learning. </w:t>
      </w:r>
      <w:r w:rsidRPr="003D72FC">
        <w:rPr>
          <w:b/>
          <w:bCs/>
          <w:noProof/>
        </w:rPr>
        <w:t>21st Chaos Communication Congress</w:t>
      </w:r>
      <w:r w:rsidRPr="003D72FC">
        <w:rPr>
          <w:noProof/>
        </w:rPr>
        <w:t xml:space="preserve">, p. 1–6, 2004. </w:t>
      </w:r>
    </w:p>
    <w:p w14:paraId="051BA52E" w14:textId="77777777" w:rsidR="003D72FC" w:rsidRPr="003D72FC" w:rsidRDefault="003D72FC" w:rsidP="003D72FC">
      <w:pPr>
        <w:widowControl w:val="0"/>
        <w:autoSpaceDE w:val="0"/>
        <w:autoSpaceDN w:val="0"/>
        <w:adjustRightInd w:val="0"/>
        <w:rPr>
          <w:noProof/>
        </w:rPr>
      </w:pPr>
      <w:r w:rsidRPr="003D72FC">
        <w:rPr>
          <w:noProof/>
        </w:rPr>
        <w:t xml:space="preserve">RESNICK, PAUL AND VARIAN, H. R. Recommender Systems. </w:t>
      </w:r>
      <w:r w:rsidRPr="003D72FC">
        <w:rPr>
          <w:b/>
          <w:bCs/>
          <w:noProof/>
        </w:rPr>
        <w:t xml:space="preserve">Communications of the </w:t>
      </w:r>
      <w:r w:rsidRPr="003D72FC">
        <w:rPr>
          <w:b/>
          <w:bCs/>
          <w:noProof/>
        </w:rPr>
        <w:lastRenderedPageBreak/>
        <w:t>ACM</w:t>
      </w:r>
      <w:r w:rsidRPr="003D72FC">
        <w:rPr>
          <w:noProof/>
        </w:rPr>
        <w:t xml:space="preserve">, v. 40, n. 4, p. 56–58, 1997. </w:t>
      </w:r>
    </w:p>
    <w:p w14:paraId="109C7A0E" w14:textId="77777777" w:rsidR="003D72FC" w:rsidRPr="003D72FC" w:rsidRDefault="003D72FC" w:rsidP="003D72FC">
      <w:pPr>
        <w:widowControl w:val="0"/>
        <w:autoSpaceDE w:val="0"/>
        <w:autoSpaceDN w:val="0"/>
        <w:adjustRightInd w:val="0"/>
        <w:rPr>
          <w:noProof/>
        </w:rPr>
      </w:pPr>
      <w:r w:rsidRPr="003D72FC">
        <w:rPr>
          <w:noProof/>
        </w:rPr>
        <w:t xml:space="preserve">RICCI, F.; ROKACH, L.; SHAPIRA, B. </w:t>
      </w:r>
      <w:r w:rsidRPr="003D72FC">
        <w:rPr>
          <w:b/>
          <w:bCs/>
          <w:noProof/>
        </w:rPr>
        <w:t>Recommender Systems Handbook</w:t>
      </w:r>
      <w:r w:rsidRPr="003D72FC">
        <w:rPr>
          <w:noProof/>
        </w:rPr>
        <w:t xml:space="preserve">. [s.l: s.n.]. </w:t>
      </w:r>
    </w:p>
    <w:p w14:paraId="5E03223B" w14:textId="77777777" w:rsidR="003D72FC" w:rsidRPr="003D72FC" w:rsidRDefault="003D72FC" w:rsidP="003D72FC">
      <w:pPr>
        <w:widowControl w:val="0"/>
        <w:autoSpaceDE w:val="0"/>
        <w:autoSpaceDN w:val="0"/>
        <w:adjustRightInd w:val="0"/>
        <w:rPr>
          <w:noProof/>
        </w:rPr>
      </w:pPr>
      <w:r w:rsidRPr="003D72FC">
        <w:rPr>
          <w:noProof/>
        </w:rPr>
        <w:t xml:space="preserve">T.M. COVER, P. E. H. Nearest Neighbor Pattern Classfication. v. I, p. 1–28, 1967. </w:t>
      </w:r>
    </w:p>
    <w:p w14:paraId="394525A6" w14:textId="77777777" w:rsidR="003D72FC" w:rsidRPr="003D72FC" w:rsidRDefault="003D72FC" w:rsidP="003D72FC">
      <w:pPr>
        <w:widowControl w:val="0"/>
        <w:autoSpaceDE w:val="0"/>
        <w:autoSpaceDN w:val="0"/>
        <w:adjustRightInd w:val="0"/>
        <w:rPr>
          <w:noProof/>
        </w:rPr>
      </w:pPr>
      <w:r w:rsidRPr="003D72FC">
        <w:rPr>
          <w:noProof/>
        </w:rPr>
        <w:t xml:space="preserve">TKALČIČ, M. et al. Prediction of music pairwise preferences from facial expressions. </w:t>
      </w:r>
      <w:r w:rsidRPr="003D72FC">
        <w:rPr>
          <w:b/>
          <w:bCs/>
          <w:noProof/>
        </w:rPr>
        <w:t>International Conference on Intelligent User Interfaces, Proceedings IUI</w:t>
      </w:r>
      <w:r w:rsidRPr="003D72FC">
        <w:rPr>
          <w:noProof/>
        </w:rPr>
        <w:t xml:space="preserve">, v. Part F1476, p. 150–159, 2019. </w:t>
      </w:r>
    </w:p>
    <w:p w14:paraId="2CC22095" w14:textId="77777777" w:rsidR="003D72FC" w:rsidRPr="003D72FC" w:rsidRDefault="003D72FC" w:rsidP="003D72FC">
      <w:pPr>
        <w:widowControl w:val="0"/>
        <w:autoSpaceDE w:val="0"/>
        <w:autoSpaceDN w:val="0"/>
        <w:adjustRightInd w:val="0"/>
        <w:rPr>
          <w:noProof/>
        </w:rPr>
      </w:pPr>
      <w:r w:rsidRPr="003D72FC">
        <w:rPr>
          <w:noProof/>
        </w:rPr>
        <w:t xml:space="preserve">UNIVERSIDADE FEDERAL DO CEARA. </w:t>
      </w:r>
      <w:r w:rsidRPr="003D72FC">
        <w:rPr>
          <w:b/>
          <w:bCs/>
          <w:noProof/>
        </w:rPr>
        <w:t>A Magnetorresistência Gigante</w:t>
      </w:r>
      <w:r w:rsidRPr="003D72FC">
        <w:rPr>
          <w:noProof/>
        </w:rPr>
        <w:t xml:space="preserve">. Disponível em: &lt;https://seara.ufc.br/tintim-por-tintim/tecnologia/a-magnetorresistencia-gigante/&gt;. Acesso em: 12 mar. 2020. </w:t>
      </w:r>
    </w:p>
    <w:p w14:paraId="2E68AE59" w14:textId="77777777" w:rsidR="003D72FC" w:rsidRPr="003D72FC" w:rsidRDefault="003D72FC" w:rsidP="003D72FC">
      <w:pPr>
        <w:widowControl w:val="0"/>
        <w:autoSpaceDE w:val="0"/>
        <w:autoSpaceDN w:val="0"/>
        <w:adjustRightInd w:val="0"/>
        <w:rPr>
          <w:noProof/>
        </w:rPr>
      </w:pPr>
      <w:r w:rsidRPr="003D72FC">
        <w:rPr>
          <w:noProof/>
        </w:rPr>
        <w:t xml:space="preserve">VOLOKHIN, S.; AGICHTEIN, E. Towards intent-aware contextual music recommendation: Initial experiments. </w:t>
      </w:r>
      <w:r w:rsidRPr="003D72FC">
        <w:rPr>
          <w:b/>
          <w:bCs/>
          <w:noProof/>
        </w:rPr>
        <w:t>41st International ACM SIGIR Conference on Research and Development in Information Retrieval, SIGIR 2018</w:t>
      </w:r>
      <w:r w:rsidRPr="003D72FC">
        <w:rPr>
          <w:noProof/>
        </w:rPr>
        <w:t xml:space="preserve">, p. 1045–1048, 2018. </w:t>
      </w:r>
    </w:p>
    <w:p w14:paraId="00F56B58" w14:textId="77777777" w:rsidR="003D72FC" w:rsidRPr="003D72FC" w:rsidRDefault="003D72FC" w:rsidP="003D72FC">
      <w:pPr>
        <w:widowControl w:val="0"/>
        <w:autoSpaceDE w:val="0"/>
        <w:autoSpaceDN w:val="0"/>
        <w:adjustRightInd w:val="0"/>
        <w:rPr>
          <w:noProof/>
        </w:rPr>
      </w:pPr>
      <w:r w:rsidRPr="003D72FC">
        <w:rPr>
          <w:noProof/>
        </w:rPr>
        <w:t xml:space="preserve">YANG, Y. H.; TENG, Y. C. Quantitative study of music listening behavior in a smartphone context. </w:t>
      </w:r>
      <w:r w:rsidRPr="003D72FC">
        <w:rPr>
          <w:b/>
          <w:bCs/>
          <w:noProof/>
        </w:rPr>
        <w:t>ACM Transactions on Interactive Intelligent Systems</w:t>
      </w:r>
      <w:r w:rsidRPr="003D72FC">
        <w:rPr>
          <w:noProof/>
        </w:rPr>
        <w:t xml:space="preserve">, v. 5, n. 3, 2015. </w:t>
      </w:r>
    </w:p>
    <w:p w14:paraId="5708191B" w14:textId="44506A48" w:rsidR="008F2AE9" w:rsidRDefault="00C648F5" w:rsidP="00CA31F6">
      <w:r>
        <w:fldChar w:fldCharType="end"/>
      </w:r>
    </w:p>
    <w:p w14:paraId="6CB804B0" w14:textId="77777777" w:rsidR="008F2AE9" w:rsidRDefault="008F2AE9" w:rsidP="00CA31F6"/>
    <w:p w14:paraId="6A98B2A5" w14:textId="77777777" w:rsidR="008F2AE9" w:rsidRDefault="008F2AE9" w:rsidP="00CA31F6"/>
    <w:p w14:paraId="7F0A548E" w14:textId="77777777" w:rsidR="008F2AE9" w:rsidRDefault="008F2AE9" w:rsidP="00CA31F6"/>
    <w:p w14:paraId="4A5ACC03" w14:textId="77777777" w:rsidR="008F2AE9" w:rsidRDefault="008F2AE9" w:rsidP="00CA31F6"/>
    <w:sectPr w:rsidR="008F2AE9" w:rsidSect="00A5403F">
      <w:headerReference w:type="even" r:id="rId63"/>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Tatiane Schwanck Schardosim" w:date="2020-07-01T20:10:00Z" w:initials="TSS">
    <w:p w14:paraId="5C445C4F" w14:textId="45963A82" w:rsidR="00D90707" w:rsidRDefault="00D90707" w:rsidP="00CA31F6">
      <w:pPr>
        <w:pStyle w:val="Textodecomentrio"/>
      </w:pPr>
      <w:r>
        <w:rPr>
          <w:rStyle w:val="Refdecomentrio"/>
        </w:rPr>
        <w:annotationRef/>
      </w:r>
      <w:r>
        <w:rPr>
          <w:noProof/>
        </w:rPr>
        <w:t>Vivenciado quando? Por um período?</w:t>
      </w:r>
    </w:p>
  </w:comment>
  <w:comment w:id="1" w:author="Érico Souza Loewe" w:date="2020-07-01T23:19:00Z" w:initials="ÉSL">
    <w:p w14:paraId="5356B3F7" w14:textId="6104BAE6" w:rsidR="00D90707" w:rsidRDefault="00D90707">
      <w:pPr>
        <w:pStyle w:val="Textodecomentrio"/>
      </w:pPr>
      <w:r>
        <w:rPr>
          <w:rStyle w:val="Refdecomentrio"/>
        </w:rPr>
        <w:annotationRef/>
      </w:r>
      <w:r>
        <w:rPr>
          <w:rStyle w:val="Refdecomentrio"/>
        </w:rPr>
        <w:t>Sim, será levado em consideração o histórico do contexto (ações) do usuário</w:t>
      </w:r>
    </w:p>
  </w:comment>
  <w:comment w:id="8" w:author="Tatiane Schwanck Schardosim" w:date="2020-07-01T21:47:00Z" w:initials="TSS">
    <w:p w14:paraId="5B1E7062" w14:textId="3C2A5374" w:rsidR="00D90707" w:rsidRDefault="00D90707" w:rsidP="00CA31F6">
      <w:pPr>
        <w:pStyle w:val="Textodecomentrio"/>
      </w:pPr>
      <w:r>
        <w:rPr>
          <w:rStyle w:val="Refdecomentrio"/>
        </w:rPr>
        <w:annotationRef/>
      </w:r>
      <w:r>
        <w:rPr>
          <w:noProof/>
        </w:rPr>
        <w:t>Tens que apresnetar cada figura.</w:t>
      </w:r>
    </w:p>
  </w:comment>
  <w:comment w:id="24" w:author="Tatiane Schwanck Schardosim" w:date="2020-07-01T21:50:00Z" w:initials="TSS">
    <w:p w14:paraId="6454CB88" w14:textId="241115AC" w:rsidR="00D90707" w:rsidRDefault="00D90707" w:rsidP="00CA31F6">
      <w:pPr>
        <w:pStyle w:val="Textodecomentrio"/>
      </w:pPr>
      <w:r>
        <w:rPr>
          <w:rStyle w:val="Refdecomentrio"/>
        </w:rPr>
        <w:annotationRef/>
      </w:r>
      <w:r>
        <w:rPr>
          <w:noProof/>
        </w:rPr>
        <w:t>4 ou 3?</w:t>
      </w:r>
    </w:p>
  </w:comment>
  <w:comment w:id="25" w:author="Érico Souza Loewe" w:date="2020-07-01T23:35:00Z" w:initials="ÉSL">
    <w:p w14:paraId="7AF31837" w14:textId="7782D339" w:rsidR="00D90707" w:rsidRDefault="00D90707">
      <w:pPr>
        <w:pStyle w:val="Textodecomentrio"/>
      </w:pPr>
      <w:r>
        <w:rPr>
          <w:rStyle w:val="Refdecomentrio"/>
        </w:rPr>
        <w:annotationRef/>
      </w:r>
      <w:r>
        <w:t>4 mas no fim só foi avaliado 3</w:t>
      </w:r>
    </w:p>
  </w:comment>
  <w:comment w:id="29" w:author="Tatiane Schwanck Schardosim" w:date="2020-07-01T21:51:00Z" w:initials="TSS">
    <w:p w14:paraId="369A950C" w14:textId="6354BDC1" w:rsidR="00D90707" w:rsidRDefault="00D90707" w:rsidP="00CA31F6">
      <w:pPr>
        <w:pStyle w:val="Textodecomentrio"/>
      </w:pPr>
      <w:r>
        <w:rPr>
          <w:rStyle w:val="Refdecomentrio"/>
        </w:rPr>
        <w:annotationRef/>
      </w:r>
      <w:r>
        <w:rPr>
          <w:noProof/>
        </w:rPr>
        <w:t>breve o que?</w:t>
      </w:r>
    </w:p>
  </w:comment>
  <w:comment w:id="37" w:author="Tatiane Schwanck Schardosim" w:date="2020-07-01T20:16:00Z" w:initials="TSS">
    <w:p w14:paraId="75E4D8B4" w14:textId="68A581D1" w:rsidR="00D90707" w:rsidRDefault="00D90707" w:rsidP="00CA31F6">
      <w:pPr>
        <w:pStyle w:val="Textodecomentrio"/>
      </w:pPr>
      <w:r>
        <w:rPr>
          <w:rStyle w:val="Refdecomentrio"/>
        </w:rPr>
        <w:annotationRef/>
      </w:r>
      <w:r>
        <w:rPr>
          <w:noProof/>
        </w:rPr>
        <w:t>Revisar o texto, diz que foi feito um estudo, bla bla bla</w:t>
      </w:r>
    </w:p>
  </w:comment>
  <w:comment w:id="47" w:author="Juliano Varella De Carvalho" w:date="2020-08-15T15:05:00Z" w:initials="JVDC">
    <w:p w14:paraId="7408A155" w14:textId="0E1B7595" w:rsidR="00D90707" w:rsidRDefault="00D90707">
      <w:pPr>
        <w:pStyle w:val="Textodecomentrio"/>
      </w:pPr>
      <w:r>
        <w:rPr>
          <w:rStyle w:val="Refdecomentrio"/>
        </w:rPr>
        <w:annotationRef/>
      </w:r>
      <w:r>
        <w:t>Rever essa formatação, não está de acordo com o padrão.</w:t>
      </w:r>
    </w:p>
  </w:comment>
  <w:comment w:id="48" w:author="Juliano Varella De Carvalho" w:date="2020-08-15T15:06:00Z" w:initials="JVDC">
    <w:p w14:paraId="4E7A90C5" w14:textId="36C37BC7" w:rsidR="00D90707" w:rsidRDefault="00D90707">
      <w:pPr>
        <w:pStyle w:val="Textodecomentrio"/>
      </w:pPr>
      <w:r>
        <w:rPr>
          <w:rStyle w:val="Refdecomentrio"/>
        </w:rPr>
        <w:annotationRef/>
      </w:r>
      <w:r>
        <w:t>Colocar um conceito de Sistema de Recomendação baseado em uma referência do tema.</w:t>
      </w:r>
    </w:p>
  </w:comment>
  <w:comment w:id="53" w:author="Juliano Varella De Carvalho" w:date="2020-08-15T15:10:00Z" w:initials="JVDC">
    <w:p w14:paraId="26030F69" w14:textId="4CE4CCEF" w:rsidR="00D90707" w:rsidRDefault="00D90707">
      <w:pPr>
        <w:pStyle w:val="Textodecomentrio"/>
      </w:pPr>
      <w:r>
        <w:rPr>
          <w:rStyle w:val="Refdecomentrio"/>
        </w:rPr>
        <w:annotationRef/>
      </w:r>
      <w:r>
        <w:t>Não está formatado adequadamente.</w:t>
      </w:r>
    </w:p>
  </w:comment>
  <w:comment w:id="54" w:author="Juliano Varella De Carvalho" w:date="2020-08-15T15:11:00Z" w:initials="JVDC">
    <w:p w14:paraId="672A7206" w14:textId="06B38E59" w:rsidR="00D90707" w:rsidRDefault="00D90707">
      <w:pPr>
        <w:pStyle w:val="Textodecomentrio"/>
      </w:pPr>
      <w:r>
        <w:rPr>
          <w:rStyle w:val="Refdecomentrio"/>
        </w:rPr>
        <w:annotationRef/>
      </w:r>
      <w:r>
        <w:t>Esse estudo está baseado em quê ????</w:t>
      </w:r>
    </w:p>
  </w:comment>
  <w:comment w:id="55" w:author="Juliano Varella De Carvalho" w:date="2020-08-15T15:18:00Z" w:initials="JVDC">
    <w:p w14:paraId="76D79E08" w14:textId="531FCE17" w:rsidR="00D90707" w:rsidRDefault="00D90707">
      <w:pPr>
        <w:pStyle w:val="Textodecomentrio"/>
      </w:pPr>
      <w:r>
        <w:rPr>
          <w:rStyle w:val="Refdecomentrio"/>
        </w:rPr>
        <w:annotationRef/>
      </w:r>
      <w:r>
        <w:t>Por que há tanto espaço abaixo ???</w:t>
      </w:r>
    </w:p>
  </w:comment>
  <w:comment w:id="56" w:author="Juliano Varella De Carvalho" w:date="2020-08-15T15:11:00Z" w:initials="JVDC">
    <w:p w14:paraId="699431A0" w14:textId="77FAAF77" w:rsidR="00D90707" w:rsidRDefault="00D90707">
      <w:pPr>
        <w:pStyle w:val="Textodecomentrio"/>
      </w:pPr>
      <w:r>
        <w:rPr>
          <w:rStyle w:val="Refdecomentrio"/>
        </w:rPr>
        <w:annotationRef/>
      </w:r>
      <w:r>
        <w:t>Melhorar esse texto.</w:t>
      </w:r>
    </w:p>
  </w:comment>
  <w:comment w:id="58" w:author="Juliano Varella De Carvalho" w:date="2020-08-15T15:12:00Z" w:initials="JVDC">
    <w:p w14:paraId="5192D913" w14:textId="4D2CDC01" w:rsidR="00D90707" w:rsidRDefault="00D90707">
      <w:pPr>
        <w:pStyle w:val="Textodecomentrio"/>
      </w:pPr>
      <w:r>
        <w:rPr>
          <w:rStyle w:val="Refdecomentrio"/>
        </w:rPr>
        <w:annotationRef/>
      </w:r>
      <w:r>
        <w:t>Não está formatado corretamente.</w:t>
      </w:r>
    </w:p>
  </w:comment>
  <w:comment w:id="59" w:author="Juliano Varella De Carvalho" w:date="2020-08-15T15:13:00Z" w:initials="JVDC">
    <w:p w14:paraId="0821AAB8" w14:textId="24448837" w:rsidR="00D90707" w:rsidRDefault="00D90707">
      <w:pPr>
        <w:pStyle w:val="Textodecomentrio"/>
      </w:pPr>
      <w:r>
        <w:rPr>
          <w:rStyle w:val="Refdecomentrio"/>
        </w:rPr>
        <w:annotationRef/>
      </w:r>
      <w:r>
        <w:t>Onde foram encontrados ???</w:t>
      </w:r>
    </w:p>
  </w:comment>
  <w:comment w:id="60" w:author="Juliano Varella De Carvalho" w:date="2020-08-15T15:19:00Z" w:initials="JVDC">
    <w:p w14:paraId="1E17D4CA" w14:textId="427F4B4E" w:rsidR="00D90707" w:rsidRDefault="00D90707">
      <w:pPr>
        <w:pStyle w:val="Textodecomentrio"/>
      </w:pPr>
      <w:r>
        <w:rPr>
          <w:rStyle w:val="Refdecomentrio"/>
        </w:rPr>
        <w:annotationRef/>
      </w:r>
      <w:r>
        <w:t>Por que há tanto espaço abaixo ???</w:t>
      </w:r>
    </w:p>
  </w:comment>
  <w:comment w:id="61" w:author="Juliano Varella De Carvalho" w:date="2020-08-15T15:13:00Z" w:initials="JVDC">
    <w:p w14:paraId="742A7D0B" w14:textId="76A3C8AD" w:rsidR="00D90707" w:rsidRDefault="00D90707">
      <w:pPr>
        <w:pStyle w:val="Textodecomentrio"/>
      </w:pPr>
      <w:r>
        <w:rPr>
          <w:rStyle w:val="Refdecomentrio"/>
        </w:rPr>
        <w:annotationRef/>
      </w:r>
      <w:r>
        <w:t>Segue o mesmo padrão de lista das ações.</w:t>
      </w:r>
    </w:p>
  </w:comment>
  <w:comment w:id="63" w:author="Juliano Varella De Carvalho" w:date="2020-08-15T15:16:00Z" w:initials="JVDC">
    <w:p w14:paraId="315110E6" w14:textId="2AE8A9E8" w:rsidR="00D90707" w:rsidRDefault="00D90707">
      <w:pPr>
        <w:pStyle w:val="Textodecomentrio"/>
      </w:pPr>
      <w:r>
        <w:rPr>
          <w:rStyle w:val="Refdecomentrio"/>
        </w:rPr>
        <w:annotationRef/>
      </w:r>
      <w:r>
        <w:t>Precisas definir o que queres dizer sobre obter implicitamente e obter explicitamente. Não está claro.</w:t>
      </w:r>
    </w:p>
  </w:comment>
  <w:comment w:id="64" w:author="Juliano Varella De Carvalho" w:date="2020-08-15T15:19:00Z" w:initials="JVDC">
    <w:p w14:paraId="2878C3DB" w14:textId="2D3C5BF8" w:rsidR="00D90707" w:rsidRDefault="00D90707">
      <w:pPr>
        <w:pStyle w:val="Textodecomentrio"/>
      </w:pPr>
      <w:r>
        <w:rPr>
          <w:rStyle w:val="Refdecomentrio"/>
        </w:rPr>
        <w:annotationRef/>
      </w:r>
      <w:r>
        <w:t>Por que há tanto espaço abaixo ???</w:t>
      </w:r>
    </w:p>
  </w:comment>
  <w:comment w:id="65" w:author="Tatiane Schwanck Schardosim" w:date="2020-07-01T20:52:00Z" w:initials="TSS">
    <w:p w14:paraId="5DB90FFD" w14:textId="1FA73627" w:rsidR="00D90707" w:rsidRDefault="00D90707" w:rsidP="00CA31F6">
      <w:pPr>
        <w:pStyle w:val="Textodecomentrio"/>
      </w:pPr>
      <w:r>
        <w:rPr>
          <w:rStyle w:val="Refdecomentrio"/>
        </w:rPr>
        <w:annotationRef/>
      </w:r>
      <w:r>
        <w:rPr>
          <w:noProof/>
        </w:rPr>
        <w:t>Localização está nos dois?</w:t>
      </w:r>
    </w:p>
  </w:comment>
  <w:comment w:id="66" w:author="Érico Souza Loewe" w:date="2020-07-02T00:04:00Z" w:initials="ÉSL">
    <w:p w14:paraId="4F2B8452" w14:textId="371ACD1D" w:rsidR="00D90707" w:rsidRDefault="00D90707">
      <w:pPr>
        <w:pStyle w:val="Textodecomentrio"/>
      </w:pPr>
      <w:r>
        <w:rPr>
          <w:rStyle w:val="Refdecomentrio"/>
        </w:rPr>
        <w:annotationRef/>
      </w:r>
      <w:r>
        <w:t>Sim, sera obtido das duas maneiras</w:t>
      </w:r>
    </w:p>
  </w:comment>
  <w:comment w:id="69" w:author="Tatiane Schwanck Schardosim" w:date="2020-07-01T20:54:00Z" w:initials="TSS">
    <w:p w14:paraId="6345B211" w14:textId="03CD21A0" w:rsidR="00D90707" w:rsidRDefault="00D90707" w:rsidP="00CA31F6">
      <w:pPr>
        <w:pStyle w:val="Textodecomentrio"/>
      </w:pPr>
      <w:r>
        <w:rPr>
          <w:rStyle w:val="Refdecomentrio"/>
        </w:rPr>
        <w:annotationRef/>
      </w:r>
      <w:r>
        <w:rPr>
          <w:noProof/>
        </w:rPr>
        <w:t>Revisa a concordância</w:t>
      </w:r>
    </w:p>
  </w:comment>
  <w:comment w:id="71" w:author="Juliano Varella De Carvalho" w:date="2020-08-15T15:25:00Z" w:initials="JVDC">
    <w:p w14:paraId="7858D77B" w14:textId="66F59ED7" w:rsidR="00D90707" w:rsidRDefault="00D90707">
      <w:pPr>
        <w:pStyle w:val="Textodecomentrio"/>
      </w:pPr>
      <w:r>
        <w:rPr>
          <w:rStyle w:val="Refdecomentrio"/>
        </w:rPr>
        <w:annotationRef/>
      </w:r>
      <w:r>
        <w:rPr>
          <w:rStyle w:val="Refdecomentrio"/>
        </w:rPr>
        <w:t>Os verbos não são no futuro !!! Ou presente ou passado.</w:t>
      </w:r>
    </w:p>
  </w:comment>
  <w:comment w:id="72" w:author="Tatiane Schwanck Schardosim" w:date="2020-07-01T20:55:00Z" w:initials="TSS">
    <w:p w14:paraId="00038D8A" w14:textId="23599823" w:rsidR="00D90707" w:rsidRDefault="00D90707" w:rsidP="00CA31F6">
      <w:pPr>
        <w:pStyle w:val="Textodecomentrio"/>
      </w:pPr>
      <w:r>
        <w:rPr>
          <w:rStyle w:val="Refdecomentrio"/>
        </w:rPr>
        <w:annotationRef/>
      </w:r>
      <w:r>
        <w:rPr>
          <w:noProof/>
        </w:rPr>
        <w:t>Será um app?</w:t>
      </w:r>
    </w:p>
  </w:comment>
  <w:comment w:id="73" w:author="Érico Souza Loewe" w:date="2020-07-02T00:12:00Z" w:initials="ÉSL">
    <w:p w14:paraId="44B9C80F" w14:textId="7EE8DC98" w:rsidR="00D90707" w:rsidRDefault="00D90707">
      <w:pPr>
        <w:pStyle w:val="Textodecomentrio"/>
      </w:pPr>
      <w:r>
        <w:rPr>
          <w:rStyle w:val="Refdecomentrio"/>
        </w:rPr>
        <w:annotationRef/>
      </w:r>
      <w:r>
        <w:t>Será um webapp</w:t>
      </w:r>
    </w:p>
  </w:comment>
  <w:comment w:id="74" w:author="Juliano Varella De Carvalho" w:date="2020-08-15T15:30:00Z" w:initials="JVDC">
    <w:p w14:paraId="031542B9" w14:textId="09073255" w:rsidR="00D90707" w:rsidRDefault="00D90707">
      <w:pPr>
        <w:pStyle w:val="Textodecomentrio"/>
      </w:pPr>
      <w:r>
        <w:rPr>
          <w:rStyle w:val="Refdecomentrio"/>
        </w:rPr>
        <w:annotationRef/>
      </w:r>
      <w:r>
        <w:t>A fonte está muito pequena, talvez tenhas que colocar 4 formas em cima e 4 abaixo.</w:t>
      </w:r>
    </w:p>
  </w:comment>
  <w:comment w:id="75" w:author="Tatiane Schwanck Schardosim" w:date="2020-07-01T20:56:00Z" w:initials="TSS">
    <w:p w14:paraId="0C776C40" w14:textId="5C809AE1" w:rsidR="00D90707" w:rsidRDefault="00D90707" w:rsidP="00CA31F6">
      <w:pPr>
        <w:pStyle w:val="Textodecomentrio"/>
      </w:pPr>
      <w:r>
        <w:rPr>
          <w:rStyle w:val="Refdecomentrio"/>
        </w:rPr>
        <w:annotationRef/>
      </w:r>
      <w:r>
        <w:rPr>
          <w:noProof/>
        </w:rPr>
        <w:t>Acho que a fonte ficou pequena</w:t>
      </w:r>
    </w:p>
  </w:comment>
  <w:comment w:id="76" w:author="Érico Souza Loewe" w:date="2020-07-02T00:14:00Z" w:initials="ÉSL">
    <w:p w14:paraId="6D6E7F99" w14:textId="0C8C193E" w:rsidR="00D90707" w:rsidRDefault="00D90707">
      <w:pPr>
        <w:pStyle w:val="Textodecomentrio"/>
      </w:pPr>
      <w:r>
        <w:rPr>
          <w:rStyle w:val="Refdecomentrio"/>
        </w:rPr>
        <w:annotationRef/>
      </w:r>
      <w:r>
        <w:t>Ficou mesmo, mas não tem como aumentar</w:t>
      </w:r>
    </w:p>
  </w:comment>
  <w:comment w:id="80" w:author="Juliano Varella De Carvalho" w:date="2020-08-15T15:34:00Z" w:initials="JVDC">
    <w:p w14:paraId="0FEBEFE3" w14:textId="32F438AA" w:rsidR="00D90707" w:rsidRDefault="00D90707">
      <w:pPr>
        <w:pStyle w:val="Textodecomentrio"/>
      </w:pPr>
      <w:r>
        <w:rPr>
          <w:rStyle w:val="Refdecomentrio"/>
        </w:rPr>
        <w:annotationRef/>
      </w:r>
      <w:r>
        <w:t>Abre uma seção Questionário para falar sobre ele.</w:t>
      </w:r>
    </w:p>
  </w:comment>
  <w:comment w:id="85" w:author="Juliano Varella De Carvalho" w:date="2020-08-15T15:45:00Z" w:initials="JVDC">
    <w:p w14:paraId="4EF6E8E3" w14:textId="77777777" w:rsidR="00D90707" w:rsidRDefault="00D90707" w:rsidP="005859BD">
      <w:pPr>
        <w:pStyle w:val="Textodecomentrio"/>
      </w:pPr>
      <w:r>
        <w:rPr>
          <w:rStyle w:val="Refdecomentrio"/>
        </w:rPr>
        <w:annotationRef/>
      </w:r>
      <w:r>
        <w:t>De onde vem essa informação?</w:t>
      </w:r>
    </w:p>
  </w:comment>
  <w:comment w:id="86" w:author="Juliano Varella De Carvalho" w:date="2020-08-15T15:42:00Z" w:initials="JVDC">
    <w:p w14:paraId="0F931195" w14:textId="77777777" w:rsidR="00D90707" w:rsidRDefault="00D90707" w:rsidP="001F52F1">
      <w:pPr>
        <w:pStyle w:val="Textodecomentrio"/>
      </w:pPr>
      <w:r>
        <w:rPr>
          <w:rStyle w:val="Refdecomentrio"/>
        </w:rPr>
        <w:annotationRef/>
      </w:r>
      <w:r>
        <w:t>Esse texto podia iniciar a seção 3.2.2</w:t>
      </w:r>
    </w:p>
  </w:comment>
  <w:comment w:id="87" w:author="Juliano Varella De Carvalho" w:date="2020-08-15T15:47:00Z" w:initials="JVDC">
    <w:p w14:paraId="7D498935" w14:textId="0E79E9F6" w:rsidR="00D90707" w:rsidRDefault="00D90707">
      <w:pPr>
        <w:pStyle w:val="Textodecomentrio"/>
      </w:pPr>
      <w:r>
        <w:rPr>
          <w:rStyle w:val="Refdecomentrio"/>
        </w:rPr>
        <w:annotationRef/>
      </w:r>
      <w:r>
        <w:t>Não seria recomendação musical ???</w:t>
      </w:r>
    </w:p>
  </w:comment>
  <w:comment w:id="88" w:author="Juliano Varella De Carvalho" w:date="2020-08-15T15:50:00Z" w:initials="JVDC">
    <w:p w14:paraId="0F56441A" w14:textId="41D9DDAB" w:rsidR="00D90707" w:rsidRDefault="00D90707">
      <w:pPr>
        <w:pStyle w:val="Textodecomentrio"/>
      </w:pPr>
      <w:r>
        <w:rPr>
          <w:rStyle w:val="Refdecomentrio"/>
        </w:rPr>
        <w:annotationRef/>
      </w:r>
      <w:r>
        <w:t>O questionário tem 14 perguntas, porque só abordasse essas ??? Acho que tens que abordar todas, pois é importante relatar os resultados do questionário.</w:t>
      </w:r>
    </w:p>
  </w:comment>
  <w:comment w:id="117" w:author="Tatiane Schwanck Schardosim" w:date="2020-07-01T21:19:00Z" w:initials="TSS">
    <w:p w14:paraId="74B36498" w14:textId="21270F0F" w:rsidR="00D90707" w:rsidRDefault="00D90707" w:rsidP="00CA31F6">
      <w:pPr>
        <w:pStyle w:val="Textodecomentrio"/>
      </w:pPr>
      <w:r>
        <w:rPr>
          <w:rStyle w:val="Refdecomentrio"/>
        </w:rPr>
        <w:annotationRef/>
      </w:r>
      <w:r>
        <w:rPr>
          <w:noProof/>
        </w:rPr>
        <w:t>Colocar onde está.</w:t>
      </w:r>
    </w:p>
  </w:comment>
  <w:comment w:id="119" w:author="Tatiane Schwanck Schardosim" w:date="2020-07-01T21:29:00Z" w:initials="TSS">
    <w:p w14:paraId="2639240E" w14:textId="7928EC66" w:rsidR="00D90707" w:rsidRDefault="00D90707" w:rsidP="00CA31F6">
      <w:pPr>
        <w:pStyle w:val="Textodecomentrio"/>
      </w:pPr>
      <w:r>
        <w:rPr>
          <w:rStyle w:val="Refdecomentrio"/>
        </w:rPr>
        <w:annotationRef/>
      </w:r>
      <w:r>
        <w:rPr>
          <w:noProof/>
        </w:rPr>
        <w:t xml:space="preserve">tá fraca a conclusão, além de curta. </w:t>
      </w:r>
    </w:p>
  </w:comment>
  <w:comment w:id="120" w:author="Érico Souza Loewe" w:date="2020-07-02T00:24:00Z" w:initials="ÉSL">
    <w:p w14:paraId="7F199877" w14:textId="313C3EC7" w:rsidR="00D90707" w:rsidRDefault="00D90707">
      <w:pPr>
        <w:pStyle w:val="Textodecomentrio"/>
      </w:pPr>
      <w:r>
        <w:rPr>
          <w:rStyle w:val="Refdecomentrio"/>
        </w:rPr>
        <w:annotationRef/>
      </w:r>
      <w:r>
        <w:t>É que é do tcc I, quando vier do II vai ter mais coisas, não tive muitas conclusões até agora</w:t>
      </w:r>
    </w:p>
  </w:comment>
  <w:comment w:id="122" w:author="Tatiane Schwanck Schardosim" w:date="2020-07-01T21:30:00Z" w:initials="TSS">
    <w:p w14:paraId="34834409" w14:textId="17229921" w:rsidR="00D90707" w:rsidRDefault="00D90707" w:rsidP="00CA31F6">
      <w:pPr>
        <w:pStyle w:val="Textodecomentrio"/>
      </w:pPr>
      <w:r>
        <w:rPr>
          <w:rStyle w:val="Refdecomentrio"/>
        </w:rPr>
        <w:annotationRef/>
      </w:r>
      <w:r>
        <w:rPr>
          <w:noProof/>
        </w:rPr>
        <w:t>Não precisa referenciar a bibliografiac no texto?</w:t>
      </w:r>
    </w:p>
  </w:comment>
  <w:comment w:id="123" w:author="Érico Souza Loewe" w:date="2020-07-02T00:25:00Z" w:initials="ÉSL">
    <w:p w14:paraId="23D9DB80" w14:textId="3D88D14E" w:rsidR="00D90707" w:rsidRDefault="00D90707">
      <w:pPr>
        <w:pStyle w:val="Textodecomentrio"/>
      </w:pPr>
      <w:r>
        <w:rPr>
          <w:rStyle w:val="Refdecomentrio"/>
        </w:rPr>
        <w:annotationRef/>
      </w:r>
      <w:r>
        <w:t>Precisa sim, boa parte do que fiz esta na introd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C445C4F" w15:done="1"/>
  <w15:commentEx w15:paraId="5356B3F7" w15:paraIdParent="5C445C4F" w15:done="1"/>
  <w15:commentEx w15:paraId="5B1E7062" w15:done="1"/>
  <w15:commentEx w15:paraId="6454CB88" w15:done="1"/>
  <w15:commentEx w15:paraId="7AF31837" w15:paraIdParent="6454CB88" w15:done="1"/>
  <w15:commentEx w15:paraId="369A950C" w15:done="1"/>
  <w15:commentEx w15:paraId="75E4D8B4" w15:done="1"/>
  <w15:commentEx w15:paraId="7408A155" w15:done="1"/>
  <w15:commentEx w15:paraId="4E7A90C5" w15:done="1"/>
  <w15:commentEx w15:paraId="26030F69" w15:done="1"/>
  <w15:commentEx w15:paraId="672A7206" w15:done="1"/>
  <w15:commentEx w15:paraId="76D79E08" w15:done="0"/>
  <w15:commentEx w15:paraId="699431A0" w15:done="1"/>
  <w15:commentEx w15:paraId="5192D913" w15:done="1"/>
  <w15:commentEx w15:paraId="0821AAB8" w15:done="1"/>
  <w15:commentEx w15:paraId="1E17D4CA" w15:done="1"/>
  <w15:commentEx w15:paraId="742A7D0B" w15:done="1"/>
  <w15:commentEx w15:paraId="315110E6" w15:done="1"/>
  <w15:commentEx w15:paraId="2878C3DB" w15:done="0"/>
  <w15:commentEx w15:paraId="5DB90FFD" w15:done="1"/>
  <w15:commentEx w15:paraId="4F2B8452" w15:paraIdParent="5DB90FFD" w15:done="1"/>
  <w15:commentEx w15:paraId="6345B211" w15:done="1"/>
  <w15:commentEx w15:paraId="7858D77B" w15:done="0"/>
  <w15:commentEx w15:paraId="00038D8A" w15:done="1"/>
  <w15:commentEx w15:paraId="44B9C80F" w15:paraIdParent="00038D8A" w15:done="1"/>
  <w15:commentEx w15:paraId="031542B9" w15:done="0"/>
  <w15:commentEx w15:paraId="0C776C40" w15:done="1"/>
  <w15:commentEx w15:paraId="6D6E7F99" w15:paraIdParent="0C776C40" w15:done="1"/>
  <w15:commentEx w15:paraId="0FEBEFE3" w15:done="0"/>
  <w15:commentEx w15:paraId="4EF6E8E3" w15:done="1"/>
  <w15:commentEx w15:paraId="0F931195" w15:done="1"/>
  <w15:commentEx w15:paraId="7D498935" w15:done="1"/>
  <w15:commentEx w15:paraId="0F56441A" w15:done="0"/>
  <w15:commentEx w15:paraId="74B36498" w15:done="1"/>
  <w15:commentEx w15:paraId="2639240E" w15:done="1"/>
  <w15:commentEx w15:paraId="7F199877" w15:paraIdParent="2639240E" w15:done="1"/>
  <w15:commentEx w15:paraId="34834409" w15:done="1"/>
  <w15:commentEx w15:paraId="23D9DB80" w15:paraIdParent="3483440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79896" w16cex:dateUtc="2020-07-02T02:19:00Z"/>
  <w16cex:commentExtensible w16cex:durableId="22A79C52" w16cex:dateUtc="2020-07-02T02:35:00Z"/>
  <w16cex:commentExtensible w16cex:durableId="22E2783B" w16cex:dateUtc="2020-08-15T18:05:00Z"/>
  <w16cex:commentExtensible w16cex:durableId="22E2786C" w16cex:dateUtc="2020-08-15T18:06:00Z"/>
  <w16cex:commentExtensible w16cex:durableId="22E2795D" w16cex:dateUtc="2020-08-15T18:10:00Z"/>
  <w16cex:commentExtensible w16cex:durableId="22E279A9" w16cex:dateUtc="2020-08-15T18:11:00Z"/>
  <w16cex:commentExtensible w16cex:durableId="22E27B56" w16cex:dateUtc="2020-08-15T18:18:00Z"/>
  <w16cex:commentExtensible w16cex:durableId="22E27994" w16cex:dateUtc="2020-08-15T18:11:00Z"/>
  <w16cex:commentExtensible w16cex:durableId="22E279CB" w16cex:dateUtc="2020-08-15T18:12:00Z"/>
  <w16cex:commentExtensible w16cex:durableId="22E27A0D" w16cex:dateUtc="2020-08-15T18:13:00Z"/>
  <w16cex:commentExtensible w16cex:durableId="22E27B67" w16cex:dateUtc="2020-08-15T18:19:00Z"/>
  <w16cex:commentExtensible w16cex:durableId="22E27A1E" w16cex:dateUtc="2020-08-15T18:13:00Z"/>
  <w16cex:commentExtensible w16cex:durableId="22E27AE9" w16cex:dateUtc="2020-08-15T18:16:00Z"/>
  <w16cex:commentExtensible w16cex:durableId="22E27B6F" w16cex:dateUtc="2020-08-15T18:19:00Z"/>
  <w16cex:commentExtensible w16cex:durableId="22A7A301" w16cex:dateUtc="2020-07-02T03:04:00Z"/>
  <w16cex:commentExtensible w16cex:durableId="22E27CF3" w16cex:dateUtc="2020-08-15T18:25:00Z"/>
  <w16cex:commentExtensible w16cex:durableId="22A7A4D7" w16cex:dateUtc="2020-07-02T03:12:00Z"/>
  <w16cex:commentExtensible w16cex:durableId="22E27E15" w16cex:dateUtc="2020-08-15T18:30:00Z"/>
  <w16cex:commentExtensible w16cex:durableId="22A7A566" w16cex:dateUtc="2020-07-02T03:14:00Z"/>
  <w16cex:commentExtensible w16cex:durableId="22E27F11" w16cex:dateUtc="2020-08-15T18:34:00Z"/>
  <w16cex:commentExtensible w16cex:durableId="22E28184" w16cex:dateUtc="2020-08-15T18:45:00Z"/>
  <w16cex:commentExtensible w16cex:durableId="22E280CD" w16cex:dateUtc="2020-08-15T18:42:00Z"/>
  <w16cex:commentExtensible w16cex:durableId="22E281FF" w16cex:dateUtc="2020-08-15T18:47:00Z"/>
  <w16cex:commentExtensible w16cex:durableId="22E282C6" w16cex:dateUtc="2020-08-15T18:50:00Z"/>
  <w16cex:commentExtensible w16cex:durableId="22A7A7B0" w16cex:dateUtc="2020-07-02T03:24:00Z"/>
  <w16cex:commentExtensible w16cex:durableId="22A7A7E8" w16cex:dateUtc="2020-07-02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C445C4F" w16cid:durableId="22A7984F"/>
  <w16cid:commentId w16cid:paraId="5356B3F7" w16cid:durableId="22A79896"/>
  <w16cid:commentId w16cid:paraId="5B1E7062" w16cid:durableId="22A79850"/>
  <w16cid:commentId w16cid:paraId="6454CB88" w16cid:durableId="22A79851"/>
  <w16cid:commentId w16cid:paraId="7AF31837" w16cid:durableId="22A79C52"/>
  <w16cid:commentId w16cid:paraId="369A950C" w16cid:durableId="22A79852"/>
  <w16cid:commentId w16cid:paraId="75E4D8B4" w16cid:durableId="22A79854"/>
  <w16cid:commentId w16cid:paraId="7408A155" w16cid:durableId="22E2783B"/>
  <w16cid:commentId w16cid:paraId="4E7A90C5" w16cid:durableId="22E2786C"/>
  <w16cid:commentId w16cid:paraId="26030F69" w16cid:durableId="22E2795D"/>
  <w16cid:commentId w16cid:paraId="672A7206" w16cid:durableId="22E279A9"/>
  <w16cid:commentId w16cid:paraId="76D79E08" w16cid:durableId="22E27B56"/>
  <w16cid:commentId w16cid:paraId="699431A0" w16cid:durableId="22E27994"/>
  <w16cid:commentId w16cid:paraId="5192D913" w16cid:durableId="22E279CB"/>
  <w16cid:commentId w16cid:paraId="0821AAB8" w16cid:durableId="22E27A0D"/>
  <w16cid:commentId w16cid:paraId="1E17D4CA" w16cid:durableId="22E27B67"/>
  <w16cid:commentId w16cid:paraId="742A7D0B" w16cid:durableId="22E27A1E"/>
  <w16cid:commentId w16cid:paraId="315110E6" w16cid:durableId="22E27AE9"/>
  <w16cid:commentId w16cid:paraId="2878C3DB" w16cid:durableId="22E27B6F"/>
  <w16cid:commentId w16cid:paraId="5DB90FFD" w16cid:durableId="22A79856"/>
  <w16cid:commentId w16cid:paraId="4F2B8452" w16cid:durableId="22A7A301"/>
  <w16cid:commentId w16cid:paraId="6345B211" w16cid:durableId="22A79857"/>
  <w16cid:commentId w16cid:paraId="7858D77B" w16cid:durableId="22E27CF3"/>
  <w16cid:commentId w16cid:paraId="00038D8A" w16cid:durableId="22A79858"/>
  <w16cid:commentId w16cid:paraId="44B9C80F" w16cid:durableId="22A7A4D7"/>
  <w16cid:commentId w16cid:paraId="031542B9" w16cid:durableId="22E27E15"/>
  <w16cid:commentId w16cid:paraId="0C776C40" w16cid:durableId="22A79859"/>
  <w16cid:commentId w16cid:paraId="6D6E7F99" w16cid:durableId="22A7A566"/>
  <w16cid:commentId w16cid:paraId="0FEBEFE3" w16cid:durableId="22E27F11"/>
  <w16cid:commentId w16cid:paraId="4EF6E8E3" w16cid:durableId="22E28184"/>
  <w16cid:commentId w16cid:paraId="0F931195" w16cid:durableId="22E280CD"/>
  <w16cid:commentId w16cid:paraId="7D498935" w16cid:durableId="22E281FF"/>
  <w16cid:commentId w16cid:paraId="0F56441A" w16cid:durableId="22E282C6"/>
  <w16cid:commentId w16cid:paraId="74B36498" w16cid:durableId="22A7985F"/>
  <w16cid:commentId w16cid:paraId="2639240E" w16cid:durableId="22A79860"/>
  <w16cid:commentId w16cid:paraId="7F199877" w16cid:durableId="22A7A7B0"/>
  <w16cid:commentId w16cid:paraId="34834409" w16cid:durableId="22A79861"/>
  <w16cid:commentId w16cid:paraId="23D9DB80" w16cid:durableId="22A7A7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2267FDD" w14:textId="77777777" w:rsidR="008C2665" w:rsidRDefault="008C2665" w:rsidP="00CA31F6">
      <w:r>
        <w:separator/>
      </w:r>
    </w:p>
    <w:p w14:paraId="5A042457" w14:textId="77777777" w:rsidR="008C2665" w:rsidRDefault="008C2665" w:rsidP="00CA31F6"/>
    <w:p w14:paraId="6BF2FC63" w14:textId="77777777" w:rsidR="008C2665" w:rsidRDefault="008C2665" w:rsidP="00CA31F6"/>
    <w:p w14:paraId="63C9598C" w14:textId="77777777" w:rsidR="008C2665" w:rsidRDefault="008C2665" w:rsidP="00CA31F6"/>
    <w:p w14:paraId="3E7D4C2A" w14:textId="77777777" w:rsidR="008C2665" w:rsidRDefault="008C2665" w:rsidP="00CA31F6"/>
    <w:p w14:paraId="67DFCE35" w14:textId="77777777" w:rsidR="008C2665" w:rsidRDefault="008C2665" w:rsidP="00CA31F6"/>
    <w:p w14:paraId="0FF6B720" w14:textId="77777777" w:rsidR="008C2665" w:rsidRDefault="008C2665" w:rsidP="00CA31F6"/>
    <w:p w14:paraId="06DC015F" w14:textId="77777777" w:rsidR="008C2665" w:rsidRDefault="008C2665" w:rsidP="00CA31F6"/>
    <w:p w14:paraId="412D5C93" w14:textId="77777777" w:rsidR="008C2665" w:rsidRDefault="008C2665" w:rsidP="00CA31F6"/>
    <w:p w14:paraId="04453CB0" w14:textId="77777777" w:rsidR="008C2665" w:rsidRDefault="008C2665" w:rsidP="00CA31F6"/>
    <w:p w14:paraId="6F35D1C6" w14:textId="77777777" w:rsidR="008C2665" w:rsidRDefault="008C2665" w:rsidP="00CA31F6"/>
    <w:p w14:paraId="7EBD8EB7" w14:textId="77777777" w:rsidR="008C2665" w:rsidRDefault="008C2665" w:rsidP="00CA31F6"/>
    <w:p w14:paraId="4918F100" w14:textId="77777777" w:rsidR="008C2665" w:rsidRDefault="008C2665" w:rsidP="00CA31F6"/>
    <w:p w14:paraId="5CE263D7" w14:textId="77777777" w:rsidR="008C2665" w:rsidRDefault="008C2665" w:rsidP="00CA31F6"/>
    <w:p w14:paraId="741D1CF3" w14:textId="77777777" w:rsidR="008C2665" w:rsidRDefault="008C2665" w:rsidP="00CA31F6"/>
    <w:p w14:paraId="1BEC7B0F" w14:textId="77777777" w:rsidR="008C2665" w:rsidRDefault="008C2665" w:rsidP="00CA31F6"/>
    <w:p w14:paraId="5A39ADC3" w14:textId="77777777" w:rsidR="008C2665" w:rsidRDefault="008C2665" w:rsidP="00CA31F6"/>
    <w:p w14:paraId="71CBFE55" w14:textId="77777777" w:rsidR="008C2665" w:rsidRDefault="008C2665" w:rsidP="00CA31F6"/>
    <w:p w14:paraId="39E903AE" w14:textId="77777777" w:rsidR="008C2665" w:rsidRDefault="008C2665" w:rsidP="00CA31F6"/>
    <w:p w14:paraId="3B3F0D57" w14:textId="77777777" w:rsidR="008C2665" w:rsidRDefault="008C2665" w:rsidP="00CA31F6"/>
    <w:p w14:paraId="7CEFA85B" w14:textId="77777777" w:rsidR="008C2665" w:rsidRDefault="008C2665" w:rsidP="00CA31F6"/>
    <w:p w14:paraId="111A9E87" w14:textId="77777777" w:rsidR="008C2665" w:rsidRDefault="008C2665" w:rsidP="00CA31F6"/>
    <w:p w14:paraId="45405112" w14:textId="77777777" w:rsidR="008C2665" w:rsidRDefault="008C2665" w:rsidP="00CA31F6"/>
    <w:p w14:paraId="4F7309F0" w14:textId="77777777" w:rsidR="008C2665" w:rsidRDefault="008C2665" w:rsidP="00CA31F6"/>
    <w:p w14:paraId="0B511355" w14:textId="77777777" w:rsidR="008C2665" w:rsidRDefault="008C2665" w:rsidP="00CA31F6"/>
    <w:p w14:paraId="405F60DF" w14:textId="77777777" w:rsidR="008C2665" w:rsidRDefault="008C2665" w:rsidP="00CA31F6"/>
    <w:p w14:paraId="26141F4F" w14:textId="77777777" w:rsidR="008C2665" w:rsidRDefault="008C2665"/>
    <w:p w14:paraId="6D01DA6F" w14:textId="77777777" w:rsidR="008C2665" w:rsidRDefault="008C2665"/>
    <w:p w14:paraId="7B25D220" w14:textId="77777777" w:rsidR="008C2665" w:rsidRDefault="008C2665" w:rsidP="00CE0E7B"/>
    <w:p w14:paraId="74FB14ED" w14:textId="77777777" w:rsidR="008C2665" w:rsidRDefault="008C2665" w:rsidP="00CE0E7B"/>
    <w:p w14:paraId="5F5EB950" w14:textId="77777777" w:rsidR="008C2665" w:rsidRDefault="008C2665" w:rsidP="00F06399"/>
  </w:endnote>
  <w:endnote w:type="continuationSeparator" w:id="0">
    <w:p w14:paraId="7C93D011" w14:textId="77777777" w:rsidR="008C2665" w:rsidRDefault="008C2665" w:rsidP="00CA31F6">
      <w:r>
        <w:continuationSeparator/>
      </w:r>
    </w:p>
    <w:p w14:paraId="4DA20E71" w14:textId="77777777" w:rsidR="008C2665" w:rsidRDefault="008C2665" w:rsidP="00CA31F6"/>
    <w:p w14:paraId="5D10DF0A" w14:textId="77777777" w:rsidR="008C2665" w:rsidRDefault="008C2665" w:rsidP="00CA31F6"/>
    <w:p w14:paraId="6B49623D" w14:textId="77777777" w:rsidR="008C2665" w:rsidRDefault="008C2665" w:rsidP="00CA31F6"/>
    <w:p w14:paraId="794AB5AB" w14:textId="77777777" w:rsidR="008C2665" w:rsidRDefault="008C2665" w:rsidP="00CA31F6"/>
    <w:p w14:paraId="42285689" w14:textId="77777777" w:rsidR="008C2665" w:rsidRDefault="008C2665" w:rsidP="00CA31F6"/>
    <w:p w14:paraId="208C9186" w14:textId="77777777" w:rsidR="008C2665" w:rsidRDefault="008C2665" w:rsidP="00CA31F6"/>
    <w:p w14:paraId="4BB78DA8" w14:textId="77777777" w:rsidR="008C2665" w:rsidRDefault="008C2665" w:rsidP="00CA31F6"/>
    <w:p w14:paraId="5BC246EA" w14:textId="77777777" w:rsidR="008C2665" w:rsidRDefault="008C2665" w:rsidP="00CA31F6"/>
    <w:p w14:paraId="47275387" w14:textId="77777777" w:rsidR="008C2665" w:rsidRDefault="008C2665" w:rsidP="00CA31F6"/>
    <w:p w14:paraId="4ABC37B0" w14:textId="77777777" w:rsidR="008C2665" w:rsidRDefault="008C2665" w:rsidP="00CA31F6"/>
    <w:p w14:paraId="31B12604" w14:textId="77777777" w:rsidR="008C2665" w:rsidRDefault="008C2665" w:rsidP="00CA31F6"/>
    <w:p w14:paraId="740C4170" w14:textId="77777777" w:rsidR="008C2665" w:rsidRDefault="008C2665" w:rsidP="00CA31F6"/>
    <w:p w14:paraId="15376BAA" w14:textId="77777777" w:rsidR="008C2665" w:rsidRDefault="008C2665" w:rsidP="00CA31F6"/>
    <w:p w14:paraId="0A2A038C" w14:textId="77777777" w:rsidR="008C2665" w:rsidRDefault="008C2665" w:rsidP="00CA31F6"/>
    <w:p w14:paraId="08D6BA79" w14:textId="77777777" w:rsidR="008C2665" w:rsidRDefault="008C2665" w:rsidP="00CA31F6"/>
    <w:p w14:paraId="30BC78AB" w14:textId="77777777" w:rsidR="008C2665" w:rsidRDefault="008C2665" w:rsidP="00CA31F6"/>
    <w:p w14:paraId="496E0140" w14:textId="77777777" w:rsidR="008C2665" w:rsidRDefault="008C2665" w:rsidP="00CA31F6"/>
    <w:p w14:paraId="1C32D8E2" w14:textId="77777777" w:rsidR="008C2665" w:rsidRDefault="008C2665" w:rsidP="00CA31F6"/>
    <w:p w14:paraId="65B70767" w14:textId="77777777" w:rsidR="008C2665" w:rsidRDefault="008C2665" w:rsidP="00CA31F6"/>
    <w:p w14:paraId="39A3E830" w14:textId="77777777" w:rsidR="008C2665" w:rsidRDefault="008C2665" w:rsidP="00CA31F6"/>
    <w:p w14:paraId="600F573F" w14:textId="77777777" w:rsidR="008C2665" w:rsidRDefault="008C2665" w:rsidP="00CA31F6"/>
    <w:p w14:paraId="4792F59C" w14:textId="77777777" w:rsidR="008C2665" w:rsidRDefault="008C2665" w:rsidP="00CA31F6"/>
    <w:p w14:paraId="6BE546D3" w14:textId="77777777" w:rsidR="008C2665" w:rsidRDefault="008C2665" w:rsidP="00CA31F6"/>
    <w:p w14:paraId="55DAEEBC" w14:textId="77777777" w:rsidR="008C2665" w:rsidRDefault="008C2665" w:rsidP="00CA31F6"/>
    <w:p w14:paraId="4B05734B" w14:textId="77777777" w:rsidR="008C2665" w:rsidRDefault="008C2665" w:rsidP="00CA31F6"/>
    <w:p w14:paraId="2B24EBA6" w14:textId="77777777" w:rsidR="008C2665" w:rsidRDefault="008C2665"/>
    <w:p w14:paraId="42710C42" w14:textId="77777777" w:rsidR="008C2665" w:rsidRDefault="008C2665"/>
    <w:p w14:paraId="05F0085C" w14:textId="77777777" w:rsidR="008C2665" w:rsidRDefault="008C2665" w:rsidP="00CE0E7B"/>
    <w:p w14:paraId="647D76BB" w14:textId="77777777" w:rsidR="008C2665" w:rsidRDefault="008C2665" w:rsidP="00CE0E7B"/>
    <w:p w14:paraId="3C40BE73" w14:textId="77777777" w:rsidR="008C2665" w:rsidRDefault="008C2665" w:rsidP="00F0639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FD26D50" w14:textId="77777777" w:rsidR="008C2665" w:rsidRDefault="008C2665" w:rsidP="00CA31F6">
      <w:r>
        <w:separator/>
      </w:r>
    </w:p>
    <w:p w14:paraId="36B8754C" w14:textId="77777777" w:rsidR="008C2665" w:rsidRDefault="008C2665" w:rsidP="00CA31F6"/>
    <w:p w14:paraId="5D78B947" w14:textId="77777777" w:rsidR="008C2665" w:rsidRDefault="008C2665" w:rsidP="00CA31F6"/>
    <w:p w14:paraId="7B68BC5F" w14:textId="77777777" w:rsidR="008C2665" w:rsidRDefault="008C2665" w:rsidP="00CA31F6"/>
    <w:p w14:paraId="7C0F71B5" w14:textId="77777777" w:rsidR="008C2665" w:rsidRDefault="008C2665" w:rsidP="00CA31F6"/>
    <w:p w14:paraId="778A2DDA" w14:textId="77777777" w:rsidR="008C2665" w:rsidRDefault="008C2665" w:rsidP="00CA31F6"/>
    <w:p w14:paraId="0B0E0334" w14:textId="77777777" w:rsidR="008C2665" w:rsidRDefault="008C2665" w:rsidP="00CA31F6"/>
    <w:p w14:paraId="339D90DF" w14:textId="77777777" w:rsidR="008C2665" w:rsidRDefault="008C2665" w:rsidP="00CA31F6"/>
    <w:p w14:paraId="3ECB9095" w14:textId="77777777" w:rsidR="008C2665" w:rsidRDefault="008C2665" w:rsidP="00CA31F6"/>
    <w:p w14:paraId="2276683E" w14:textId="77777777" w:rsidR="008C2665" w:rsidRDefault="008C2665" w:rsidP="00CA31F6"/>
    <w:p w14:paraId="3389CA45" w14:textId="77777777" w:rsidR="008C2665" w:rsidRDefault="008C2665" w:rsidP="00CA31F6"/>
    <w:p w14:paraId="4821984D" w14:textId="77777777" w:rsidR="008C2665" w:rsidRDefault="008C2665" w:rsidP="00CA31F6"/>
    <w:p w14:paraId="4BDC96A4" w14:textId="77777777" w:rsidR="008C2665" w:rsidRDefault="008C2665" w:rsidP="00CA31F6"/>
    <w:p w14:paraId="688BF528" w14:textId="77777777" w:rsidR="008C2665" w:rsidRDefault="008C2665" w:rsidP="00CA31F6"/>
    <w:p w14:paraId="5C48E8BB" w14:textId="77777777" w:rsidR="008C2665" w:rsidRDefault="008C2665" w:rsidP="00CA31F6"/>
    <w:p w14:paraId="741528AB" w14:textId="77777777" w:rsidR="008C2665" w:rsidRDefault="008C2665" w:rsidP="00CA31F6"/>
    <w:p w14:paraId="6AC6270C" w14:textId="77777777" w:rsidR="008C2665" w:rsidRDefault="008C2665" w:rsidP="00CA31F6"/>
    <w:p w14:paraId="4ED4EC2C" w14:textId="77777777" w:rsidR="008C2665" w:rsidRDefault="008C2665"/>
    <w:p w14:paraId="597534B7" w14:textId="77777777" w:rsidR="008C2665" w:rsidRDefault="008C2665"/>
    <w:p w14:paraId="00743D6E" w14:textId="77777777" w:rsidR="008C2665" w:rsidRDefault="008C2665" w:rsidP="00CE0E7B"/>
    <w:p w14:paraId="06655C7D" w14:textId="77777777" w:rsidR="008C2665" w:rsidRDefault="008C2665" w:rsidP="00CE0E7B"/>
    <w:p w14:paraId="7999CB60" w14:textId="77777777" w:rsidR="008C2665" w:rsidRDefault="008C2665" w:rsidP="00F06399"/>
  </w:footnote>
  <w:footnote w:type="continuationSeparator" w:id="0">
    <w:p w14:paraId="7B616EFD" w14:textId="77777777" w:rsidR="008C2665" w:rsidRDefault="008C2665" w:rsidP="00CA31F6">
      <w:r>
        <w:continuationSeparator/>
      </w:r>
    </w:p>
    <w:p w14:paraId="63EBDD7D" w14:textId="77777777" w:rsidR="008C2665" w:rsidRDefault="008C2665" w:rsidP="00CA31F6"/>
    <w:p w14:paraId="6A9CEEBB" w14:textId="77777777" w:rsidR="008C2665" w:rsidRDefault="008C2665" w:rsidP="00CA31F6"/>
    <w:p w14:paraId="217F7279" w14:textId="77777777" w:rsidR="008C2665" w:rsidRDefault="008C2665" w:rsidP="00CA31F6"/>
    <w:p w14:paraId="31574D12" w14:textId="77777777" w:rsidR="008C2665" w:rsidRDefault="008C2665" w:rsidP="00CA31F6"/>
    <w:p w14:paraId="7D347F75" w14:textId="77777777" w:rsidR="008C2665" w:rsidRDefault="008C2665" w:rsidP="00CA31F6"/>
    <w:p w14:paraId="620A9620" w14:textId="77777777" w:rsidR="008C2665" w:rsidRDefault="008C2665" w:rsidP="00CA31F6"/>
    <w:p w14:paraId="4B2E35BF" w14:textId="77777777" w:rsidR="008C2665" w:rsidRDefault="008C2665" w:rsidP="00CA31F6"/>
    <w:p w14:paraId="46D0BE59" w14:textId="77777777" w:rsidR="008C2665" w:rsidRDefault="008C2665" w:rsidP="00CA31F6"/>
    <w:p w14:paraId="51232DA1" w14:textId="77777777" w:rsidR="008C2665" w:rsidRDefault="008C2665" w:rsidP="00CA31F6"/>
    <w:p w14:paraId="4D9A5666" w14:textId="77777777" w:rsidR="008C2665" w:rsidRDefault="008C2665" w:rsidP="00CA31F6"/>
    <w:p w14:paraId="34F169E3" w14:textId="77777777" w:rsidR="008C2665" w:rsidRDefault="008C2665" w:rsidP="00CA31F6"/>
    <w:p w14:paraId="2C77F358" w14:textId="77777777" w:rsidR="008C2665" w:rsidRDefault="008C2665" w:rsidP="00CA31F6"/>
    <w:p w14:paraId="10BF548F" w14:textId="77777777" w:rsidR="008C2665" w:rsidRDefault="008C2665" w:rsidP="00CA31F6"/>
    <w:p w14:paraId="171BA068" w14:textId="77777777" w:rsidR="008C2665" w:rsidRDefault="008C2665" w:rsidP="00CA31F6"/>
    <w:p w14:paraId="19E580F0" w14:textId="77777777" w:rsidR="008C2665" w:rsidRDefault="008C2665" w:rsidP="00CA31F6"/>
    <w:p w14:paraId="149031C9" w14:textId="77777777" w:rsidR="008C2665" w:rsidRDefault="008C2665" w:rsidP="00CA31F6"/>
    <w:p w14:paraId="7AD2A124" w14:textId="77777777" w:rsidR="008C2665" w:rsidRDefault="008C2665" w:rsidP="00CA31F6"/>
    <w:p w14:paraId="7D7CD9F6" w14:textId="77777777" w:rsidR="008C2665" w:rsidRDefault="008C2665" w:rsidP="00CA31F6"/>
    <w:p w14:paraId="39C2A42F" w14:textId="77777777" w:rsidR="008C2665" w:rsidRDefault="008C2665" w:rsidP="00CA31F6"/>
    <w:p w14:paraId="7B21759D" w14:textId="77777777" w:rsidR="008C2665" w:rsidRDefault="008C2665" w:rsidP="00CA31F6"/>
    <w:p w14:paraId="4DAA005F" w14:textId="77777777" w:rsidR="008C2665" w:rsidRDefault="008C2665" w:rsidP="00CA31F6"/>
    <w:p w14:paraId="0DDD0B91" w14:textId="77777777" w:rsidR="008C2665" w:rsidRDefault="008C2665" w:rsidP="00CA31F6"/>
    <w:p w14:paraId="74115EFD" w14:textId="77777777" w:rsidR="008C2665" w:rsidRDefault="008C2665" w:rsidP="00CA31F6"/>
    <w:p w14:paraId="5975FB48" w14:textId="77777777" w:rsidR="008C2665" w:rsidRDefault="008C2665" w:rsidP="00CA31F6"/>
    <w:p w14:paraId="1E35DE3D" w14:textId="77777777" w:rsidR="008C2665" w:rsidRDefault="008C2665" w:rsidP="00CA31F6"/>
    <w:p w14:paraId="139B7EEA" w14:textId="77777777" w:rsidR="008C2665" w:rsidRDefault="008C2665"/>
    <w:p w14:paraId="4F6085B0" w14:textId="77777777" w:rsidR="008C2665" w:rsidRDefault="008C2665"/>
    <w:p w14:paraId="44F590FF" w14:textId="77777777" w:rsidR="008C2665" w:rsidRDefault="008C2665" w:rsidP="00CE0E7B"/>
    <w:p w14:paraId="1BC85B3C" w14:textId="77777777" w:rsidR="008C2665" w:rsidRDefault="008C2665" w:rsidP="00CE0E7B"/>
    <w:p w14:paraId="7060C30B" w14:textId="77777777" w:rsidR="008C2665" w:rsidRDefault="008C2665" w:rsidP="00F0639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D90707" w:rsidRDefault="00D90707" w:rsidP="00CA31F6">
    <w:r>
      <w:fldChar w:fldCharType="begin"/>
    </w:r>
    <w:r>
      <w:instrText xml:space="preserve">PAGE  </w:instrText>
    </w:r>
    <w:r>
      <w:fldChar w:fldCharType="separate"/>
    </w:r>
    <w:r>
      <w:rPr>
        <w:noProof/>
      </w:rPr>
      <w:t>24</w:t>
    </w:r>
    <w:r>
      <w:fldChar w:fldCharType="end"/>
    </w:r>
  </w:p>
  <w:p w14:paraId="3D42A6EB" w14:textId="77777777" w:rsidR="00D90707" w:rsidRDefault="00D90707" w:rsidP="00CA31F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D90707" w:rsidRDefault="00D90707" w:rsidP="00CA31F6">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60868BFD" w:rsidR="00D90707" w:rsidRDefault="00D90707" w:rsidP="00CA31F6">
    <w:r>
      <w:rPr>
        <w:rStyle w:val="Nmerodepgina"/>
      </w:rPr>
      <w:fldChar w:fldCharType="begin"/>
    </w:r>
    <w:r>
      <w:rPr>
        <w:rStyle w:val="Nmerodepgina"/>
      </w:rPr>
      <w:instrText xml:space="preserve"> PAGE </w:instrText>
    </w:r>
    <w:r>
      <w:rPr>
        <w:rStyle w:val="Nmerodepgina"/>
      </w:rPr>
      <w:fldChar w:fldCharType="separate"/>
    </w:r>
    <w:r>
      <w:rPr>
        <w:rStyle w:val="Nmerodepgina"/>
        <w:noProof/>
      </w:rPr>
      <w:t>29</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D90707" w:rsidRDefault="00D90707" w:rsidP="00CA31F6">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D90707" w:rsidRDefault="00D90707" w:rsidP="00CA31F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02396"/>
    <w:multiLevelType w:val="hybridMultilevel"/>
    <w:tmpl w:val="CD303ADA"/>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2F80A00"/>
    <w:multiLevelType w:val="hybridMultilevel"/>
    <w:tmpl w:val="A692A2F4"/>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46491BA4"/>
    <w:multiLevelType w:val="hybridMultilevel"/>
    <w:tmpl w:val="15FCDE30"/>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8"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860"/>
        </w:tabs>
        <w:ind w:left="860"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77A413D9"/>
    <w:multiLevelType w:val="multilevel"/>
    <w:tmpl w:val="377C1BD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7"/>
  </w:num>
  <w:num w:numId="2">
    <w:abstractNumId w:val="8"/>
  </w:num>
  <w:num w:numId="3">
    <w:abstractNumId w:val="2"/>
  </w:num>
  <w:num w:numId="4">
    <w:abstractNumId w:val="9"/>
  </w:num>
  <w:num w:numId="5">
    <w:abstractNumId w:val="5"/>
  </w:num>
  <w:num w:numId="6">
    <w:abstractNumId w:val="14"/>
  </w:num>
  <w:num w:numId="7">
    <w:abstractNumId w:val="10"/>
  </w:num>
  <w:num w:numId="8">
    <w:abstractNumId w:val="4"/>
  </w:num>
  <w:num w:numId="9">
    <w:abstractNumId w:val="12"/>
  </w:num>
  <w:num w:numId="10">
    <w:abstractNumId w:val="3"/>
  </w:num>
  <w:num w:numId="11">
    <w:abstractNumId w:val="1"/>
  </w:num>
  <w:num w:numId="12">
    <w:abstractNumId w:val="6"/>
  </w:num>
  <w:num w:numId="13">
    <w:abstractNumId w:val="0"/>
  </w:num>
  <w:num w:numId="14">
    <w:abstractNumId w:val="13"/>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1"/>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tiane Schwanck Schardosim">
    <w15:presenceInfo w15:providerId="AD" w15:userId="S-1-5-21-1694574831-2701815030-435008600-28319"/>
  </w15:person>
  <w15:person w15:author="Érico Souza Loewe">
    <w15:presenceInfo w15:providerId="Windows Live" w15:userId="6770072f9b07a105"/>
  </w15:person>
  <w15:person w15:author="Juliano Varella De Carvalho">
    <w15:presenceInfo w15:providerId="AD" w15:userId="S::julianovc@feevale.br::9cea3f56-0c06-47ce-98db-11f67296d8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9F4"/>
    <w:rsid w:val="00000C04"/>
    <w:rsid w:val="00000C6E"/>
    <w:rsid w:val="000015E6"/>
    <w:rsid w:val="00002CE5"/>
    <w:rsid w:val="0000331E"/>
    <w:rsid w:val="000033F1"/>
    <w:rsid w:val="00004E28"/>
    <w:rsid w:val="0000580C"/>
    <w:rsid w:val="00006881"/>
    <w:rsid w:val="000069A5"/>
    <w:rsid w:val="00007C83"/>
    <w:rsid w:val="00007E27"/>
    <w:rsid w:val="00007F95"/>
    <w:rsid w:val="0001141D"/>
    <w:rsid w:val="00011779"/>
    <w:rsid w:val="000118EE"/>
    <w:rsid w:val="00011D1C"/>
    <w:rsid w:val="00014514"/>
    <w:rsid w:val="000158A7"/>
    <w:rsid w:val="00015948"/>
    <w:rsid w:val="00016710"/>
    <w:rsid w:val="000200DD"/>
    <w:rsid w:val="00020FB0"/>
    <w:rsid w:val="000210A2"/>
    <w:rsid w:val="00022C14"/>
    <w:rsid w:val="00023104"/>
    <w:rsid w:val="000233AD"/>
    <w:rsid w:val="000244ED"/>
    <w:rsid w:val="00025BC5"/>
    <w:rsid w:val="00025FCC"/>
    <w:rsid w:val="00030234"/>
    <w:rsid w:val="0003042A"/>
    <w:rsid w:val="000304A7"/>
    <w:rsid w:val="0003142F"/>
    <w:rsid w:val="00031921"/>
    <w:rsid w:val="0003212C"/>
    <w:rsid w:val="00033685"/>
    <w:rsid w:val="00033EB9"/>
    <w:rsid w:val="000343BB"/>
    <w:rsid w:val="00034EF4"/>
    <w:rsid w:val="000355CB"/>
    <w:rsid w:val="00035600"/>
    <w:rsid w:val="00036CF5"/>
    <w:rsid w:val="00037480"/>
    <w:rsid w:val="00037B4D"/>
    <w:rsid w:val="00040FAF"/>
    <w:rsid w:val="0004177C"/>
    <w:rsid w:val="00042ABD"/>
    <w:rsid w:val="000438D5"/>
    <w:rsid w:val="00044C36"/>
    <w:rsid w:val="00046157"/>
    <w:rsid w:val="000500A2"/>
    <w:rsid w:val="0005036F"/>
    <w:rsid w:val="000511B3"/>
    <w:rsid w:val="00051A51"/>
    <w:rsid w:val="00052630"/>
    <w:rsid w:val="00052712"/>
    <w:rsid w:val="00054150"/>
    <w:rsid w:val="000558AF"/>
    <w:rsid w:val="0005610C"/>
    <w:rsid w:val="00056B33"/>
    <w:rsid w:val="00057334"/>
    <w:rsid w:val="000605BC"/>
    <w:rsid w:val="000617F5"/>
    <w:rsid w:val="000624EF"/>
    <w:rsid w:val="000658F9"/>
    <w:rsid w:val="00065B2B"/>
    <w:rsid w:val="000662E4"/>
    <w:rsid w:val="00066BD4"/>
    <w:rsid w:val="00067F07"/>
    <w:rsid w:val="000700DE"/>
    <w:rsid w:val="00070C47"/>
    <w:rsid w:val="000725C4"/>
    <w:rsid w:val="00073922"/>
    <w:rsid w:val="00074D32"/>
    <w:rsid w:val="000750EB"/>
    <w:rsid w:val="00075EF6"/>
    <w:rsid w:val="00076C7E"/>
    <w:rsid w:val="0008033C"/>
    <w:rsid w:val="00080343"/>
    <w:rsid w:val="00080E90"/>
    <w:rsid w:val="000823A9"/>
    <w:rsid w:val="000831CB"/>
    <w:rsid w:val="00084447"/>
    <w:rsid w:val="00086218"/>
    <w:rsid w:val="0008752E"/>
    <w:rsid w:val="0009114B"/>
    <w:rsid w:val="00091371"/>
    <w:rsid w:val="000916FC"/>
    <w:rsid w:val="00091F94"/>
    <w:rsid w:val="00092AC7"/>
    <w:rsid w:val="00093E58"/>
    <w:rsid w:val="0009495C"/>
    <w:rsid w:val="000964B3"/>
    <w:rsid w:val="00096C61"/>
    <w:rsid w:val="000A06F5"/>
    <w:rsid w:val="000A0DD2"/>
    <w:rsid w:val="000A15E3"/>
    <w:rsid w:val="000A1682"/>
    <w:rsid w:val="000A1A0E"/>
    <w:rsid w:val="000A1E1A"/>
    <w:rsid w:val="000A30CD"/>
    <w:rsid w:val="000A30D1"/>
    <w:rsid w:val="000A31CF"/>
    <w:rsid w:val="000A3561"/>
    <w:rsid w:val="000A3B00"/>
    <w:rsid w:val="000A3B3D"/>
    <w:rsid w:val="000A3E16"/>
    <w:rsid w:val="000A5B1B"/>
    <w:rsid w:val="000A5B93"/>
    <w:rsid w:val="000A6503"/>
    <w:rsid w:val="000B0FEF"/>
    <w:rsid w:val="000B1589"/>
    <w:rsid w:val="000B2D0D"/>
    <w:rsid w:val="000B43F3"/>
    <w:rsid w:val="000B6FB9"/>
    <w:rsid w:val="000B7680"/>
    <w:rsid w:val="000B7BD9"/>
    <w:rsid w:val="000B7EF7"/>
    <w:rsid w:val="000C049F"/>
    <w:rsid w:val="000C17E6"/>
    <w:rsid w:val="000C1A86"/>
    <w:rsid w:val="000C2C66"/>
    <w:rsid w:val="000C396C"/>
    <w:rsid w:val="000C3B63"/>
    <w:rsid w:val="000C4C09"/>
    <w:rsid w:val="000C619D"/>
    <w:rsid w:val="000C7C6D"/>
    <w:rsid w:val="000D1CE9"/>
    <w:rsid w:val="000D1F97"/>
    <w:rsid w:val="000D2456"/>
    <w:rsid w:val="000D29A5"/>
    <w:rsid w:val="000D48E6"/>
    <w:rsid w:val="000D4B14"/>
    <w:rsid w:val="000D75A6"/>
    <w:rsid w:val="000E08FD"/>
    <w:rsid w:val="000E0E6F"/>
    <w:rsid w:val="000E0EFF"/>
    <w:rsid w:val="000E1AFB"/>
    <w:rsid w:val="000E1D95"/>
    <w:rsid w:val="000E20F6"/>
    <w:rsid w:val="000E38E4"/>
    <w:rsid w:val="000E3A5F"/>
    <w:rsid w:val="000E3BBD"/>
    <w:rsid w:val="000E3E85"/>
    <w:rsid w:val="000E785A"/>
    <w:rsid w:val="000E7C35"/>
    <w:rsid w:val="000E7E0E"/>
    <w:rsid w:val="000F03E2"/>
    <w:rsid w:val="000F2A3F"/>
    <w:rsid w:val="000F2C68"/>
    <w:rsid w:val="000F2CA3"/>
    <w:rsid w:val="000F35FF"/>
    <w:rsid w:val="000F39E5"/>
    <w:rsid w:val="000F3B13"/>
    <w:rsid w:val="000F40B2"/>
    <w:rsid w:val="000F48FA"/>
    <w:rsid w:val="000F4E17"/>
    <w:rsid w:val="000F5554"/>
    <w:rsid w:val="000F766B"/>
    <w:rsid w:val="00100335"/>
    <w:rsid w:val="00100C1D"/>
    <w:rsid w:val="00101A83"/>
    <w:rsid w:val="00103B48"/>
    <w:rsid w:val="00105560"/>
    <w:rsid w:val="00106097"/>
    <w:rsid w:val="00106382"/>
    <w:rsid w:val="00107802"/>
    <w:rsid w:val="00107911"/>
    <w:rsid w:val="00110EBE"/>
    <w:rsid w:val="001110DF"/>
    <w:rsid w:val="001114F6"/>
    <w:rsid w:val="00111BB6"/>
    <w:rsid w:val="0011263A"/>
    <w:rsid w:val="00113235"/>
    <w:rsid w:val="00113ED4"/>
    <w:rsid w:val="001142B7"/>
    <w:rsid w:val="0011471A"/>
    <w:rsid w:val="001153A0"/>
    <w:rsid w:val="00116BE4"/>
    <w:rsid w:val="00116CCF"/>
    <w:rsid w:val="001173DF"/>
    <w:rsid w:val="00117E6F"/>
    <w:rsid w:val="00120020"/>
    <w:rsid w:val="001202B3"/>
    <w:rsid w:val="00122BC0"/>
    <w:rsid w:val="00123767"/>
    <w:rsid w:val="00123D2C"/>
    <w:rsid w:val="00123FAD"/>
    <w:rsid w:val="0012444C"/>
    <w:rsid w:val="00124870"/>
    <w:rsid w:val="001262BA"/>
    <w:rsid w:val="00126765"/>
    <w:rsid w:val="00127E72"/>
    <w:rsid w:val="00130BE8"/>
    <w:rsid w:val="00131701"/>
    <w:rsid w:val="00132291"/>
    <w:rsid w:val="00133319"/>
    <w:rsid w:val="00133BC3"/>
    <w:rsid w:val="00135ED6"/>
    <w:rsid w:val="00136476"/>
    <w:rsid w:val="00137168"/>
    <w:rsid w:val="0013729B"/>
    <w:rsid w:val="00142DB2"/>
    <w:rsid w:val="00144E32"/>
    <w:rsid w:val="00144E83"/>
    <w:rsid w:val="001459F2"/>
    <w:rsid w:val="00145F98"/>
    <w:rsid w:val="001520D5"/>
    <w:rsid w:val="00152AD4"/>
    <w:rsid w:val="00152CB9"/>
    <w:rsid w:val="001531B8"/>
    <w:rsid w:val="001542D6"/>
    <w:rsid w:val="001548B1"/>
    <w:rsid w:val="001550B2"/>
    <w:rsid w:val="00155708"/>
    <w:rsid w:val="00156029"/>
    <w:rsid w:val="00157001"/>
    <w:rsid w:val="0016081C"/>
    <w:rsid w:val="0016101C"/>
    <w:rsid w:val="00161244"/>
    <w:rsid w:val="00161AD6"/>
    <w:rsid w:val="001624CD"/>
    <w:rsid w:val="00162619"/>
    <w:rsid w:val="00162F77"/>
    <w:rsid w:val="00163AF4"/>
    <w:rsid w:val="001644BA"/>
    <w:rsid w:val="00164F6E"/>
    <w:rsid w:val="00166CB7"/>
    <w:rsid w:val="00167586"/>
    <w:rsid w:val="00171833"/>
    <w:rsid w:val="00171C68"/>
    <w:rsid w:val="0017385D"/>
    <w:rsid w:val="0017416A"/>
    <w:rsid w:val="00175C82"/>
    <w:rsid w:val="00176C47"/>
    <w:rsid w:val="00176F31"/>
    <w:rsid w:val="0017712E"/>
    <w:rsid w:val="0017724A"/>
    <w:rsid w:val="0018064D"/>
    <w:rsid w:val="00180781"/>
    <w:rsid w:val="00180E28"/>
    <w:rsid w:val="00183FE1"/>
    <w:rsid w:val="00184CE5"/>
    <w:rsid w:val="00187032"/>
    <w:rsid w:val="00187174"/>
    <w:rsid w:val="0019064E"/>
    <w:rsid w:val="00192084"/>
    <w:rsid w:val="00192101"/>
    <w:rsid w:val="00192BD0"/>
    <w:rsid w:val="00193DAA"/>
    <w:rsid w:val="00194BAB"/>
    <w:rsid w:val="00194C66"/>
    <w:rsid w:val="001956E6"/>
    <w:rsid w:val="00196CC2"/>
    <w:rsid w:val="00197040"/>
    <w:rsid w:val="0019741D"/>
    <w:rsid w:val="001A0156"/>
    <w:rsid w:val="001A128B"/>
    <w:rsid w:val="001A18FD"/>
    <w:rsid w:val="001A2690"/>
    <w:rsid w:val="001A536D"/>
    <w:rsid w:val="001A60F6"/>
    <w:rsid w:val="001A6A2E"/>
    <w:rsid w:val="001A729E"/>
    <w:rsid w:val="001A7A73"/>
    <w:rsid w:val="001B28A3"/>
    <w:rsid w:val="001B2E39"/>
    <w:rsid w:val="001B337E"/>
    <w:rsid w:val="001B3EC7"/>
    <w:rsid w:val="001B448D"/>
    <w:rsid w:val="001B6003"/>
    <w:rsid w:val="001B6762"/>
    <w:rsid w:val="001B6AE9"/>
    <w:rsid w:val="001B7173"/>
    <w:rsid w:val="001C052E"/>
    <w:rsid w:val="001C0AB3"/>
    <w:rsid w:val="001C1637"/>
    <w:rsid w:val="001C3942"/>
    <w:rsid w:val="001C3AF8"/>
    <w:rsid w:val="001C3DD0"/>
    <w:rsid w:val="001C4201"/>
    <w:rsid w:val="001C42A9"/>
    <w:rsid w:val="001C4ED6"/>
    <w:rsid w:val="001C6C85"/>
    <w:rsid w:val="001C6C9A"/>
    <w:rsid w:val="001C7714"/>
    <w:rsid w:val="001D05A1"/>
    <w:rsid w:val="001D1B89"/>
    <w:rsid w:val="001D2070"/>
    <w:rsid w:val="001D208F"/>
    <w:rsid w:val="001D264D"/>
    <w:rsid w:val="001D2E17"/>
    <w:rsid w:val="001D4368"/>
    <w:rsid w:val="001D5A80"/>
    <w:rsid w:val="001D6C1B"/>
    <w:rsid w:val="001E07DF"/>
    <w:rsid w:val="001E0A1A"/>
    <w:rsid w:val="001E0CB9"/>
    <w:rsid w:val="001E10C6"/>
    <w:rsid w:val="001E1112"/>
    <w:rsid w:val="001E1B30"/>
    <w:rsid w:val="001E1F73"/>
    <w:rsid w:val="001E4C01"/>
    <w:rsid w:val="001E4C5D"/>
    <w:rsid w:val="001E5306"/>
    <w:rsid w:val="001E5816"/>
    <w:rsid w:val="001E5D2C"/>
    <w:rsid w:val="001E7362"/>
    <w:rsid w:val="001F075D"/>
    <w:rsid w:val="001F0FC5"/>
    <w:rsid w:val="001F1365"/>
    <w:rsid w:val="001F1A54"/>
    <w:rsid w:val="001F2A84"/>
    <w:rsid w:val="001F3B1C"/>
    <w:rsid w:val="001F3F3B"/>
    <w:rsid w:val="001F45AA"/>
    <w:rsid w:val="001F461A"/>
    <w:rsid w:val="001F4C77"/>
    <w:rsid w:val="001F52F1"/>
    <w:rsid w:val="001F53A5"/>
    <w:rsid w:val="001F5A21"/>
    <w:rsid w:val="001F6A54"/>
    <w:rsid w:val="001F7041"/>
    <w:rsid w:val="001F713F"/>
    <w:rsid w:val="0020033C"/>
    <w:rsid w:val="00200B8F"/>
    <w:rsid w:val="00201E61"/>
    <w:rsid w:val="00203F1E"/>
    <w:rsid w:val="0020708D"/>
    <w:rsid w:val="002074FA"/>
    <w:rsid w:val="00210407"/>
    <w:rsid w:val="00211AFB"/>
    <w:rsid w:val="00211D6D"/>
    <w:rsid w:val="00212413"/>
    <w:rsid w:val="00213380"/>
    <w:rsid w:val="0021438F"/>
    <w:rsid w:val="00214395"/>
    <w:rsid w:val="002155B6"/>
    <w:rsid w:val="00215D62"/>
    <w:rsid w:val="00215DF2"/>
    <w:rsid w:val="00215E77"/>
    <w:rsid w:val="00216519"/>
    <w:rsid w:val="0021697D"/>
    <w:rsid w:val="00220D74"/>
    <w:rsid w:val="00222E9F"/>
    <w:rsid w:val="002246DF"/>
    <w:rsid w:val="00224D30"/>
    <w:rsid w:val="00226BF9"/>
    <w:rsid w:val="0023127B"/>
    <w:rsid w:val="002314E1"/>
    <w:rsid w:val="00231ACD"/>
    <w:rsid w:val="002337EE"/>
    <w:rsid w:val="0023412E"/>
    <w:rsid w:val="002364DA"/>
    <w:rsid w:val="002367B6"/>
    <w:rsid w:val="002367C8"/>
    <w:rsid w:val="00237241"/>
    <w:rsid w:val="00240613"/>
    <w:rsid w:val="00240FAE"/>
    <w:rsid w:val="002419AF"/>
    <w:rsid w:val="00242AFF"/>
    <w:rsid w:val="002430E3"/>
    <w:rsid w:val="00243404"/>
    <w:rsid w:val="00244116"/>
    <w:rsid w:val="002448DF"/>
    <w:rsid w:val="00244979"/>
    <w:rsid w:val="002461BF"/>
    <w:rsid w:val="00246436"/>
    <w:rsid w:val="00246A57"/>
    <w:rsid w:val="002477F7"/>
    <w:rsid w:val="0025003C"/>
    <w:rsid w:val="00250CE2"/>
    <w:rsid w:val="00251C08"/>
    <w:rsid w:val="00251E4B"/>
    <w:rsid w:val="00251F73"/>
    <w:rsid w:val="002522D8"/>
    <w:rsid w:val="00252515"/>
    <w:rsid w:val="002538BA"/>
    <w:rsid w:val="00253CC2"/>
    <w:rsid w:val="00253E4B"/>
    <w:rsid w:val="0025512A"/>
    <w:rsid w:val="00256539"/>
    <w:rsid w:val="00256BF0"/>
    <w:rsid w:val="00256BF8"/>
    <w:rsid w:val="00257F87"/>
    <w:rsid w:val="0026046A"/>
    <w:rsid w:val="00261ACE"/>
    <w:rsid w:val="00261EE2"/>
    <w:rsid w:val="002638C0"/>
    <w:rsid w:val="00263DDD"/>
    <w:rsid w:val="0026450D"/>
    <w:rsid w:val="002645B0"/>
    <w:rsid w:val="00264A84"/>
    <w:rsid w:val="0026524E"/>
    <w:rsid w:val="00265504"/>
    <w:rsid w:val="00265538"/>
    <w:rsid w:val="002657F3"/>
    <w:rsid w:val="002669F5"/>
    <w:rsid w:val="00266AAF"/>
    <w:rsid w:val="00266E2E"/>
    <w:rsid w:val="002728EA"/>
    <w:rsid w:val="00272F79"/>
    <w:rsid w:val="002736FC"/>
    <w:rsid w:val="00275D20"/>
    <w:rsid w:val="00277DEC"/>
    <w:rsid w:val="0028169A"/>
    <w:rsid w:val="00281F2A"/>
    <w:rsid w:val="0028296A"/>
    <w:rsid w:val="00285410"/>
    <w:rsid w:val="002858E3"/>
    <w:rsid w:val="00285BCB"/>
    <w:rsid w:val="0028654B"/>
    <w:rsid w:val="00286CCA"/>
    <w:rsid w:val="00286FFE"/>
    <w:rsid w:val="002873FC"/>
    <w:rsid w:val="00291B87"/>
    <w:rsid w:val="00292515"/>
    <w:rsid w:val="0029277B"/>
    <w:rsid w:val="0029332C"/>
    <w:rsid w:val="00293CF9"/>
    <w:rsid w:val="002951C2"/>
    <w:rsid w:val="0029586E"/>
    <w:rsid w:val="00295C4C"/>
    <w:rsid w:val="002967D2"/>
    <w:rsid w:val="002A0697"/>
    <w:rsid w:val="002A164E"/>
    <w:rsid w:val="002A1C5F"/>
    <w:rsid w:val="002A1DBB"/>
    <w:rsid w:val="002A269B"/>
    <w:rsid w:val="002A357A"/>
    <w:rsid w:val="002A3F80"/>
    <w:rsid w:val="002A59B1"/>
    <w:rsid w:val="002A72DA"/>
    <w:rsid w:val="002B021F"/>
    <w:rsid w:val="002B2A8B"/>
    <w:rsid w:val="002B2B77"/>
    <w:rsid w:val="002B30BD"/>
    <w:rsid w:val="002B3257"/>
    <w:rsid w:val="002B3315"/>
    <w:rsid w:val="002B331B"/>
    <w:rsid w:val="002B6379"/>
    <w:rsid w:val="002B6519"/>
    <w:rsid w:val="002B6979"/>
    <w:rsid w:val="002B6B6F"/>
    <w:rsid w:val="002B6F65"/>
    <w:rsid w:val="002C0684"/>
    <w:rsid w:val="002C09E3"/>
    <w:rsid w:val="002C28DF"/>
    <w:rsid w:val="002C2ED8"/>
    <w:rsid w:val="002C3AC3"/>
    <w:rsid w:val="002C4866"/>
    <w:rsid w:val="002C5ED2"/>
    <w:rsid w:val="002C6101"/>
    <w:rsid w:val="002C69FA"/>
    <w:rsid w:val="002C6DC7"/>
    <w:rsid w:val="002D0D3C"/>
    <w:rsid w:val="002D0E01"/>
    <w:rsid w:val="002D1363"/>
    <w:rsid w:val="002D2ACF"/>
    <w:rsid w:val="002D33DD"/>
    <w:rsid w:val="002D3500"/>
    <w:rsid w:val="002D4647"/>
    <w:rsid w:val="002D545F"/>
    <w:rsid w:val="002D5D1C"/>
    <w:rsid w:val="002D7CBA"/>
    <w:rsid w:val="002D7D4B"/>
    <w:rsid w:val="002E16AD"/>
    <w:rsid w:val="002E1C85"/>
    <w:rsid w:val="002E1D02"/>
    <w:rsid w:val="002E1EE0"/>
    <w:rsid w:val="002E2086"/>
    <w:rsid w:val="002E3726"/>
    <w:rsid w:val="002E41D8"/>
    <w:rsid w:val="002E4942"/>
    <w:rsid w:val="002E64DE"/>
    <w:rsid w:val="002E7AB5"/>
    <w:rsid w:val="002F02B8"/>
    <w:rsid w:val="002F0607"/>
    <w:rsid w:val="002F15C3"/>
    <w:rsid w:val="002F19D4"/>
    <w:rsid w:val="002F1CFC"/>
    <w:rsid w:val="002F1D1A"/>
    <w:rsid w:val="002F3492"/>
    <w:rsid w:val="002F37B9"/>
    <w:rsid w:val="002F4358"/>
    <w:rsid w:val="002F4BBE"/>
    <w:rsid w:val="002F50CD"/>
    <w:rsid w:val="002F6935"/>
    <w:rsid w:val="002F6BE8"/>
    <w:rsid w:val="002F7491"/>
    <w:rsid w:val="002F7588"/>
    <w:rsid w:val="003005E3"/>
    <w:rsid w:val="003008EC"/>
    <w:rsid w:val="003012AF"/>
    <w:rsid w:val="00301302"/>
    <w:rsid w:val="00301B22"/>
    <w:rsid w:val="00302815"/>
    <w:rsid w:val="003028F9"/>
    <w:rsid w:val="00302ACD"/>
    <w:rsid w:val="00302CD2"/>
    <w:rsid w:val="0030320C"/>
    <w:rsid w:val="003054DB"/>
    <w:rsid w:val="00305D45"/>
    <w:rsid w:val="00306360"/>
    <w:rsid w:val="003074EF"/>
    <w:rsid w:val="00307B26"/>
    <w:rsid w:val="00307F38"/>
    <w:rsid w:val="003106D8"/>
    <w:rsid w:val="00310DAD"/>
    <w:rsid w:val="00310DD6"/>
    <w:rsid w:val="00310EA6"/>
    <w:rsid w:val="00310F84"/>
    <w:rsid w:val="00313722"/>
    <w:rsid w:val="00313845"/>
    <w:rsid w:val="003154C6"/>
    <w:rsid w:val="003154CF"/>
    <w:rsid w:val="00316BEC"/>
    <w:rsid w:val="00316D79"/>
    <w:rsid w:val="00317339"/>
    <w:rsid w:val="003179D2"/>
    <w:rsid w:val="00320A49"/>
    <w:rsid w:val="003217A5"/>
    <w:rsid w:val="00324E6A"/>
    <w:rsid w:val="00324F5C"/>
    <w:rsid w:val="003264E0"/>
    <w:rsid w:val="00326A2B"/>
    <w:rsid w:val="003272CB"/>
    <w:rsid w:val="0033089C"/>
    <w:rsid w:val="0033142C"/>
    <w:rsid w:val="00331C3E"/>
    <w:rsid w:val="003339D8"/>
    <w:rsid w:val="003354BF"/>
    <w:rsid w:val="003358E0"/>
    <w:rsid w:val="00335A74"/>
    <w:rsid w:val="0034010D"/>
    <w:rsid w:val="003407D7"/>
    <w:rsid w:val="003409B7"/>
    <w:rsid w:val="0034169E"/>
    <w:rsid w:val="00341AFA"/>
    <w:rsid w:val="00341E20"/>
    <w:rsid w:val="003428BA"/>
    <w:rsid w:val="00342AAD"/>
    <w:rsid w:val="00342EAF"/>
    <w:rsid w:val="003437DF"/>
    <w:rsid w:val="00343FE4"/>
    <w:rsid w:val="00344796"/>
    <w:rsid w:val="00345147"/>
    <w:rsid w:val="003452B1"/>
    <w:rsid w:val="0034576E"/>
    <w:rsid w:val="00345F52"/>
    <w:rsid w:val="0034606C"/>
    <w:rsid w:val="00350042"/>
    <w:rsid w:val="003514F9"/>
    <w:rsid w:val="00351DDA"/>
    <w:rsid w:val="00351F71"/>
    <w:rsid w:val="00352AFF"/>
    <w:rsid w:val="00353413"/>
    <w:rsid w:val="003534C8"/>
    <w:rsid w:val="0035375E"/>
    <w:rsid w:val="00354103"/>
    <w:rsid w:val="00354A42"/>
    <w:rsid w:val="00354D82"/>
    <w:rsid w:val="0035535F"/>
    <w:rsid w:val="00355FC9"/>
    <w:rsid w:val="003564E6"/>
    <w:rsid w:val="00356538"/>
    <w:rsid w:val="00356B19"/>
    <w:rsid w:val="00360703"/>
    <w:rsid w:val="00360AD6"/>
    <w:rsid w:val="00360E5F"/>
    <w:rsid w:val="00361EDD"/>
    <w:rsid w:val="00362BE1"/>
    <w:rsid w:val="00362D8A"/>
    <w:rsid w:val="00363B83"/>
    <w:rsid w:val="00363DC0"/>
    <w:rsid w:val="00363DCC"/>
    <w:rsid w:val="003656CA"/>
    <w:rsid w:val="003665B2"/>
    <w:rsid w:val="00366F6E"/>
    <w:rsid w:val="003679F5"/>
    <w:rsid w:val="00367A34"/>
    <w:rsid w:val="0037075D"/>
    <w:rsid w:val="00370835"/>
    <w:rsid w:val="003711B8"/>
    <w:rsid w:val="0037700F"/>
    <w:rsid w:val="003771D9"/>
    <w:rsid w:val="003771F4"/>
    <w:rsid w:val="003776BA"/>
    <w:rsid w:val="0037792A"/>
    <w:rsid w:val="00377BBD"/>
    <w:rsid w:val="00377EB4"/>
    <w:rsid w:val="00381EE6"/>
    <w:rsid w:val="00383060"/>
    <w:rsid w:val="0038495F"/>
    <w:rsid w:val="00386344"/>
    <w:rsid w:val="003864E5"/>
    <w:rsid w:val="00386DD8"/>
    <w:rsid w:val="00390005"/>
    <w:rsid w:val="003900CE"/>
    <w:rsid w:val="00392459"/>
    <w:rsid w:val="003929EF"/>
    <w:rsid w:val="00393A4C"/>
    <w:rsid w:val="00394FEB"/>
    <w:rsid w:val="0039573D"/>
    <w:rsid w:val="00396243"/>
    <w:rsid w:val="00396453"/>
    <w:rsid w:val="003975B9"/>
    <w:rsid w:val="003A136C"/>
    <w:rsid w:val="003A233C"/>
    <w:rsid w:val="003A2A21"/>
    <w:rsid w:val="003A328D"/>
    <w:rsid w:val="003A34EC"/>
    <w:rsid w:val="003A3BB6"/>
    <w:rsid w:val="003A56BB"/>
    <w:rsid w:val="003A5B9F"/>
    <w:rsid w:val="003A615F"/>
    <w:rsid w:val="003A62C0"/>
    <w:rsid w:val="003A6464"/>
    <w:rsid w:val="003A6BDD"/>
    <w:rsid w:val="003A6D15"/>
    <w:rsid w:val="003A719E"/>
    <w:rsid w:val="003B0444"/>
    <w:rsid w:val="003B05BD"/>
    <w:rsid w:val="003B1F3F"/>
    <w:rsid w:val="003B2512"/>
    <w:rsid w:val="003B370A"/>
    <w:rsid w:val="003B46F3"/>
    <w:rsid w:val="003B54D7"/>
    <w:rsid w:val="003B56C3"/>
    <w:rsid w:val="003B6A4F"/>
    <w:rsid w:val="003B7595"/>
    <w:rsid w:val="003B78E9"/>
    <w:rsid w:val="003B79F8"/>
    <w:rsid w:val="003C1215"/>
    <w:rsid w:val="003C1616"/>
    <w:rsid w:val="003C1772"/>
    <w:rsid w:val="003C23FD"/>
    <w:rsid w:val="003C2739"/>
    <w:rsid w:val="003C2EA1"/>
    <w:rsid w:val="003C3087"/>
    <w:rsid w:val="003C36AB"/>
    <w:rsid w:val="003C410D"/>
    <w:rsid w:val="003C49D3"/>
    <w:rsid w:val="003C4ACB"/>
    <w:rsid w:val="003C5738"/>
    <w:rsid w:val="003C5B9A"/>
    <w:rsid w:val="003C6629"/>
    <w:rsid w:val="003C6841"/>
    <w:rsid w:val="003D0225"/>
    <w:rsid w:val="003D07A4"/>
    <w:rsid w:val="003D1716"/>
    <w:rsid w:val="003D2520"/>
    <w:rsid w:val="003D3A2A"/>
    <w:rsid w:val="003D3EE2"/>
    <w:rsid w:val="003D45F6"/>
    <w:rsid w:val="003D4992"/>
    <w:rsid w:val="003D50AF"/>
    <w:rsid w:val="003D53D0"/>
    <w:rsid w:val="003D5985"/>
    <w:rsid w:val="003D5E2C"/>
    <w:rsid w:val="003D661C"/>
    <w:rsid w:val="003D72FC"/>
    <w:rsid w:val="003E01C9"/>
    <w:rsid w:val="003E276D"/>
    <w:rsid w:val="003E2A27"/>
    <w:rsid w:val="003E2D3F"/>
    <w:rsid w:val="003E30FB"/>
    <w:rsid w:val="003E3DF9"/>
    <w:rsid w:val="003E6969"/>
    <w:rsid w:val="003E6BD2"/>
    <w:rsid w:val="003E7D1F"/>
    <w:rsid w:val="003F1DA1"/>
    <w:rsid w:val="003F25FB"/>
    <w:rsid w:val="003F2926"/>
    <w:rsid w:val="003F37F3"/>
    <w:rsid w:val="003F394B"/>
    <w:rsid w:val="003F3A8A"/>
    <w:rsid w:val="003F3B30"/>
    <w:rsid w:val="003F4DAB"/>
    <w:rsid w:val="003F7E72"/>
    <w:rsid w:val="00400306"/>
    <w:rsid w:val="0040163B"/>
    <w:rsid w:val="004019D4"/>
    <w:rsid w:val="00401FCA"/>
    <w:rsid w:val="004032F8"/>
    <w:rsid w:val="00403B36"/>
    <w:rsid w:val="00404630"/>
    <w:rsid w:val="00404658"/>
    <w:rsid w:val="004057A3"/>
    <w:rsid w:val="00407EFB"/>
    <w:rsid w:val="00407F27"/>
    <w:rsid w:val="0041002E"/>
    <w:rsid w:val="00410E32"/>
    <w:rsid w:val="00411CBF"/>
    <w:rsid w:val="0041211D"/>
    <w:rsid w:val="00412F59"/>
    <w:rsid w:val="00413F67"/>
    <w:rsid w:val="00414B90"/>
    <w:rsid w:val="00414DB8"/>
    <w:rsid w:val="00415500"/>
    <w:rsid w:val="00416593"/>
    <w:rsid w:val="00416766"/>
    <w:rsid w:val="00417CDC"/>
    <w:rsid w:val="00420799"/>
    <w:rsid w:val="00420B24"/>
    <w:rsid w:val="00422668"/>
    <w:rsid w:val="004237FA"/>
    <w:rsid w:val="00423AB6"/>
    <w:rsid w:val="00425EA6"/>
    <w:rsid w:val="004263E0"/>
    <w:rsid w:val="00426FA3"/>
    <w:rsid w:val="00427ACF"/>
    <w:rsid w:val="0043113F"/>
    <w:rsid w:val="004312F9"/>
    <w:rsid w:val="00431A87"/>
    <w:rsid w:val="00431B22"/>
    <w:rsid w:val="0043213B"/>
    <w:rsid w:val="004323D6"/>
    <w:rsid w:val="0043256B"/>
    <w:rsid w:val="00432821"/>
    <w:rsid w:val="00432ED7"/>
    <w:rsid w:val="00432FE5"/>
    <w:rsid w:val="0043349A"/>
    <w:rsid w:val="00433FDA"/>
    <w:rsid w:val="00434477"/>
    <w:rsid w:val="00435ECB"/>
    <w:rsid w:val="004367EC"/>
    <w:rsid w:val="00437047"/>
    <w:rsid w:val="004372BD"/>
    <w:rsid w:val="00440190"/>
    <w:rsid w:val="004415D8"/>
    <w:rsid w:val="00441FD9"/>
    <w:rsid w:val="0044214C"/>
    <w:rsid w:val="004430B1"/>
    <w:rsid w:val="0044472D"/>
    <w:rsid w:val="004453EE"/>
    <w:rsid w:val="004455FF"/>
    <w:rsid w:val="0044657D"/>
    <w:rsid w:val="004476D1"/>
    <w:rsid w:val="00450B70"/>
    <w:rsid w:val="00451818"/>
    <w:rsid w:val="00451AE1"/>
    <w:rsid w:val="00452894"/>
    <w:rsid w:val="00452D0C"/>
    <w:rsid w:val="00453659"/>
    <w:rsid w:val="004550D1"/>
    <w:rsid w:val="00456EA6"/>
    <w:rsid w:val="004573D8"/>
    <w:rsid w:val="00457D80"/>
    <w:rsid w:val="0046022D"/>
    <w:rsid w:val="00461220"/>
    <w:rsid w:val="004625D3"/>
    <w:rsid w:val="00462633"/>
    <w:rsid w:val="00462A36"/>
    <w:rsid w:val="00463D3C"/>
    <w:rsid w:val="00463F8D"/>
    <w:rsid w:val="0046487C"/>
    <w:rsid w:val="0046677E"/>
    <w:rsid w:val="00466889"/>
    <w:rsid w:val="00467164"/>
    <w:rsid w:val="0047005D"/>
    <w:rsid w:val="00470688"/>
    <w:rsid w:val="004710EA"/>
    <w:rsid w:val="00471239"/>
    <w:rsid w:val="00471514"/>
    <w:rsid w:val="00471674"/>
    <w:rsid w:val="0047251D"/>
    <w:rsid w:val="0047293F"/>
    <w:rsid w:val="00473796"/>
    <w:rsid w:val="00473AC1"/>
    <w:rsid w:val="00474079"/>
    <w:rsid w:val="00481C56"/>
    <w:rsid w:val="00483170"/>
    <w:rsid w:val="004832B1"/>
    <w:rsid w:val="00483F8C"/>
    <w:rsid w:val="0048499C"/>
    <w:rsid w:val="00485922"/>
    <w:rsid w:val="00485C48"/>
    <w:rsid w:val="00485F0D"/>
    <w:rsid w:val="00486D55"/>
    <w:rsid w:val="004874B9"/>
    <w:rsid w:val="0049126B"/>
    <w:rsid w:val="0049128D"/>
    <w:rsid w:val="0049181D"/>
    <w:rsid w:val="00492B46"/>
    <w:rsid w:val="00493EA3"/>
    <w:rsid w:val="00494183"/>
    <w:rsid w:val="00495A14"/>
    <w:rsid w:val="00495C0B"/>
    <w:rsid w:val="004979DA"/>
    <w:rsid w:val="00497C7A"/>
    <w:rsid w:val="004A03D3"/>
    <w:rsid w:val="004A0549"/>
    <w:rsid w:val="004A123F"/>
    <w:rsid w:val="004A14AF"/>
    <w:rsid w:val="004A223B"/>
    <w:rsid w:val="004A2DE1"/>
    <w:rsid w:val="004A3421"/>
    <w:rsid w:val="004A37EF"/>
    <w:rsid w:val="004A3A38"/>
    <w:rsid w:val="004A3C17"/>
    <w:rsid w:val="004A4AF1"/>
    <w:rsid w:val="004A4D7D"/>
    <w:rsid w:val="004A54BF"/>
    <w:rsid w:val="004A66A0"/>
    <w:rsid w:val="004A7D8A"/>
    <w:rsid w:val="004B0468"/>
    <w:rsid w:val="004B0490"/>
    <w:rsid w:val="004B0788"/>
    <w:rsid w:val="004B0855"/>
    <w:rsid w:val="004B1015"/>
    <w:rsid w:val="004B10AD"/>
    <w:rsid w:val="004B1435"/>
    <w:rsid w:val="004B21BF"/>
    <w:rsid w:val="004B4715"/>
    <w:rsid w:val="004B4B18"/>
    <w:rsid w:val="004B57A4"/>
    <w:rsid w:val="004B5B0A"/>
    <w:rsid w:val="004B6D40"/>
    <w:rsid w:val="004B7982"/>
    <w:rsid w:val="004C052C"/>
    <w:rsid w:val="004C0DFC"/>
    <w:rsid w:val="004C258B"/>
    <w:rsid w:val="004C5AB3"/>
    <w:rsid w:val="004C6DA1"/>
    <w:rsid w:val="004C6E0E"/>
    <w:rsid w:val="004C764E"/>
    <w:rsid w:val="004C7D75"/>
    <w:rsid w:val="004D0700"/>
    <w:rsid w:val="004D1ED0"/>
    <w:rsid w:val="004D3460"/>
    <w:rsid w:val="004D3E38"/>
    <w:rsid w:val="004D623B"/>
    <w:rsid w:val="004D6C00"/>
    <w:rsid w:val="004D6F1A"/>
    <w:rsid w:val="004D72D9"/>
    <w:rsid w:val="004D7879"/>
    <w:rsid w:val="004D7BC3"/>
    <w:rsid w:val="004E04AF"/>
    <w:rsid w:val="004E0721"/>
    <w:rsid w:val="004E0B1F"/>
    <w:rsid w:val="004E0DF9"/>
    <w:rsid w:val="004E0FBD"/>
    <w:rsid w:val="004E13C3"/>
    <w:rsid w:val="004E2186"/>
    <w:rsid w:val="004E2617"/>
    <w:rsid w:val="004E28B1"/>
    <w:rsid w:val="004E2D96"/>
    <w:rsid w:val="004E3BB4"/>
    <w:rsid w:val="004E536D"/>
    <w:rsid w:val="004E5936"/>
    <w:rsid w:val="004E6377"/>
    <w:rsid w:val="004E75AE"/>
    <w:rsid w:val="004E768F"/>
    <w:rsid w:val="004E79FF"/>
    <w:rsid w:val="004F05A8"/>
    <w:rsid w:val="004F074B"/>
    <w:rsid w:val="004F127B"/>
    <w:rsid w:val="004F16E0"/>
    <w:rsid w:val="004F1933"/>
    <w:rsid w:val="004F1C5F"/>
    <w:rsid w:val="004F24F7"/>
    <w:rsid w:val="004F2D0D"/>
    <w:rsid w:val="004F3192"/>
    <w:rsid w:val="004F3217"/>
    <w:rsid w:val="004F4328"/>
    <w:rsid w:val="004F4DEE"/>
    <w:rsid w:val="004F53D4"/>
    <w:rsid w:val="004F5590"/>
    <w:rsid w:val="004F592F"/>
    <w:rsid w:val="004F5E97"/>
    <w:rsid w:val="004F768B"/>
    <w:rsid w:val="004F7693"/>
    <w:rsid w:val="004F7C49"/>
    <w:rsid w:val="004F7E92"/>
    <w:rsid w:val="00500D44"/>
    <w:rsid w:val="00500E06"/>
    <w:rsid w:val="005015E8"/>
    <w:rsid w:val="0050196A"/>
    <w:rsid w:val="00502915"/>
    <w:rsid w:val="00502DBE"/>
    <w:rsid w:val="00503984"/>
    <w:rsid w:val="00505BB9"/>
    <w:rsid w:val="0050725B"/>
    <w:rsid w:val="00510741"/>
    <w:rsid w:val="00511080"/>
    <w:rsid w:val="0051111E"/>
    <w:rsid w:val="005116EE"/>
    <w:rsid w:val="005128F2"/>
    <w:rsid w:val="00512D8C"/>
    <w:rsid w:val="00512F4C"/>
    <w:rsid w:val="00514193"/>
    <w:rsid w:val="005142DB"/>
    <w:rsid w:val="00514A8A"/>
    <w:rsid w:val="00514BC2"/>
    <w:rsid w:val="0051636D"/>
    <w:rsid w:val="00516791"/>
    <w:rsid w:val="00516903"/>
    <w:rsid w:val="0052001A"/>
    <w:rsid w:val="00520E12"/>
    <w:rsid w:val="005219AA"/>
    <w:rsid w:val="005229A2"/>
    <w:rsid w:val="005229A4"/>
    <w:rsid w:val="00522AE7"/>
    <w:rsid w:val="005238DB"/>
    <w:rsid w:val="00524B65"/>
    <w:rsid w:val="0052514E"/>
    <w:rsid w:val="005267FC"/>
    <w:rsid w:val="00527A15"/>
    <w:rsid w:val="0053040E"/>
    <w:rsid w:val="00530530"/>
    <w:rsid w:val="00530DD8"/>
    <w:rsid w:val="00530FB9"/>
    <w:rsid w:val="00531803"/>
    <w:rsid w:val="00532077"/>
    <w:rsid w:val="00532B9F"/>
    <w:rsid w:val="00533066"/>
    <w:rsid w:val="005338D4"/>
    <w:rsid w:val="00533B3C"/>
    <w:rsid w:val="005345CB"/>
    <w:rsid w:val="00535551"/>
    <w:rsid w:val="005408BE"/>
    <w:rsid w:val="00540B36"/>
    <w:rsid w:val="00541256"/>
    <w:rsid w:val="0054206B"/>
    <w:rsid w:val="0054209C"/>
    <w:rsid w:val="005424C2"/>
    <w:rsid w:val="00542BF8"/>
    <w:rsid w:val="00543968"/>
    <w:rsid w:val="005460EE"/>
    <w:rsid w:val="00547510"/>
    <w:rsid w:val="005479E6"/>
    <w:rsid w:val="00550292"/>
    <w:rsid w:val="005503B7"/>
    <w:rsid w:val="005508BE"/>
    <w:rsid w:val="00551311"/>
    <w:rsid w:val="00551352"/>
    <w:rsid w:val="005514A9"/>
    <w:rsid w:val="00552E1D"/>
    <w:rsid w:val="0055367A"/>
    <w:rsid w:val="00553726"/>
    <w:rsid w:val="00553FFB"/>
    <w:rsid w:val="0055567D"/>
    <w:rsid w:val="0055608C"/>
    <w:rsid w:val="005560F7"/>
    <w:rsid w:val="00556B66"/>
    <w:rsid w:val="00557A04"/>
    <w:rsid w:val="005610E7"/>
    <w:rsid w:val="005614A6"/>
    <w:rsid w:val="00561559"/>
    <w:rsid w:val="00562880"/>
    <w:rsid w:val="0056290D"/>
    <w:rsid w:val="00562CC6"/>
    <w:rsid w:val="00562FA8"/>
    <w:rsid w:val="00563286"/>
    <w:rsid w:val="005643A7"/>
    <w:rsid w:val="00565B0F"/>
    <w:rsid w:val="00565DA2"/>
    <w:rsid w:val="005661E6"/>
    <w:rsid w:val="00566F51"/>
    <w:rsid w:val="00567A14"/>
    <w:rsid w:val="00567F63"/>
    <w:rsid w:val="00570C20"/>
    <w:rsid w:val="00571016"/>
    <w:rsid w:val="00571F6E"/>
    <w:rsid w:val="00572A54"/>
    <w:rsid w:val="00572EBE"/>
    <w:rsid w:val="00575552"/>
    <w:rsid w:val="00575907"/>
    <w:rsid w:val="00575B6F"/>
    <w:rsid w:val="00576788"/>
    <w:rsid w:val="00576FC7"/>
    <w:rsid w:val="00577C81"/>
    <w:rsid w:val="005829DE"/>
    <w:rsid w:val="0058348C"/>
    <w:rsid w:val="005845F3"/>
    <w:rsid w:val="0058486F"/>
    <w:rsid w:val="00584E18"/>
    <w:rsid w:val="005859BD"/>
    <w:rsid w:val="00585B9A"/>
    <w:rsid w:val="00587109"/>
    <w:rsid w:val="0059029D"/>
    <w:rsid w:val="005922D1"/>
    <w:rsid w:val="005923D9"/>
    <w:rsid w:val="00592A9A"/>
    <w:rsid w:val="00592CF6"/>
    <w:rsid w:val="005933D7"/>
    <w:rsid w:val="005936F1"/>
    <w:rsid w:val="00594986"/>
    <w:rsid w:val="00594E44"/>
    <w:rsid w:val="00595FA7"/>
    <w:rsid w:val="00596DCA"/>
    <w:rsid w:val="005973E9"/>
    <w:rsid w:val="00597DDA"/>
    <w:rsid w:val="00597F61"/>
    <w:rsid w:val="005A2979"/>
    <w:rsid w:val="005A316E"/>
    <w:rsid w:val="005A3FEA"/>
    <w:rsid w:val="005A4548"/>
    <w:rsid w:val="005A47D6"/>
    <w:rsid w:val="005A4956"/>
    <w:rsid w:val="005A5977"/>
    <w:rsid w:val="005A7271"/>
    <w:rsid w:val="005A74E7"/>
    <w:rsid w:val="005A7BCA"/>
    <w:rsid w:val="005A7C3A"/>
    <w:rsid w:val="005B073C"/>
    <w:rsid w:val="005B39DC"/>
    <w:rsid w:val="005B3A99"/>
    <w:rsid w:val="005B3B87"/>
    <w:rsid w:val="005B4D96"/>
    <w:rsid w:val="005B53F2"/>
    <w:rsid w:val="005B6139"/>
    <w:rsid w:val="005B61E3"/>
    <w:rsid w:val="005B7330"/>
    <w:rsid w:val="005B7378"/>
    <w:rsid w:val="005B79CC"/>
    <w:rsid w:val="005C1336"/>
    <w:rsid w:val="005C143B"/>
    <w:rsid w:val="005C22AE"/>
    <w:rsid w:val="005C2415"/>
    <w:rsid w:val="005C2958"/>
    <w:rsid w:val="005C2CAD"/>
    <w:rsid w:val="005C34DA"/>
    <w:rsid w:val="005C3E4D"/>
    <w:rsid w:val="005C43DB"/>
    <w:rsid w:val="005C49A3"/>
    <w:rsid w:val="005C4AE5"/>
    <w:rsid w:val="005C4CF6"/>
    <w:rsid w:val="005C5699"/>
    <w:rsid w:val="005C63D5"/>
    <w:rsid w:val="005C6E53"/>
    <w:rsid w:val="005D0600"/>
    <w:rsid w:val="005D1362"/>
    <w:rsid w:val="005D2077"/>
    <w:rsid w:val="005D20DD"/>
    <w:rsid w:val="005D24E8"/>
    <w:rsid w:val="005D2FC9"/>
    <w:rsid w:val="005D3217"/>
    <w:rsid w:val="005E0066"/>
    <w:rsid w:val="005E04B7"/>
    <w:rsid w:val="005E0D3E"/>
    <w:rsid w:val="005E1B5B"/>
    <w:rsid w:val="005E209D"/>
    <w:rsid w:val="005E2318"/>
    <w:rsid w:val="005E336A"/>
    <w:rsid w:val="005E5F15"/>
    <w:rsid w:val="005E6C22"/>
    <w:rsid w:val="005E7068"/>
    <w:rsid w:val="005E7DF5"/>
    <w:rsid w:val="005F01D8"/>
    <w:rsid w:val="005F17F6"/>
    <w:rsid w:val="005F2713"/>
    <w:rsid w:val="005F30BB"/>
    <w:rsid w:val="005F30CE"/>
    <w:rsid w:val="005F3860"/>
    <w:rsid w:val="005F525C"/>
    <w:rsid w:val="005F599E"/>
    <w:rsid w:val="005F5AAC"/>
    <w:rsid w:val="005F6BF1"/>
    <w:rsid w:val="005F6EDA"/>
    <w:rsid w:val="006003B3"/>
    <w:rsid w:val="0060064A"/>
    <w:rsid w:val="00601CDE"/>
    <w:rsid w:val="0060257A"/>
    <w:rsid w:val="00602A14"/>
    <w:rsid w:val="00602D3F"/>
    <w:rsid w:val="00603407"/>
    <w:rsid w:val="00604072"/>
    <w:rsid w:val="00604810"/>
    <w:rsid w:val="0060678B"/>
    <w:rsid w:val="00607C38"/>
    <w:rsid w:val="00610EB3"/>
    <w:rsid w:val="00611128"/>
    <w:rsid w:val="00611149"/>
    <w:rsid w:val="00611DE3"/>
    <w:rsid w:val="006120B8"/>
    <w:rsid w:val="00612211"/>
    <w:rsid w:val="006135FE"/>
    <w:rsid w:val="0061494B"/>
    <w:rsid w:val="00614F8F"/>
    <w:rsid w:val="00615D0C"/>
    <w:rsid w:val="00616558"/>
    <w:rsid w:val="00616B3F"/>
    <w:rsid w:val="00617B67"/>
    <w:rsid w:val="00622395"/>
    <w:rsid w:val="0062433B"/>
    <w:rsid w:val="00625DDA"/>
    <w:rsid w:val="00626320"/>
    <w:rsid w:val="00626AD5"/>
    <w:rsid w:val="00626FA0"/>
    <w:rsid w:val="0062704A"/>
    <w:rsid w:val="00627653"/>
    <w:rsid w:val="0062777A"/>
    <w:rsid w:val="00627DD9"/>
    <w:rsid w:val="006305F5"/>
    <w:rsid w:val="00630915"/>
    <w:rsid w:val="006317CD"/>
    <w:rsid w:val="00631F8A"/>
    <w:rsid w:val="00632F3D"/>
    <w:rsid w:val="00633C76"/>
    <w:rsid w:val="00633DE8"/>
    <w:rsid w:val="00634271"/>
    <w:rsid w:val="0063452F"/>
    <w:rsid w:val="00634D1C"/>
    <w:rsid w:val="00634F71"/>
    <w:rsid w:val="006353A3"/>
    <w:rsid w:val="00636F24"/>
    <w:rsid w:val="00637DCC"/>
    <w:rsid w:val="00640DD5"/>
    <w:rsid w:val="00641606"/>
    <w:rsid w:val="00641672"/>
    <w:rsid w:val="0064219B"/>
    <w:rsid w:val="00642311"/>
    <w:rsid w:val="006427F0"/>
    <w:rsid w:val="00642AD9"/>
    <w:rsid w:val="00643405"/>
    <w:rsid w:val="006439C4"/>
    <w:rsid w:val="00644D54"/>
    <w:rsid w:val="00644FDA"/>
    <w:rsid w:val="0064503C"/>
    <w:rsid w:val="00647119"/>
    <w:rsid w:val="0064773D"/>
    <w:rsid w:val="00650FE9"/>
    <w:rsid w:val="00651BBC"/>
    <w:rsid w:val="006532EA"/>
    <w:rsid w:val="00655AF7"/>
    <w:rsid w:val="006576A8"/>
    <w:rsid w:val="00657E21"/>
    <w:rsid w:val="00662053"/>
    <w:rsid w:val="00662BCE"/>
    <w:rsid w:val="00662EFD"/>
    <w:rsid w:val="0066337F"/>
    <w:rsid w:val="00663483"/>
    <w:rsid w:val="00665172"/>
    <w:rsid w:val="00666D5A"/>
    <w:rsid w:val="006676C9"/>
    <w:rsid w:val="00670A31"/>
    <w:rsid w:val="0067235C"/>
    <w:rsid w:val="00672494"/>
    <w:rsid w:val="00674014"/>
    <w:rsid w:val="006742CE"/>
    <w:rsid w:val="00675701"/>
    <w:rsid w:val="006759F0"/>
    <w:rsid w:val="00675DCE"/>
    <w:rsid w:val="006762C6"/>
    <w:rsid w:val="00677C93"/>
    <w:rsid w:val="00677CA7"/>
    <w:rsid w:val="006805F8"/>
    <w:rsid w:val="00680EC6"/>
    <w:rsid w:val="00681012"/>
    <w:rsid w:val="00681186"/>
    <w:rsid w:val="006830A6"/>
    <w:rsid w:val="00683408"/>
    <w:rsid w:val="006837D6"/>
    <w:rsid w:val="00683B1D"/>
    <w:rsid w:val="0068487D"/>
    <w:rsid w:val="0068589A"/>
    <w:rsid w:val="00686678"/>
    <w:rsid w:val="006874EC"/>
    <w:rsid w:val="00691D99"/>
    <w:rsid w:val="00694946"/>
    <w:rsid w:val="0069553D"/>
    <w:rsid w:val="006955F2"/>
    <w:rsid w:val="00695E16"/>
    <w:rsid w:val="00697052"/>
    <w:rsid w:val="006972EE"/>
    <w:rsid w:val="00697FEE"/>
    <w:rsid w:val="006A046D"/>
    <w:rsid w:val="006A09D0"/>
    <w:rsid w:val="006A14FF"/>
    <w:rsid w:val="006A158D"/>
    <w:rsid w:val="006A1A40"/>
    <w:rsid w:val="006A1C24"/>
    <w:rsid w:val="006A207D"/>
    <w:rsid w:val="006A2B7F"/>
    <w:rsid w:val="006A34B2"/>
    <w:rsid w:val="006A5C6E"/>
    <w:rsid w:val="006A66C6"/>
    <w:rsid w:val="006A7090"/>
    <w:rsid w:val="006A723F"/>
    <w:rsid w:val="006A76D0"/>
    <w:rsid w:val="006B0E1E"/>
    <w:rsid w:val="006B1537"/>
    <w:rsid w:val="006B1587"/>
    <w:rsid w:val="006B1D14"/>
    <w:rsid w:val="006B1D33"/>
    <w:rsid w:val="006B230B"/>
    <w:rsid w:val="006B3EA4"/>
    <w:rsid w:val="006B5491"/>
    <w:rsid w:val="006B5C23"/>
    <w:rsid w:val="006B6F66"/>
    <w:rsid w:val="006C06CE"/>
    <w:rsid w:val="006C1A46"/>
    <w:rsid w:val="006C1E7D"/>
    <w:rsid w:val="006C3CC8"/>
    <w:rsid w:val="006C6BA1"/>
    <w:rsid w:val="006C75B1"/>
    <w:rsid w:val="006C7738"/>
    <w:rsid w:val="006D0D69"/>
    <w:rsid w:val="006D14E3"/>
    <w:rsid w:val="006D21C9"/>
    <w:rsid w:val="006D2ECB"/>
    <w:rsid w:val="006D3A8F"/>
    <w:rsid w:val="006D3E85"/>
    <w:rsid w:val="006D547B"/>
    <w:rsid w:val="006D6AAF"/>
    <w:rsid w:val="006D6DF0"/>
    <w:rsid w:val="006E132C"/>
    <w:rsid w:val="006E2282"/>
    <w:rsid w:val="006E3248"/>
    <w:rsid w:val="006E3636"/>
    <w:rsid w:val="006E4460"/>
    <w:rsid w:val="006E4EB6"/>
    <w:rsid w:val="006E5255"/>
    <w:rsid w:val="006E7394"/>
    <w:rsid w:val="006E7D8D"/>
    <w:rsid w:val="006F06CA"/>
    <w:rsid w:val="006F2D29"/>
    <w:rsid w:val="006F3A5A"/>
    <w:rsid w:val="006F44DD"/>
    <w:rsid w:val="006F4861"/>
    <w:rsid w:val="006F4F2D"/>
    <w:rsid w:val="006F5E09"/>
    <w:rsid w:val="006F6060"/>
    <w:rsid w:val="006F7C5B"/>
    <w:rsid w:val="0070005B"/>
    <w:rsid w:val="007001AD"/>
    <w:rsid w:val="00700D28"/>
    <w:rsid w:val="00700EA6"/>
    <w:rsid w:val="00700ED6"/>
    <w:rsid w:val="0070148D"/>
    <w:rsid w:val="00701830"/>
    <w:rsid w:val="007020CB"/>
    <w:rsid w:val="00705AD1"/>
    <w:rsid w:val="0070709D"/>
    <w:rsid w:val="00707350"/>
    <w:rsid w:val="00707ADA"/>
    <w:rsid w:val="00710204"/>
    <w:rsid w:val="007102EF"/>
    <w:rsid w:val="00710DB0"/>
    <w:rsid w:val="0071123B"/>
    <w:rsid w:val="00712162"/>
    <w:rsid w:val="0071470E"/>
    <w:rsid w:val="0071739E"/>
    <w:rsid w:val="007176B1"/>
    <w:rsid w:val="0072031F"/>
    <w:rsid w:val="00720ABD"/>
    <w:rsid w:val="00721EAC"/>
    <w:rsid w:val="007220F8"/>
    <w:rsid w:val="00722AD1"/>
    <w:rsid w:val="00722B09"/>
    <w:rsid w:val="00722E4E"/>
    <w:rsid w:val="007233BE"/>
    <w:rsid w:val="00723E1A"/>
    <w:rsid w:val="007242D1"/>
    <w:rsid w:val="007253CE"/>
    <w:rsid w:val="0072555C"/>
    <w:rsid w:val="007258A1"/>
    <w:rsid w:val="00726572"/>
    <w:rsid w:val="007270CB"/>
    <w:rsid w:val="007276E0"/>
    <w:rsid w:val="00727A80"/>
    <w:rsid w:val="00727B26"/>
    <w:rsid w:val="00727BAA"/>
    <w:rsid w:val="0073072D"/>
    <w:rsid w:val="00730C54"/>
    <w:rsid w:val="00731077"/>
    <w:rsid w:val="00731415"/>
    <w:rsid w:val="007318DB"/>
    <w:rsid w:val="007322AD"/>
    <w:rsid w:val="00734467"/>
    <w:rsid w:val="007345C8"/>
    <w:rsid w:val="00734A85"/>
    <w:rsid w:val="00734AF0"/>
    <w:rsid w:val="00734F91"/>
    <w:rsid w:val="00735025"/>
    <w:rsid w:val="007357C2"/>
    <w:rsid w:val="007358DD"/>
    <w:rsid w:val="007377CD"/>
    <w:rsid w:val="007407A2"/>
    <w:rsid w:val="007421AB"/>
    <w:rsid w:val="00742C62"/>
    <w:rsid w:val="00746ACF"/>
    <w:rsid w:val="00747560"/>
    <w:rsid w:val="0074777A"/>
    <w:rsid w:val="00747EC9"/>
    <w:rsid w:val="00750DAC"/>
    <w:rsid w:val="00751FD7"/>
    <w:rsid w:val="0075261D"/>
    <w:rsid w:val="0075522A"/>
    <w:rsid w:val="0075531E"/>
    <w:rsid w:val="00756DF5"/>
    <w:rsid w:val="00757012"/>
    <w:rsid w:val="00757282"/>
    <w:rsid w:val="007575BF"/>
    <w:rsid w:val="00757E6B"/>
    <w:rsid w:val="0076041C"/>
    <w:rsid w:val="00762474"/>
    <w:rsid w:val="00762CF2"/>
    <w:rsid w:val="007649CF"/>
    <w:rsid w:val="00765824"/>
    <w:rsid w:val="00766856"/>
    <w:rsid w:val="00766FBB"/>
    <w:rsid w:val="0077001E"/>
    <w:rsid w:val="0077029A"/>
    <w:rsid w:val="00770C1B"/>
    <w:rsid w:val="00771358"/>
    <w:rsid w:val="00772889"/>
    <w:rsid w:val="00772C77"/>
    <w:rsid w:val="007734E7"/>
    <w:rsid w:val="00773513"/>
    <w:rsid w:val="007739EF"/>
    <w:rsid w:val="00773A04"/>
    <w:rsid w:val="0077460B"/>
    <w:rsid w:val="00774680"/>
    <w:rsid w:val="00775D90"/>
    <w:rsid w:val="007778F1"/>
    <w:rsid w:val="00777D5E"/>
    <w:rsid w:val="00777E32"/>
    <w:rsid w:val="00780607"/>
    <w:rsid w:val="007815D6"/>
    <w:rsid w:val="007818D1"/>
    <w:rsid w:val="00782227"/>
    <w:rsid w:val="00783075"/>
    <w:rsid w:val="00785205"/>
    <w:rsid w:val="007858EB"/>
    <w:rsid w:val="007869CC"/>
    <w:rsid w:val="00786D8A"/>
    <w:rsid w:val="007876E0"/>
    <w:rsid w:val="007878C5"/>
    <w:rsid w:val="00787AEE"/>
    <w:rsid w:val="00787D80"/>
    <w:rsid w:val="007901B6"/>
    <w:rsid w:val="007906CB"/>
    <w:rsid w:val="00790AD5"/>
    <w:rsid w:val="007916D5"/>
    <w:rsid w:val="00794C77"/>
    <w:rsid w:val="00795BD9"/>
    <w:rsid w:val="00797041"/>
    <w:rsid w:val="007A1A11"/>
    <w:rsid w:val="007A1DEF"/>
    <w:rsid w:val="007A22BA"/>
    <w:rsid w:val="007A4111"/>
    <w:rsid w:val="007A4A02"/>
    <w:rsid w:val="007A4CD8"/>
    <w:rsid w:val="007A5138"/>
    <w:rsid w:val="007A688E"/>
    <w:rsid w:val="007A7454"/>
    <w:rsid w:val="007B03FF"/>
    <w:rsid w:val="007B0815"/>
    <w:rsid w:val="007B0B3B"/>
    <w:rsid w:val="007B13A8"/>
    <w:rsid w:val="007B1974"/>
    <w:rsid w:val="007B1B2A"/>
    <w:rsid w:val="007B23C0"/>
    <w:rsid w:val="007B2569"/>
    <w:rsid w:val="007B26E0"/>
    <w:rsid w:val="007B3596"/>
    <w:rsid w:val="007B506E"/>
    <w:rsid w:val="007B600C"/>
    <w:rsid w:val="007B6793"/>
    <w:rsid w:val="007B7343"/>
    <w:rsid w:val="007C0B4D"/>
    <w:rsid w:val="007C0F61"/>
    <w:rsid w:val="007C21C2"/>
    <w:rsid w:val="007C31E3"/>
    <w:rsid w:val="007C3EA7"/>
    <w:rsid w:val="007C4305"/>
    <w:rsid w:val="007C4395"/>
    <w:rsid w:val="007C48E1"/>
    <w:rsid w:val="007C5226"/>
    <w:rsid w:val="007C54E1"/>
    <w:rsid w:val="007C599F"/>
    <w:rsid w:val="007C62DC"/>
    <w:rsid w:val="007C6A4B"/>
    <w:rsid w:val="007C70D2"/>
    <w:rsid w:val="007C71CF"/>
    <w:rsid w:val="007C720D"/>
    <w:rsid w:val="007D153C"/>
    <w:rsid w:val="007D1C54"/>
    <w:rsid w:val="007D34A5"/>
    <w:rsid w:val="007D49DC"/>
    <w:rsid w:val="007D5138"/>
    <w:rsid w:val="007E0003"/>
    <w:rsid w:val="007E0510"/>
    <w:rsid w:val="007E05CD"/>
    <w:rsid w:val="007E0D5C"/>
    <w:rsid w:val="007E1E83"/>
    <w:rsid w:val="007E2E60"/>
    <w:rsid w:val="007E340A"/>
    <w:rsid w:val="007E41DF"/>
    <w:rsid w:val="007E487B"/>
    <w:rsid w:val="007E529E"/>
    <w:rsid w:val="007E551A"/>
    <w:rsid w:val="007E689E"/>
    <w:rsid w:val="007E7B4E"/>
    <w:rsid w:val="007E7BCB"/>
    <w:rsid w:val="007F00BA"/>
    <w:rsid w:val="007F09C5"/>
    <w:rsid w:val="007F1586"/>
    <w:rsid w:val="007F1775"/>
    <w:rsid w:val="007F178A"/>
    <w:rsid w:val="007F2146"/>
    <w:rsid w:val="007F25A7"/>
    <w:rsid w:val="007F3852"/>
    <w:rsid w:val="007F43C8"/>
    <w:rsid w:val="007F46EA"/>
    <w:rsid w:val="007F490C"/>
    <w:rsid w:val="007F4E77"/>
    <w:rsid w:val="007F4FDB"/>
    <w:rsid w:val="007F503A"/>
    <w:rsid w:val="007F620B"/>
    <w:rsid w:val="007F64D4"/>
    <w:rsid w:val="007F6A24"/>
    <w:rsid w:val="007F6D4A"/>
    <w:rsid w:val="007F7126"/>
    <w:rsid w:val="007F7281"/>
    <w:rsid w:val="007F74ED"/>
    <w:rsid w:val="00800053"/>
    <w:rsid w:val="0080100E"/>
    <w:rsid w:val="00803994"/>
    <w:rsid w:val="00804238"/>
    <w:rsid w:val="008043E3"/>
    <w:rsid w:val="00804534"/>
    <w:rsid w:val="008064A0"/>
    <w:rsid w:val="00806AD6"/>
    <w:rsid w:val="00806E2F"/>
    <w:rsid w:val="00811600"/>
    <w:rsid w:val="0081278F"/>
    <w:rsid w:val="00815FF8"/>
    <w:rsid w:val="008162F1"/>
    <w:rsid w:val="0081638A"/>
    <w:rsid w:val="008167FC"/>
    <w:rsid w:val="0081731F"/>
    <w:rsid w:val="00817AC2"/>
    <w:rsid w:val="008210D3"/>
    <w:rsid w:val="008222E1"/>
    <w:rsid w:val="00825663"/>
    <w:rsid w:val="00826009"/>
    <w:rsid w:val="00826309"/>
    <w:rsid w:val="008264A2"/>
    <w:rsid w:val="0082677E"/>
    <w:rsid w:val="008270E3"/>
    <w:rsid w:val="00830086"/>
    <w:rsid w:val="0083110C"/>
    <w:rsid w:val="008322FE"/>
    <w:rsid w:val="0083236B"/>
    <w:rsid w:val="0083274C"/>
    <w:rsid w:val="00832E6D"/>
    <w:rsid w:val="00835791"/>
    <w:rsid w:val="00837284"/>
    <w:rsid w:val="00837AB1"/>
    <w:rsid w:val="008405E6"/>
    <w:rsid w:val="00840DC7"/>
    <w:rsid w:val="00841B13"/>
    <w:rsid w:val="00841C32"/>
    <w:rsid w:val="00842E78"/>
    <w:rsid w:val="0084499B"/>
    <w:rsid w:val="00844E77"/>
    <w:rsid w:val="00845A26"/>
    <w:rsid w:val="00847314"/>
    <w:rsid w:val="008505E1"/>
    <w:rsid w:val="00851319"/>
    <w:rsid w:val="00851876"/>
    <w:rsid w:val="00851B82"/>
    <w:rsid w:val="00851C62"/>
    <w:rsid w:val="008535E1"/>
    <w:rsid w:val="0085482E"/>
    <w:rsid w:val="00854E03"/>
    <w:rsid w:val="00854FBA"/>
    <w:rsid w:val="0085540B"/>
    <w:rsid w:val="008568F7"/>
    <w:rsid w:val="00856BCD"/>
    <w:rsid w:val="008575BA"/>
    <w:rsid w:val="008577C2"/>
    <w:rsid w:val="00860586"/>
    <w:rsid w:val="008607F8"/>
    <w:rsid w:val="00860C67"/>
    <w:rsid w:val="008615C7"/>
    <w:rsid w:val="00862324"/>
    <w:rsid w:val="008628F6"/>
    <w:rsid w:val="00863250"/>
    <w:rsid w:val="0086392E"/>
    <w:rsid w:val="00863A33"/>
    <w:rsid w:val="00864373"/>
    <w:rsid w:val="008647B7"/>
    <w:rsid w:val="00864E51"/>
    <w:rsid w:val="00865A71"/>
    <w:rsid w:val="008674DC"/>
    <w:rsid w:val="0086793C"/>
    <w:rsid w:val="00867A2F"/>
    <w:rsid w:val="0087013D"/>
    <w:rsid w:val="00870D6F"/>
    <w:rsid w:val="008720F9"/>
    <w:rsid w:val="00872ACD"/>
    <w:rsid w:val="008740F6"/>
    <w:rsid w:val="0087419E"/>
    <w:rsid w:val="008746C4"/>
    <w:rsid w:val="00875F34"/>
    <w:rsid w:val="0087722D"/>
    <w:rsid w:val="008774E9"/>
    <w:rsid w:val="0087774B"/>
    <w:rsid w:val="00880221"/>
    <w:rsid w:val="0088087B"/>
    <w:rsid w:val="00882366"/>
    <w:rsid w:val="0088291D"/>
    <w:rsid w:val="00883021"/>
    <w:rsid w:val="00883412"/>
    <w:rsid w:val="008836AF"/>
    <w:rsid w:val="00884145"/>
    <w:rsid w:val="008849DE"/>
    <w:rsid w:val="00886E29"/>
    <w:rsid w:val="00887424"/>
    <w:rsid w:val="00890C98"/>
    <w:rsid w:val="00891AF1"/>
    <w:rsid w:val="00892679"/>
    <w:rsid w:val="0089397A"/>
    <w:rsid w:val="00893D00"/>
    <w:rsid w:val="00894937"/>
    <w:rsid w:val="00896741"/>
    <w:rsid w:val="00896A60"/>
    <w:rsid w:val="008977E3"/>
    <w:rsid w:val="008A0B65"/>
    <w:rsid w:val="008A15CF"/>
    <w:rsid w:val="008A1E8A"/>
    <w:rsid w:val="008A4CC4"/>
    <w:rsid w:val="008A51F8"/>
    <w:rsid w:val="008A6BD4"/>
    <w:rsid w:val="008B0BD7"/>
    <w:rsid w:val="008B1239"/>
    <w:rsid w:val="008B148C"/>
    <w:rsid w:val="008B1BE6"/>
    <w:rsid w:val="008B2125"/>
    <w:rsid w:val="008B2679"/>
    <w:rsid w:val="008B31B3"/>
    <w:rsid w:val="008B3666"/>
    <w:rsid w:val="008B3A75"/>
    <w:rsid w:val="008B3CC4"/>
    <w:rsid w:val="008B49B9"/>
    <w:rsid w:val="008B6FE1"/>
    <w:rsid w:val="008B73BD"/>
    <w:rsid w:val="008B7AED"/>
    <w:rsid w:val="008B7EE2"/>
    <w:rsid w:val="008C15E5"/>
    <w:rsid w:val="008C2665"/>
    <w:rsid w:val="008C2AAB"/>
    <w:rsid w:val="008C3284"/>
    <w:rsid w:val="008C355D"/>
    <w:rsid w:val="008C675B"/>
    <w:rsid w:val="008C790E"/>
    <w:rsid w:val="008D0926"/>
    <w:rsid w:val="008D2152"/>
    <w:rsid w:val="008D290A"/>
    <w:rsid w:val="008D2D70"/>
    <w:rsid w:val="008D4ADC"/>
    <w:rsid w:val="008D52B5"/>
    <w:rsid w:val="008D579B"/>
    <w:rsid w:val="008D713B"/>
    <w:rsid w:val="008E0465"/>
    <w:rsid w:val="008E1661"/>
    <w:rsid w:val="008E27B6"/>
    <w:rsid w:val="008E2997"/>
    <w:rsid w:val="008E31B6"/>
    <w:rsid w:val="008E3AAF"/>
    <w:rsid w:val="008E3C58"/>
    <w:rsid w:val="008E3DA3"/>
    <w:rsid w:val="008E4BA5"/>
    <w:rsid w:val="008E57F6"/>
    <w:rsid w:val="008E6151"/>
    <w:rsid w:val="008E6689"/>
    <w:rsid w:val="008F0344"/>
    <w:rsid w:val="008F071A"/>
    <w:rsid w:val="008F2AE9"/>
    <w:rsid w:val="008F318A"/>
    <w:rsid w:val="008F39AA"/>
    <w:rsid w:val="008F6796"/>
    <w:rsid w:val="008F7307"/>
    <w:rsid w:val="008F7C7F"/>
    <w:rsid w:val="00900127"/>
    <w:rsid w:val="009003CF"/>
    <w:rsid w:val="00900FE6"/>
    <w:rsid w:val="009024E7"/>
    <w:rsid w:val="00902A7F"/>
    <w:rsid w:val="00902DFF"/>
    <w:rsid w:val="00902E83"/>
    <w:rsid w:val="00903A59"/>
    <w:rsid w:val="00903B55"/>
    <w:rsid w:val="00907761"/>
    <w:rsid w:val="00912851"/>
    <w:rsid w:val="0091299C"/>
    <w:rsid w:val="00913C91"/>
    <w:rsid w:val="00915CC6"/>
    <w:rsid w:val="009165C2"/>
    <w:rsid w:val="00916FE9"/>
    <w:rsid w:val="00917A1D"/>
    <w:rsid w:val="00917C1D"/>
    <w:rsid w:val="0092093F"/>
    <w:rsid w:val="00921E1D"/>
    <w:rsid w:val="00921E48"/>
    <w:rsid w:val="0092224F"/>
    <w:rsid w:val="0092303F"/>
    <w:rsid w:val="00923165"/>
    <w:rsid w:val="00923662"/>
    <w:rsid w:val="00924824"/>
    <w:rsid w:val="009255A0"/>
    <w:rsid w:val="0093038A"/>
    <w:rsid w:val="009326E5"/>
    <w:rsid w:val="00933820"/>
    <w:rsid w:val="009348E2"/>
    <w:rsid w:val="009360D4"/>
    <w:rsid w:val="00936FA8"/>
    <w:rsid w:val="009400C2"/>
    <w:rsid w:val="00940A5D"/>
    <w:rsid w:val="00941DE8"/>
    <w:rsid w:val="00942A3B"/>
    <w:rsid w:val="0094466A"/>
    <w:rsid w:val="00944677"/>
    <w:rsid w:val="00946FD3"/>
    <w:rsid w:val="00947D5D"/>
    <w:rsid w:val="009516DA"/>
    <w:rsid w:val="009518DB"/>
    <w:rsid w:val="0095228D"/>
    <w:rsid w:val="009524B1"/>
    <w:rsid w:val="00953828"/>
    <w:rsid w:val="00953B28"/>
    <w:rsid w:val="00953CD3"/>
    <w:rsid w:val="00954D27"/>
    <w:rsid w:val="00955B47"/>
    <w:rsid w:val="00956685"/>
    <w:rsid w:val="00957ADA"/>
    <w:rsid w:val="00957BDD"/>
    <w:rsid w:val="00957DDB"/>
    <w:rsid w:val="00961460"/>
    <w:rsid w:val="00961B32"/>
    <w:rsid w:val="0096326E"/>
    <w:rsid w:val="009633D9"/>
    <w:rsid w:val="009634F0"/>
    <w:rsid w:val="00963EBC"/>
    <w:rsid w:val="00964253"/>
    <w:rsid w:val="009653DE"/>
    <w:rsid w:val="00965CDC"/>
    <w:rsid w:val="0096616C"/>
    <w:rsid w:val="00966D0F"/>
    <w:rsid w:val="00967156"/>
    <w:rsid w:val="0097052D"/>
    <w:rsid w:val="00971385"/>
    <w:rsid w:val="009724AA"/>
    <w:rsid w:val="00973B97"/>
    <w:rsid w:val="00973CBA"/>
    <w:rsid w:val="009749D2"/>
    <w:rsid w:val="009751B6"/>
    <w:rsid w:val="0097624C"/>
    <w:rsid w:val="009765AA"/>
    <w:rsid w:val="0097687E"/>
    <w:rsid w:val="00976993"/>
    <w:rsid w:val="00976999"/>
    <w:rsid w:val="0097721C"/>
    <w:rsid w:val="00977D20"/>
    <w:rsid w:val="00977E5B"/>
    <w:rsid w:val="00981329"/>
    <w:rsid w:val="00982670"/>
    <w:rsid w:val="00982E3A"/>
    <w:rsid w:val="009837C8"/>
    <w:rsid w:val="0098385A"/>
    <w:rsid w:val="00984452"/>
    <w:rsid w:val="00984734"/>
    <w:rsid w:val="00984804"/>
    <w:rsid w:val="00984EDE"/>
    <w:rsid w:val="0098644C"/>
    <w:rsid w:val="00987D76"/>
    <w:rsid w:val="00990142"/>
    <w:rsid w:val="00992898"/>
    <w:rsid w:val="009933CD"/>
    <w:rsid w:val="00993A5D"/>
    <w:rsid w:val="009952AB"/>
    <w:rsid w:val="00995886"/>
    <w:rsid w:val="00996911"/>
    <w:rsid w:val="009972B4"/>
    <w:rsid w:val="00997F97"/>
    <w:rsid w:val="009A219E"/>
    <w:rsid w:val="009A2812"/>
    <w:rsid w:val="009A2E87"/>
    <w:rsid w:val="009A3482"/>
    <w:rsid w:val="009A3C77"/>
    <w:rsid w:val="009A3E26"/>
    <w:rsid w:val="009A4D1F"/>
    <w:rsid w:val="009A79F4"/>
    <w:rsid w:val="009B0567"/>
    <w:rsid w:val="009B0704"/>
    <w:rsid w:val="009B191B"/>
    <w:rsid w:val="009B2E9B"/>
    <w:rsid w:val="009B3751"/>
    <w:rsid w:val="009B4993"/>
    <w:rsid w:val="009B5205"/>
    <w:rsid w:val="009B7960"/>
    <w:rsid w:val="009B7C61"/>
    <w:rsid w:val="009B7DA2"/>
    <w:rsid w:val="009C0169"/>
    <w:rsid w:val="009C0756"/>
    <w:rsid w:val="009C0BCD"/>
    <w:rsid w:val="009C1497"/>
    <w:rsid w:val="009C27B4"/>
    <w:rsid w:val="009C3028"/>
    <w:rsid w:val="009C3587"/>
    <w:rsid w:val="009C394E"/>
    <w:rsid w:val="009C4DAA"/>
    <w:rsid w:val="009C59DD"/>
    <w:rsid w:val="009C74E8"/>
    <w:rsid w:val="009D0A1E"/>
    <w:rsid w:val="009D0E14"/>
    <w:rsid w:val="009D1033"/>
    <w:rsid w:val="009D157F"/>
    <w:rsid w:val="009D1CC1"/>
    <w:rsid w:val="009D23B5"/>
    <w:rsid w:val="009D2981"/>
    <w:rsid w:val="009D33F4"/>
    <w:rsid w:val="009D3C7F"/>
    <w:rsid w:val="009D42A5"/>
    <w:rsid w:val="009D5C44"/>
    <w:rsid w:val="009D713F"/>
    <w:rsid w:val="009D7BB1"/>
    <w:rsid w:val="009E017B"/>
    <w:rsid w:val="009E07AC"/>
    <w:rsid w:val="009E0AD1"/>
    <w:rsid w:val="009E1CC1"/>
    <w:rsid w:val="009E1FD9"/>
    <w:rsid w:val="009E321F"/>
    <w:rsid w:val="009E399F"/>
    <w:rsid w:val="009E4302"/>
    <w:rsid w:val="009E4432"/>
    <w:rsid w:val="009E4CB2"/>
    <w:rsid w:val="009E4FD4"/>
    <w:rsid w:val="009E767C"/>
    <w:rsid w:val="009E769E"/>
    <w:rsid w:val="009F1954"/>
    <w:rsid w:val="009F1B83"/>
    <w:rsid w:val="009F1D25"/>
    <w:rsid w:val="009F310A"/>
    <w:rsid w:val="009F4C69"/>
    <w:rsid w:val="009F657E"/>
    <w:rsid w:val="009F6A66"/>
    <w:rsid w:val="009F77DC"/>
    <w:rsid w:val="009F7EBE"/>
    <w:rsid w:val="00A00B4A"/>
    <w:rsid w:val="00A0216E"/>
    <w:rsid w:val="00A024EB"/>
    <w:rsid w:val="00A032AF"/>
    <w:rsid w:val="00A03745"/>
    <w:rsid w:val="00A04B1A"/>
    <w:rsid w:val="00A0703B"/>
    <w:rsid w:val="00A07527"/>
    <w:rsid w:val="00A07CC5"/>
    <w:rsid w:val="00A108B7"/>
    <w:rsid w:val="00A10DA2"/>
    <w:rsid w:val="00A10EB3"/>
    <w:rsid w:val="00A12260"/>
    <w:rsid w:val="00A12877"/>
    <w:rsid w:val="00A12ACF"/>
    <w:rsid w:val="00A139E6"/>
    <w:rsid w:val="00A13CDC"/>
    <w:rsid w:val="00A144A9"/>
    <w:rsid w:val="00A149AB"/>
    <w:rsid w:val="00A152EE"/>
    <w:rsid w:val="00A16038"/>
    <w:rsid w:val="00A1604E"/>
    <w:rsid w:val="00A169AE"/>
    <w:rsid w:val="00A170A0"/>
    <w:rsid w:val="00A17B09"/>
    <w:rsid w:val="00A17D99"/>
    <w:rsid w:val="00A17E17"/>
    <w:rsid w:val="00A17F3D"/>
    <w:rsid w:val="00A212EF"/>
    <w:rsid w:val="00A2132C"/>
    <w:rsid w:val="00A21487"/>
    <w:rsid w:val="00A22C28"/>
    <w:rsid w:val="00A23BFF"/>
    <w:rsid w:val="00A23C2D"/>
    <w:rsid w:val="00A256D8"/>
    <w:rsid w:val="00A27BAF"/>
    <w:rsid w:val="00A301BA"/>
    <w:rsid w:val="00A30316"/>
    <w:rsid w:val="00A30447"/>
    <w:rsid w:val="00A3062D"/>
    <w:rsid w:val="00A31044"/>
    <w:rsid w:val="00A3194D"/>
    <w:rsid w:val="00A31EAE"/>
    <w:rsid w:val="00A31F48"/>
    <w:rsid w:val="00A322EA"/>
    <w:rsid w:val="00A327C8"/>
    <w:rsid w:val="00A33BFC"/>
    <w:rsid w:val="00A3415D"/>
    <w:rsid w:val="00A34872"/>
    <w:rsid w:val="00A34E19"/>
    <w:rsid w:val="00A351BA"/>
    <w:rsid w:val="00A35D1D"/>
    <w:rsid w:val="00A36408"/>
    <w:rsid w:val="00A36DB8"/>
    <w:rsid w:val="00A36F6A"/>
    <w:rsid w:val="00A37547"/>
    <w:rsid w:val="00A378FC"/>
    <w:rsid w:val="00A4134C"/>
    <w:rsid w:val="00A41390"/>
    <w:rsid w:val="00A417FB"/>
    <w:rsid w:val="00A42191"/>
    <w:rsid w:val="00A42809"/>
    <w:rsid w:val="00A42F97"/>
    <w:rsid w:val="00A43265"/>
    <w:rsid w:val="00A4385A"/>
    <w:rsid w:val="00A44CC2"/>
    <w:rsid w:val="00A45150"/>
    <w:rsid w:val="00A4758D"/>
    <w:rsid w:val="00A478F0"/>
    <w:rsid w:val="00A47993"/>
    <w:rsid w:val="00A50AE1"/>
    <w:rsid w:val="00A510E7"/>
    <w:rsid w:val="00A51BB4"/>
    <w:rsid w:val="00A51E20"/>
    <w:rsid w:val="00A52D16"/>
    <w:rsid w:val="00A5346C"/>
    <w:rsid w:val="00A53B06"/>
    <w:rsid w:val="00A5403F"/>
    <w:rsid w:val="00A543CA"/>
    <w:rsid w:val="00A544C6"/>
    <w:rsid w:val="00A546D7"/>
    <w:rsid w:val="00A55426"/>
    <w:rsid w:val="00A5596A"/>
    <w:rsid w:val="00A5628F"/>
    <w:rsid w:val="00A57F18"/>
    <w:rsid w:val="00A601DE"/>
    <w:rsid w:val="00A603C2"/>
    <w:rsid w:val="00A60E8F"/>
    <w:rsid w:val="00A619F7"/>
    <w:rsid w:val="00A61A0A"/>
    <w:rsid w:val="00A627D9"/>
    <w:rsid w:val="00A64E1B"/>
    <w:rsid w:val="00A6577E"/>
    <w:rsid w:val="00A65F9D"/>
    <w:rsid w:val="00A67440"/>
    <w:rsid w:val="00A71AED"/>
    <w:rsid w:val="00A72DCA"/>
    <w:rsid w:val="00A7308A"/>
    <w:rsid w:val="00A736E0"/>
    <w:rsid w:val="00A73F81"/>
    <w:rsid w:val="00A74DCD"/>
    <w:rsid w:val="00A75870"/>
    <w:rsid w:val="00A76368"/>
    <w:rsid w:val="00A770A1"/>
    <w:rsid w:val="00A823A7"/>
    <w:rsid w:val="00A8362C"/>
    <w:rsid w:val="00A850AA"/>
    <w:rsid w:val="00A853C4"/>
    <w:rsid w:val="00A87297"/>
    <w:rsid w:val="00A8737B"/>
    <w:rsid w:val="00A87396"/>
    <w:rsid w:val="00A907C5"/>
    <w:rsid w:val="00A926A8"/>
    <w:rsid w:val="00A92768"/>
    <w:rsid w:val="00A92933"/>
    <w:rsid w:val="00A93862"/>
    <w:rsid w:val="00A93CE0"/>
    <w:rsid w:val="00A94338"/>
    <w:rsid w:val="00A94DE1"/>
    <w:rsid w:val="00A94E3C"/>
    <w:rsid w:val="00A955F9"/>
    <w:rsid w:val="00A95940"/>
    <w:rsid w:val="00A96688"/>
    <w:rsid w:val="00A96B8A"/>
    <w:rsid w:val="00A9704B"/>
    <w:rsid w:val="00A97104"/>
    <w:rsid w:val="00A97518"/>
    <w:rsid w:val="00A979E5"/>
    <w:rsid w:val="00A97F81"/>
    <w:rsid w:val="00AA1CA6"/>
    <w:rsid w:val="00AA255F"/>
    <w:rsid w:val="00AA257E"/>
    <w:rsid w:val="00AA3382"/>
    <w:rsid w:val="00AA35A0"/>
    <w:rsid w:val="00AA4553"/>
    <w:rsid w:val="00AA4888"/>
    <w:rsid w:val="00AA687E"/>
    <w:rsid w:val="00AA6A73"/>
    <w:rsid w:val="00AA7644"/>
    <w:rsid w:val="00AA76C4"/>
    <w:rsid w:val="00AA7768"/>
    <w:rsid w:val="00AA79C2"/>
    <w:rsid w:val="00AA7BCB"/>
    <w:rsid w:val="00AB00DA"/>
    <w:rsid w:val="00AB0652"/>
    <w:rsid w:val="00AB0B09"/>
    <w:rsid w:val="00AB2F1B"/>
    <w:rsid w:val="00AB46A8"/>
    <w:rsid w:val="00AB5053"/>
    <w:rsid w:val="00AB5A4A"/>
    <w:rsid w:val="00AB7DD7"/>
    <w:rsid w:val="00AC13AD"/>
    <w:rsid w:val="00AC1AD2"/>
    <w:rsid w:val="00AC269A"/>
    <w:rsid w:val="00AC2B6F"/>
    <w:rsid w:val="00AC374F"/>
    <w:rsid w:val="00AC3883"/>
    <w:rsid w:val="00AC4590"/>
    <w:rsid w:val="00AC4F44"/>
    <w:rsid w:val="00AC5353"/>
    <w:rsid w:val="00AC5E67"/>
    <w:rsid w:val="00AC62AB"/>
    <w:rsid w:val="00AD0675"/>
    <w:rsid w:val="00AD0D94"/>
    <w:rsid w:val="00AD209D"/>
    <w:rsid w:val="00AD3436"/>
    <w:rsid w:val="00AD472A"/>
    <w:rsid w:val="00AD4C42"/>
    <w:rsid w:val="00AD5487"/>
    <w:rsid w:val="00AD5FA7"/>
    <w:rsid w:val="00AD750C"/>
    <w:rsid w:val="00AD7C18"/>
    <w:rsid w:val="00AE024C"/>
    <w:rsid w:val="00AE083B"/>
    <w:rsid w:val="00AE1371"/>
    <w:rsid w:val="00AE2131"/>
    <w:rsid w:val="00AE34C4"/>
    <w:rsid w:val="00AE631B"/>
    <w:rsid w:val="00AE6B7A"/>
    <w:rsid w:val="00AE75FE"/>
    <w:rsid w:val="00AE7F04"/>
    <w:rsid w:val="00AF0AF8"/>
    <w:rsid w:val="00AF0E94"/>
    <w:rsid w:val="00AF1DF6"/>
    <w:rsid w:val="00AF1E23"/>
    <w:rsid w:val="00AF284A"/>
    <w:rsid w:val="00AF38C8"/>
    <w:rsid w:val="00AF3C07"/>
    <w:rsid w:val="00AF3C8D"/>
    <w:rsid w:val="00AF564F"/>
    <w:rsid w:val="00AF56EC"/>
    <w:rsid w:val="00AF76F7"/>
    <w:rsid w:val="00AF789C"/>
    <w:rsid w:val="00B00090"/>
    <w:rsid w:val="00B0079B"/>
    <w:rsid w:val="00B021FD"/>
    <w:rsid w:val="00B024B8"/>
    <w:rsid w:val="00B031DB"/>
    <w:rsid w:val="00B043C6"/>
    <w:rsid w:val="00B0596C"/>
    <w:rsid w:val="00B06096"/>
    <w:rsid w:val="00B0690B"/>
    <w:rsid w:val="00B06B5C"/>
    <w:rsid w:val="00B07096"/>
    <w:rsid w:val="00B072FC"/>
    <w:rsid w:val="00B07C83"/>
    <w:rsid w:val="00B12459"/>
    <w:rsid w:val="00B14EDD"/>
    <w:rsid w:val="00B15B79"/>
    <w:rsid w:val="00B1611C"/>
    <w:rsid w:val="00B16CAE"/>
    <w:rsid w:val="00B170DC"/>
    <w:rsid w:val="00B17C20"/>
    <w:rsid w:val="00B17CC3"/>
    <w:rsid w:val="00B234FD"/>
    <w:rsid w:val="00B24DA9"/>
    <w:rsid w:val="00B250CC"/>
    <w:rsid w:val="00B26D2D"/>
    <w:rsid w:val="00B2728C"/>
    <w:rsid w:val="00B277A9"/>
    <w:rsid w:val="00B27ABA"/>
    <w:rsid w:val="00B27BAB"/>
    <w:rsid w:val="00B313DC"/>
    <w:rsid w:val="00B3145F"/>
    <w:rsid w:val="00B31DD8"/>
    <w:rsid w:val="00B34139"/>
    <w:rsid w:val="00B349A0"/>
    <w:rsid w:val="00B352F0"/>
    <w:rsid w:val="00B35EFA"/>
    <w:rsid w:val="00B40C85"/>
    <w:rsid w:val="00B40FAB"/>
    <w:rsid w:val="00B412EC"/>
    <w:rsid w:val="00B414AD"/>
    <w:rsid w:val="00B41E5C"/>
    <w:rsid w:val="00B41F80"/>
    <w:rsid w:val="00B4206C"/>
    <w:rsid w:val="00B42753"/>
    <w:rsid w:val="00B43374"/>
    <w:rsid w:val="00B4354F"/>
    <w:rsid w:val="00B436A0"/>
    <w:rsid w:val="00B43795"/>
    <w:rsid w:val="00B43D34"/>
    <w:rsid w:val="00B4421E"/>
    <w:rsid w:val="00B44EF3"/>
    <w:rsid w:val="00B4632C"/>
    <w:rsid w:val="00B46B67"/>
    <w:rsid w:val="00B47305"/>
    <w:rsid w:val="00B4787B"/>
    <w:rsid w:val="00B50493"/>
    <w:rsid w:val="00B50603"/>
    <w:rsid w:val="00B52492"/>
    <w:rsid w:val="00B548EC"/>
    <w:rsid w:val="00B54E54"/>
    <w:rsid w:val="00B550D4"/>
    <w:rsid w:val="00B550F0"/>
    <w:rsid w:val="00B564FE"/>
    <w:rsid w:val="00B566F5"/>
    <w:rsid w:val="00B56E67"/>
    <w:rsid w:val="00B61099"/>
    <w:rsid w:val="00B611FD"/>
    <w:rsid w:val="00B61385"/>
    <w:rsid w:val="00B6183F"/>
    <w:rsid w:val="00B619E5"/>
    <w:rsid w:val="00B61F3A"/>
    <w:rsid w:val="00B62674"/>
    <w:rsid w:val="00B627FA"/>
    <w:rsid w:val="00B63C97"/>
    <w:rsid w:val="00B63EC3"/>
    <w:rsid w:val="00B646E4"/>
    <w:rsid w:val="00B654B1"/>
    <w:rsid w:val="00B662FD"/>
    <w:rsid w:val="00B6778E"/>
    <w:rsid w:val="00B67885"/>
    <w:rsid w:val="00B708E3"/>
    <w:rsid w:val="00B7237B"/>
    <w:rsid w:val="00B7418F"/>
    <w:rsid w:val="00B755DB"/>
    <w:rsid w:val="00B801D4"/>
    <w:rsid w:val="00B80680"/>
    <w:rsid w:val="00B80689"/>
    <w:rsid w:val="00B80B8D"/>
    <w:rsid w:val="00B819D5"/>
    <w:rsid w:val="00B81B1D"/>
    <w:rsid w:val="00B825A2"/>
    <w:rsid w:val="00B8464D"/>
    <w:rsid w:val="00B84AA2"/>
    <w:rsid w:val="00B87B98"/>
    <w:rsid w:val="00B87D04"/>
    <w:rsid w:val="00B87DCC"/>
    <w:rsid w:val="00B92075"/>
    <w:rsid w:val="00B92953"/>
    <w:rsid w:val="00B92F59"/>
    <w:rsid w:val="00B934EA"/>
    <w:rsid w:val="00B9416A"/>
    <w:rsid w:val="00B96B55"/>
    <w:rsid w:val="00B96E9A"/>
    <w:rsid w:val="00B97FCF"/>
    <w:rsid w:val="00BA173F"/>
    <w:rsid w:val="00BA1951"/>
    <w:rsid w:val="00BA1A3D"/>
    <w:rsid w:val="00BA1B75"/>
    <w:rsid w:val="00BA1D11"/>
    <w:rsid w:val="00BA2E8D"/>
    <w:rsid w:val="00BA3092"/>
    <w:rsid w:val="00BA3198"/>
    <w:rsid w:val="00BA41E9"/>
    <w:rsid w:val="00BA467C"/>
    <w:rsid w:val="00BA5887"/>
    <w:rsid w:val="00BA5F0F"/>
    <w:rsid w:val="00BA660B"/>
    <w:rsid w:val="00BA678E"/>
    <w:rsid w:val="00BB0E29"/>
    <w:rsid w:val="00BB2035"/>
    <w:rsid w:val="00BB293B"/>
    <w:rsid w:val="00BB2B89"/>
    <w:rsid w:val="00BB2D52"/>
    <w:rsid w:val="00BB44E4"/>
    <w:rsid w:val="00BB49FD"/>
    <w:rsid w:val="00BB5FC0"/>
    <w:rsid w:val="00BB6297"/>
    <w:rsid w:val="00BC02F3"/>
    <w:rsid w:val="00BC05A0"/>
    <w:rsid w:val="00BC05C1"/>
    <w:rsid w:val="00BC0A63"/>
    <w:rsid w:val="00BC4E31"/>
    <w:rsid w:val="00BC58FE"/>
    <w:rsid w:val="00BC6207"/>
    <w:rsid w:val="00BC6601"/>
    <w:rsid w:val="00BC6F0C"/>
    <w:rsid w:val="00BC71C6"/>
    <w:rsid w:val="00BC7991"/>
    <w:rsid w:val="00BD07BF"/>
    <w:rsid w:val="00BD0ECD"/>
    <w:rsid w:val="00BD16F8"/>
    <w:rsid w:val="00BD17CE"/>
    <w:rsid w:val="00BD1B43"/>
    <w:rsid w:val="00BD24BF"/>
    <w:rsid w:val="00BD2765"/>
    <w:rsid w:val="00BD2FE2"/>
    <w:rsid w:val="00BD3406"/>
    <w:rsid w:val="00BD3743"/>
    <w:rsid w:val="00BD3865"/>
    <w:rsid w:val="00BD4BAC"/>
    <w:rsid w:val="00BD4D67"/>
    <w:rsid w:val="00BD6225"/>
    <w:rsid w:val="00BD6401"/>
    <w:rsid w:val="00BD7CC4"/>
    <w:rsid w:val="00BE0510"/>
    <w:rsid w:val="00BE1376"/>
    <w:rsid w:val="00BE1B35"/>
    <w:rsid w:val="00BE1E00"/>
    <w:rsid w:val="00BE3559"/>
    <w:rsid w:val="00BE4034"/>
    <w:rsid w:val="00BE64A0"/>
    <w:rsid w:val="00BE6F31"/>
    <w:rsid w:val="00BF04F1"/>
    <w:rsid w:val="00BF3315"/>
    <w:rsid w:val="00BF50F5"/>
    <w:rsid w:val="00BF5120"/>
    <w:rsid w:val="00BF6C6D"/>
    <w:rsid w:val="00BF6DD4"/>
    <w:rsid w:val="00BF7DE7"/>
    <w:rsid w:val="00C00AE5"/>
    <w:rsid w:val="00C00FB1"/>
    <w:rsid w:val="00C01F09"/>
    <w:rsid w:val="00C069F9"/>
    <w:rsid w:val="00C076B3"/>
    <w:rsid w:val="00C10055"/>
    <w:rsid w:val="00C117EB"/>
    <w:rsid w:val="00C11B36"/>
    <w:rsid w:val="00C11BAD"/>
    <w:rsid w:val="00C130E6"/>
    <w:rsid w:val="00C13E36"/>
    <w:rsid w:val="00C1455B"/>
    <w:rsid w:val="00C14A49"/>
    <w:rsid w:val="00C14AC4"/>
    <w:rsid w:val="00C15DF2"/>
    <w:rsid w:val="00C168C2"/>
    <w:rsid w:val="00C1705A"/>
    <w:rsid w:val="00C172FF"/>
    <w:rsid w:val="00C17E2C"/>
    <w:rsid w:val="00C21492"/>
    <w:rsid w:val="00C21784"/>
    <w:rsid w:val="00C22E69"/>
    <w:rsid w:val="00C23039"/>
    <w:rsid w:val="00C2304D"/>
    <w:rsid w:val="00C2357C"/>
    <w:rsid w:val="00C23C70"/>
    <w:rsid w:val="00C240BF"/>
    <w:rsid w:val="00C24151"/>
    <w:rsid w:val="00C259AA"/>
    <w:rsid w:val="00C26371"/>
    <w:rsid w:val="00C300C3"/>
    <w:rsid w:val="00C3028F"/>
    <w:rsid w:val="00C302A1"/>
    <w:rsid w:val="00C31783"/>
    <w:rsid w:val="00C33637"/>
    <w:rsid w:val="00C33B87"/>
    <w:rsid w:val="00C34E10"/>
    <w:rsid w:val="00C34F8D"/>
    <w:rsid w:val="00C3617C"/>
    <w:rsid w:val="00C36200"/>
    <w:rsid w:val="00C370FC"/>
    <w:rsid w:val="00C4033A"/>
    <w:rsid w:val="00C4036E"/>
    <w:rsid w:val="00C4086D"/>
    <w:rsid w:val="00C415DA"/>
    <w:rsid w:val="00C42379"/>
    <w:rsid w:val="00C4397E"/>
    <w:rsid w:val="00C448BE"/>
    <w:rsid w:val="00C44F0E"/>
    <w:rsid w:val="00C45F66"/>
    <w:rsid w:val="00C4780B"/>
    <w:rsid w:val="00C50412"/>
    <w:rsid w:val="00C50CC4"/>
    <w:rsid w:val="00C52560"/>
    <w:rsid w:val="00C527D0"/>
    <w:rsid w:val="00C53548"/>
    <w:rsid w:val="00C536D7"/>
    <w:rsid w:val="00C53AC5"/>
    <w:rsid w:val="00C53B16"/>
    <w:rsid w:val="00C541A7"/>
    <w:rsid w:val="00C54FE3"/>
    <w:rsid w:val="00C5547D"/>
    <w:rsid w:val="00C55E2E"/>
    <w:rsid w:val="00C56671"/>
    <w:rsid w:val="00C6087F"/>
    <w:rsid w:val="00C60EE5"/>
    <w:rsid w:val="00C6170D"/>
    <w:rsid w:val="00C61C47"/>
    <w:rsid w:val="00C62180"/>
    <w:rsid w:val="00C624EC"/>
    <w:rsid w:val="00C629BC"/>
    <w:rsid w:val="00C648F5"/>
    <w:rsid w:val="00C65639"/>
    <w:rsid w:val="00C667A1"/>
    <w:rsid w:val="00C700C3"/>
    <w:rsid w:val="00C700E5"/>
    <w:rsid w:val="00C70F44"/>
    <w:rsid w:val="00C715BA"/>
    <w:rsid w:val="00C71C42"/>
    <w:rsid w:val="00C71DE8"/>
    <w:rsid w:val="00C7293D"/>
    <w:rsid w:val="00C72D48"/>
    <w:rsid w:val="00C7334A"/>
    <w:rsid w:val="00C73BA0"/>
    <w:rsid w:val="00C73ED4"/>
    <w:rsid w:val="00C740A9"/>
    <w:rsid w:val="00C74645"/>
    <w:rsid w:val="00C75F43"/>
    <w:rsid w:val="00C75F9E"/>
    <w:rsid w:val="00C7667F"/>
    <w:rsid w:val="00C766F3"/>
    <w:rsid w:val="00C777DD"/>
    <w:rsid w:val="00C77BB5"/>
    <w:rsid w:val="00C80A7C"/>
    <w:rsid w:val="00C8179A"/>
    <w:rsid w:val="00C82AC5"/>
    <w:rsid w:val="00C87721"/>
    <w:rsid w:val="00C90D14"/>
    <w:rsid w:val="00C90E5F"/>
    <w:rsid w:val="00C91000"/>
    <w:rsid w:val="00C91C54"/>
    <w:rsid w:val="00C9296C"/>
    <w:rsid w:val="00C93218"/>
    <w:rsid w:val="00C94712"/>
    <w:rsid w:val="00C9548E"/>
    <w:rsid w:val="00C95FD8"/>
    <w:rsid w:val="00C9726F"/>
    <w:rsid w:val="00CA06A8"/>
    <w:rsid w:val="00CA076D"/>
    <w:rsid w:val="00CA0DDE"/>
    <w:rsid w:val="00CA1192"/>
    <w:rsid w:val="00CA16F3"/>
    <w:rsid w:val="00CA1B51"/>
    <w:rsid w:val="00CA26FA"/>
    <w:rsid w:val="00CA2789"/>
    <w:rsid w:val="00CA2BA2"/>
    <w:rsid w:val="00CA31F6"/>
    <w:rsid w:val="00CA34E8"/>
    <w:rsid w:val="00CA36B6"/>
    <w:rsid w:val="00CA6B94"/>
    <w:rsid w:val="00CA77E5"/>
    <w:rsid w:val="00CB1044"/>
    <w:rsid w:val="00CB253C"/>
    <w:rsid w:val="00CB31CD"/>
    <w:rsid w:val="00CB3C7F"/>
    <w:rsid w:val="00CB3CF6"/>
    <w:rsid w:val="00CB3F00"/>
    <w:rsid w:val="00CB5375"/>
    <w:rsid w:val="00CB6D11"/>
    <w:rsid w:val="00CB7746"/>
    <w:rsid w:val="00CC070D"/>
    <w:rsid w:val="00CC0CCF"/>
    <w:rsid w:val="00CC0DEC"/>
    <w:rsid w:val="00CC0FE8"/>
    <w:rsid w:val="00CC1095"/>
    <w:rsid w:val="00CC1249"/>
    <w:rsid w:val="00CC198D"/>
    <w:rsid w:val="00CC1EEA"/>
    <w:rsid w:val="00CC22F6"/>
    <w:rsid w:val="00CC24CC"/>
    <w:rsid w:val="00CC2E48"/>
    <w:rsid w:val="00CC3BF9"/>
    <w:rsid w:val="00CC3D32"/>
    <w:rsid w:val="00CC446C"/>
    <w:rsid w:val="00CC5596"/>
    <w:rsid w:val="00CC610D"/>
    <w:rsid w:val="00CC6C91"/>
    <w:rsid w:val="00CC6DE7"/>
    <w:rsid w:val="00CC7714"/>
    <w:rsid w:val="00CD0ED3"/>
    <w:rsid w:val="00CD14A3"/>
    <w:rsid w:val="00CD202F"/>
    <w:rsid w:val="00CD2B88"/>
    <w:rsid w:val="00CD2F34"/>
    <w:rsid w:val="00CD37D3"/>
    <w:rsid w:val="00CD43F2"/>
    <w:rsid w:val="00CD56E0"/>
    <w:rsid w:val="00CD5882"/>
    <w:rsid w:val="00CD6A07"/>
    <w:rsid w:val="00CD6CB9"/>
    <w:rsid w:val="00CD6CF0"/>
    <w:rsid w:val="00CD6D0B"/>
    <w:rsid w:val="00CD6D8F"/>
    <w:rsid w:val="00CD7E1D"/>
    <w:rsid w:val="00CE0E7B"/>
    <w:rsid w:val="00CE369E"/>
    <w:rsid w:val="00CE3AB5"/>
    <w:rsid w:val="00CE4919"/>
    <w:rsid w:val="00CE63ED"/>
    <w:rsid w:val="00CE64CC"/>
    <w:rsid w:val="00CE6884"/>
    <w:rsid w:val="00CF04BE"/>
    <w:rsid w:val="00CF105C"/>
    <w:rsid w:val="00CF184D"/>
    <w:rsid w:val="00CF31B0"/>
    <w:rsid w:val="00CF39EE"/>
    <w:rsid w:val="00CF3D0D"/>
    <w:rsid w:val="00CF411F"/>
    <w:rsid w:val="00CF4193"/>
    <w:rsid w:val="00CF4367"/>
    <w:rsid w:val="00CF47BF"/>
    <w:rsid w:val="00CF5A16"/>
    <w:rsid w:val="00CF5EBF"/>
    <w:rsid w:val="00CF5F79"/>
    <w:rsid w:val="00CF5FC9"/>
    <w:rsid w:val="00CF754B"/>
    <w:rsid w:val="00CF7652"/>
    <w:rsid w:val="00CF7826"/>
    <w:rsid w:val="00D00E0E"/>
    <w:rsid w:val="00D011A4"/>
    <w:rsid w:val="00D0162D"/>
    <w:rsid w:val="00D021DA"/>
    <w:rsid w:val="00D02BCC"/>
    <w:rsid w:val="00D03722"/>
    <w:rsid w:val="00D03FC7"/>
    <w:rsid w:val="00D0425B"/>
    <w:rsid w:val="00D046F3"/>
    <w:rsid w:val="00D04942"/>
    <w:rsid w:val="00D05002"/>
    <w:rsid w:val="00D062FB"/>
    <w:rsid w:val="00D064C6"/>
    <w:rsid w:val="00D06F43"/>
    <w:rsid w:val="00D0720A"/>
    <w:rsid w:val="00D07396"/>
    <w:rsid w:val="00D077BC"/>
    <w:rsid w:val="00D07ACB"/>
    <w:rsid w:val="00D07B92"/>
    <w:rsid w:val="00D119AD"/>
    <w:rsid w:val="00D12BFA"/>
    <w:rsid w:val="00D13253"/>
    <w:rsid w:val="00D1336C"/>
    <w:rsid w:val="00D1788F"/>
    <w:rsid w:val="00D17CF4"/>
    <w:rsid w:val="00D17DE2"/>
    <w:rsid w:val="00D2038B"/>
    <w:rsid w:val="00D20855"/>
    <w:rsid w:val="00D212D3"/>
    <w:rsid w:val="00D219A5"/>
    <w:rsid w:val="00D21E6B"/>
    <w:rsid w:val="00D224A1"/>
    <w:rsid w:val="00D22608"/>
    <w:rsid w:val="00D23405"/>
    <w:rsid w:val="00D23FF7"/>
    <w:rsid w:val="00D245EB"/>
    <w:rsid w:val="00D25F14"/>
    <w:rsid w:val="00D26DE0"/>
    <w:rsid w:val="00D27E4D"/>
    <w:rsid w:val="00D3191B"/>
    <w:rsid w:val="00D31F75"/>
    <w:rsid w:val="00D320BD"/>
    <w:rsid w:val="00D34F72"/>
    <w:rsid w:val="00D36033"/>
    <w:rsid w:val="00D368D9"/>
    <w:rsid w:val="00D3691D"/>
    <w:rsid w:val="00D36E46"/>
    <w:rsid w:val="00D37417"/>
    <w:rsid w:val="00D375F7"/>
    <w:rsid w:val="00D40C23"/>
    <w:rsid w:val="00D4263B"/>
    <w:rsid w:val="00D4280F"/>
    <w:rsid w:val="00D42FBA"/>
    <w:rsid w:val="00D4360A"/>
    <w:rsid w:val="00D4515C"/>
    <w:rsid w:val="00D456E1"/>
    <w:rsid w:val="00D46084"/>
    <w:rsid w:val="00D471E6"/>
    <w:rsid w:val="00D500DD"/>
    <w:rsid w:val="00D50112"/>
    <w:rsid w:val="00D504D7"/>
    <w:rsid w:val="00D50931"/>
    <w:rsid w:val="00D52683"/>
    <w:rsid w:val="00D530D8"/>
    <w:rsid w:val="00D54791"/>
    <w:rsid w:val="00D54D83"/>
    <w:rsid w:val="00D553A0"/>
    <w:rsid w:val="00D55DBD"/>
    <w:rsid w:val="00D56A6A"/>
    <w:rsid w:val="00D57D84"/>
    <w:rsid w:val="00D627FD"/>
    <w:rsid w:val="00D631AA"/>
    <w:rsid w:val="00D6512A"/>
    <w:rsid w:val="00D655C6"/>
    <w:rsid w:val="00D65876"/>
    <w:rsid w:val="00D67B76"/>
    <w:rsid w:val="00D7007E"/>
    <w:rsid w:val="00D71585"/>
    <w:rsid w:val="00D71A59"/>
    <w:rsid w:val="00D7282B"/>
    <w:rsid w:val="00D735AB"/>
    <w:rsid w:val="00D75D0F"/>
    <w:rsid w:val="00D76643"/>
    <w:rsid w:val="00D7671F"/>
    <w:rsid w:val="00D76AAD"/>
    <w:rsid w:val="00D779C5"/>
    <w:rsid w:val="00D802E3"/>
    <w:rsid w:val="00D80300"/>
    <w:rsid w:val="00D80A53"/>
    <w:rsid w:val="00D816C8"/>
    <w:rsid w:val="00D82FC9"/>
    <w:rsid w:val="00D83552"/>
    <w:rsid w:val="00D8598A"/>
    <w:rsid w:val="00D859A3"/>
    <w:rsid w:val="00D86FFA"/>
    <w:rsid w:val="00D87940"/>
    <w:rsid w:val="00D87F0C"/>
    <w:rsid w:val="00D902DF"/>
    <w:rsid w:val="00D90707"/>
    <w:rsid w:val="00D90AE8"/>
    <w:rsid w:val="00D90CC4"/>
    <w:rsid w:val="00D91121"/>
    <w:rsid w:val="00D9143D"/>
    <w:rsid w:val="00D91A83"/>
    <w:rsid w:val="00D91CAE"/>
    <w:rsid w:val="00D93765"/>
    <w:rsid w:val="00D942ED"/>
    <w:rsid w:val="00D94609"/>
    <w:rsid w:val="00D957A1"/>
    <w:rsid w:val="00D961E8"/>
    <w:rsid w:val="00D97125"/>
    <w:rsid w:val="00D9785C"/>
    <w:rsid w:val="00DA05B5"/>
    <w:rsid w:val="00DA05F7"/>
    <w:rsid w:val="00DA0BE1"/>
    <w:rsid w:val="00DA0CBF"/>
    <w:rsid w:val="00DA0EC3"/>
    <w:rsid w:val="00DA5C86"/>
    <w:rsid w:val="00DA75BD"/>
    <w:rsid w:val="00DA7CE0"/>
    <w:rsid w:val="00DB0901"/>
    <w:rsid w:val="00DB0C61"/>
    <w:rsid w:val="00DB49E1"/>
    <w:rsid w:val="00DB4B61"/>
    <w:rsid w:val="00DB58FF"/>
    <w:rsid w:val="00DB71B4"/>
    <w:rsid w:val="00DB7AA9"/>
    <w:rsid w:val="00DC12DC"/>
    <w:rsid w:val="00DC1D1F"/>
    <w:rsid w:val="00DC3A27"/>
    <w:rsid w:val="00DD1255"/>
    <w:rsid w:val="00DD1EA2"/>
    <w:rsid w:val="00DD27D8"/>
    <w:rsid w:val="00DD2D59"/>
    <w:rsid w:val="00DD58AC"/>
    <w:rsid w:val="00DD5DD9"/>
    <w:rsid w:val="00DD6B23"/>
    <w:rsid w:val="00DD6D33"/>
    <w:rsid w:val="00DD7967"/>
    <w:rsid w:val="00DD7D73"/>
    <w:rsid w:val="00DE09F4"/>
    <w:rsid w:val="00DE107E"/>
    <w:rsid w:val="00DE10FA"/>
    <w:rsid w:val="00DE11A3"/>
    <w:rsid w:val="00DE27C2"/>
    <w:rsid w:val="00DE3001"/>
    <w:rsid w:val="00DE310A"/>
    <w:rsid w:val="00DE3DAA"/>
    <w:rsid w:val="00DE42B7"/>
    <w:rsid w:val="00DE48FC"/>
    <w:rsid w:val="00DE5F15"/>
    <w:rsid w:val="00DE630C"/>
    <w:rsid w:val="00DE667F"/>
    <w:rsid w:val="00DF0B4C"/>
    <w:rsid w:val="00DF364E"/>
    <w:rsid w:val="00DF3A09"/>
    <w:rsid w:val="00DF4FFD"/>
    <w:rsid w:val="00DF5289"/>
    <w:rsid w:val="00DF6982"/>
    <w:rsid w:val="00DF714D"/>
    <w:rsid w:val="00DF722F"/>
    <w:rsid w:val="00DF7705"/>
    <w:rsid w:val="00E0178F"/>
    <w:rsid w:val="00E02E2F"/>
    <w:rsid w:val="00E03E12"/>
    <w:rsid w:val="00E040CE"/>
    <w:rsid w:val="00E04C14"/>
    <w:rsid w:val="00E04E6B"/>
    <w:rsid w:val="00E0561D"/>
    <w:rsid w:val="00E062AB"/>
    <w:rsid w:val="00E063B9"/>
    <w:rsid w:val="00E07449"/>
    <w:rsid w:val="00E1223E"/>
    <w:rsid w:val="00E1249D"/>
    <w:rsid w:val="00E127B6"/>
    <w:rsid w:val="00E12F63"/>
    <w:rsid w:val="00E1401F"/>
    <w:rsid w:val="00E14660"/>
    <w:rsid w:val="00E153D7"/>
    <w:rsid w:val="00E15CAF"/>
    <w:rsid w:val="00E167C1"/>
    <w:rsid w:val="00E16D40"/>
    <w:rsid w:val="00E16FBA"/>
    <w:rsid w:val="00E20DCD"/>
    <w:rsid w:val="00E21E67"/>
    <w:rsid w:val="00E22088"/>
    <w:rsid w:val="00E233E2"/>
    <w:rsid w:val="00E250F5"/>
    <w:rsid w:val="00E2722E"/>
    <w:rsid w:val="00E27927"/>
    <w:rsid w:val="00E279E5"/>
    <w:rsid w:val="00E30411"/>
    <w:rsid w:val="00E30761"/>
    <w:rsid w:val="00E31CC1"/>
    <w:rsid w:val="00E324C2"/>
    <w:rsid w:val="00E32B41"/>
    <w:rsid w:val="00E333AE"/>
    <w:rsid w:val="00E34E8F"/>
    <w:rsid w:val="00E35470"/>
    <w:rsid w:val="00E3571E"/>
    <w:rsid w:val="00E35AB7"/>
    <w:rsid w:val="00E360C9"/>
    <w:rsid w:val="00E36D2A"/>
    <w:rsid w:val="00E37445"/>
    <w:rsid w:val="00E377FC"/>
    <w:rsid w:val="00E4071D"/>
    <w:rsid w:val="00E40A80"/>
    <w:rsid w:val="00E40D0B"/>
    <w:rsid w:val="00E41CBF"/>
    <w:rsid w:val="00E41F55"/>
    <w:rsid w:val="00E42319"/>
    <w:rsid w:val="00E435D2"/>
    <w:rsid w:val="00E4468A"/>
    <w:rsid w:val="00E44887"/>
    <w:rsid w:val="00E44975"/>
    <w:rsid w:val="00E45BE7"/>
    <w:rsid w:val="00E465CE"/>
    <w:rsid w:val="00E47C29"/>
    <w:rsid w:val="00E47F05"/>
    <w:rsid w:val="00E5001A"/>
    <w:rsid w:val="00E50F49"/>
    <w:rsid w:val="00E51360"/>
    <w:rsid w:val="00E520D3"/>
    <w:rsid w:val="00E525A7"/>
    <w:rsid w:val="00E52730"/>
    <w:rsid w:val="00E52DB0"/>
    <w:rsid w:val="00E54383"/>
    <w:rsid w:val="00E54D63"/>
    <w:rsid w:val="00E54DB7"/>
    <w:rsid w:val="00E56732"/>
    <w:rsid w:val="00E56F48"/>
    <w:rsid w:val="00E5714A"/>
    <w:rsid w:val="00E57227"/>
    <w:rsid w:val="00E57FEE"/>
    <w:rsid w:val="00E60D4A"/>
    <w:rsid w:val="00E60ED8"/>
    <w:rsid w:val="00E6171B"/>
    <w:rsid w:val="00E61BDD"/>
    <w:rsid w:val="00E6295D"/>
    <w:rsid w:val="00E6306C"/>
    <w:rsid w:val="00E634CB"/>
    <w:rsid w:val="00E645BB"/>
    <w:rsid w:val="00E64938"/>
    <w:rsid w:val="00E65374"/>
    <w:rsid w:val="00E65D40"/>
    <w:rsid w:val="00E67B4F"/>
    <w:rsid w:val="00E7165C"/>
    <w:rsid w:val="00E718BF"/>
    <w:rsid w:val="00E72166"/>
    <w:rsid w:val="00E7273F"/>
    <w:rsid w:val="00E73094"/>
    <w:rsid w:val="00E73E2E"/>
    <w:rsid w:val="00E74ECC"/>
    <w:rsid w:val="00E75E7C"/>
    <w:rsid w:val="00E77555"/>
    <w:rsid w:val="00E81433"/>
    <w:rsid w:val="00E82536"/>
    <w:rsid w:val="00E826C2"/>
    <w:rsid w:val="00E82CC9"/>
    <w:rsid w:val="00E839E2"/>
    <w:rsid w:val="00E85437"/>
    <w:rsid w:val="00E85A36"/>
    <w:rsid w:val="00E85C52"/>
    <w:rsid w:val="00E863CD"/>
    <w:rsid w:val="00E87135"/>
    <w:rsid w:val="00E9095F"/>
    <w:rsid w:val="00E91180"/>
    <w:rsid w:val="00E95675"/>
    <w:rsid w:val="00E974DB"/>
    <w:rsid w:val="00E97EB2"/>
    <w:rsid w:val="00EA0353"/>
    <w:rsid w:val="00EA03CE"/>
    <w:rsid w:val="00EA0D5D"/>
    <w:rsid w:val="00EA0EC8"/>
    <w:rsid w:val="00EA135D"/>
    <w:rsid w:val="00EA172B"/>
    <w:rsid w:val="00EA20AE"/>
    <w:rsid w:val="00EA2B72"/>
    <w:rsid w:val="00EA3E37"/>
    <w:rsid w:val="00EA516A"/>
    <w:rsid w:val="00EA567B"/>
    <w:rsid w:val="00EA59CE"/>
    <w:rsid w:val="00EA633A"/>
    <w:rsid w:val="00EA6369"/>
    <w:rsid w:val="00EA778A"/>
    <w:rsid w:val="00EB06AD"/>
    <w:rsid w:val="00EB08F0"/>
    <w:rsid w:val="00EB1180"/>
    <w:rsid w:val="00EB14C6"/>
    <w:rsid w:val="00EB1D0E"/>
    <w:rsid w:val="00EB3BBD"/>
    <w:rsid w:val="00EB4A70"/>
    <w:rsid w:val="00EB54BE"/>
    <w:rsid w:val="00EB5D4E"/>
    <w:rsid w:val="00EB6182"/>
    <w:rsid w:val="00EB7BC8"/>
    <w:rsid w:val="00EB7EDC"/>
    <w:rsid w:val="00EC05A2"/>
    <w:rsid w:val="00EC05A7"/>
    <w:rsid w:val="00EC11B1"/>
    <w:rsid w:val="00EC11B4"/>
    <w:rsid w:val="00EC1AD1"/>
    <w:rsid w:val="00EC1BC2"/>
    <w:rsid w:val="00EC1F8D"/>
    <w:rsid w:val="00EC2C38"/>
    <w:rsid w:val="00EC3568"/>
    <w:rsid w:val="00EC5D3F"/>
    <w:rsid w:val="00EC78C2"/>
    <w:rsid w:val="00EC7B2C"/>
    <w:rsid w:val="00EC7BB3"/>
    <w:rsid w:val="00ED067A"/>
    <w:rsid w:val="00ED094B"/>
    <w:rsid w:val="00ED1D77"/>
    <w:rsid w:val="00ED2866"/>
    <w:rsid w:val="00ED4C20"/>
    <w:rsid w:val="00ED4DA3"/>
    <w:rsid w:val="00ED56B2"/>
    <w:rsid w:val="00ED5AA1"/>
    <w:rsid w:val="00ED5C24"/>
    <w:rsid w:val="00ED623E"/>
    <w:rsid w:val="00ED665B"/>
    <w:rsid w:val="00ED710B"/>
    <w:rsid w:val="00ED7216"/>
    <w:rsid w:val="00EE0349"/>
    <w:rsid w:val="00EE04F4"/>
    <w:rsid w:val="00EE145E"/>
    <w:rsid w:val="00EE147E"/>
    <w:rsid w:val="00EE2977"/>
    <w:rsid w:val="00EE3288"/>
    <w:rsid w:val="00EE330A"/>
    <w:rsid w:val="00EE37DA"/>
    <w:rsid w:val="00EE5AC3"/>
    <w:rsid w:val="00EE612B"/>
    <w:rsid w:val="00EF0264"/>
    <w:rsid w:val="00EF02AB"/>
    <w:rsid w:val="00EF0791"/>
    <w:rsid w:val="00EF1BFD"/>
    <w:rsid w:val="00EF1EAD"/>
    <w:rsid w:val="00EF1EF1"/>
    <w:rsid w:val="00EF23A5"/>
    <w:rsid w:val="00EF23AA"/>
    <w:rsid w:val="00EF2967"/>
    <w:rsid w:val="00EF3570"/>
    <w:rsid w:val="00EF4A01"/>
    <w:rsid w:val="00EF52EA"/>
    <w:rsid w:val="00EF5E36"/>
    <w:rsid w:val="00EF5E3C"/>
    <w:rsid w:val="00EF61EA"/>
    <w:rsid w:val="00EF69FF"/>
    <w:rsid w:val="00EF6D5B"/>
    <w:rsid w:val="00EF770C"/>
    <w:rsid w:val="00F01269"/>
    <w:rsid w:val="00F042C6"/>
    <w:rsid w:val="00F0433D"/>
    <w:rsid w:val="00F05839"/>
    <w:rsid w:val="00F05B21"/>
    <w:rsid w:val="00F06399"/>
    <w:rsid w:val="00F07B97"/>
    <w:rsid w:val="00F07E6F"/>
    <w:rsid w:val="00F110FB"/>
    <w:rsid w:val="00F12892"/>
    <w:rsid w:val="00F129DC"/>
    <w:rsid w:val="00F12A39"/>
    <w:rsid w:val="00F12CF8"/>
    <w:rsid w:val="00F13211"/>
    <w:rsid w:val="00F1322E"/>
    <w:rsid w:val="00F13431"/>
    <w:rsid w:val="00F135CF"/>
    <w:rsid w:val="00F1566D"/>
    <w:rsid w:val="00F159F3"/>
    <w:rsid w:val="00F15F2F"/>
    <w:rsid w:val="00F16FE4"/>
    <w:rsid w:val="00F237D1"/>
    <w:rsid w:val="00F249B0"/>
    <w:rsid w:val="00F25BE1"/>
    <w:rsid w:val="00F26AAE"/>
    <w:rsid w:val="00F26D42"/>
    <w:rsid w:val="00F27A1A"/>
    <w:rsid w:val="00F3009C"/>
    <w:rsid w:val="00F30AFE"/>
    <w:rsid w:val="00F31080"/>
    <w:rsid w:val="00F319B3"/>
    <w:rsid w:val="00F31C46"/>
    <w:rsid w:val="00F31FE8"/>
    <w:rsid w:val="00F32218"/>
    <w:rsid w:val="00F3365D"/>
    <w:rsid w:val="00F33E07"/>
    <w:rsid w:val="00F3477C"/>
    <w:rsid w:val="00F34B49"/>
    <w:rsid w:val="00F34FC3"/>
    <w:rsid w:val="00F35A56"/>
    <w:rsid w:val="00F3696A"/>
    <w:rsid w:val="00F36F82"/>
    <w:rsid w:val="00F372BC"/>
    <w:rsid w:val="00F37644"/>
    <w:rsid w:val="00F37676"/>
    <w:rsid w:val="00F40AF8"/>
    <w:rsid w:val="00F417BF"/>
    <w:rsid w:val="00F425D7"/>
    <w:rsid w:val="00F43E36"/>
    <w:rsid w:val="00F44028"/>
    <w:rsid w:val="00F44145"/>
    <w:rsid w:val="00F454DA"/>
    <w:rsid w:val="00F455D4"/>
    <w:rsid w:val="00F457AB"/>
    <w:rsid w:val="00F4582A"/>
    <w:rsid w:val="00F46B98"/>
    <w:rsid w:val="00F46F07"/>
    <w:rsid w:val="00F4777A"/>
    <w:rsid w:val="00F5033E"/>
    <w:rsid w:val="00F50464"/>
    <w:rsid w:val="00F52BF1"/>
    <w:rsid w:val="00F52F8E"/>
    <w:rsid w:val="00F535E5"/>
    <w:rsid w:val="00F536C5"/>
    <w:rsid w:val="00F540F7"/>
    <w:rsid w:val="00F544DF"/>
    <w:rsid w:val="00F54B79"/>
    <w:rsid w:val="00F54D7A"/>
    <w:rsid w:val="00F54DBD"/>
    <w:rsid w:val="00F54F07"/>
    <w:rsid w:val="00F55808"/>
    <w:rsid w:val="00F5640A"/>
    <w:rsid w:val="00F5664D"/>
    <w:rsid w:val="00F57948"/>
    <w:rsid w:val="00F62238"/>
    <w:rsid w:val="00F66243"/>
    <w:rsid w:val="00F66337"/>
    <w:rsid w:val="00F70A1A"/>
    <w:rsid w:val="00F72843"/>
    <w:rsid w:val="00F72CBA"/>
    <w:rsid w:val="00F72D9B"/>
    <w:rsid w:val="00F7313E"/>
    <w:rsid w:val="00F73E79"/>
    <w:rsid w:val="00F741D7"/>
    <w:rsid w:val="00F746F0"/>
    <w:rsid w:val="00F74EA6"/>
    <w:rsid w:val="00F75286"/>
    <w:rsid w:val="00F77B75"/>
    <w:rsid w:val="00F8171C"/>
    <w:rsid w:val="00F818D4"/>
    <w:rsid w:val="00F827BF"/>
    <w:rsid w:val="00F8355F"/>
    <w:rsid w:val="00F84662"/>
    <w:rsid w:val="00F84D29"/>
    <w:rsid w:val="00F86EA1"/>
    <w:rsid w:val="00F9036E"/>
    <w:rsid w:val="00F92BE3"/>
    <w:rsid w:val="00F94A88"/>
    <w:rsid w:val="00F94B7F"/>
    <w:rsid w:val="00F95638"/>
    <w:rsid w:val="00F96682"/>
    <w:rsid w:val="00F966BB"/>
    <w:rsid w:val="00F9682D"/>
    <w:rsid w:val="00F96CEC"/>
    <w:rsid w:val="00F97970"/>
    <w:rsid w:val="00F97DFA"/>
    <w:rsid w:val="00FA01D7"/>
    <w:rsid w:val="00FA0EAA"/>
    <w:rsid w:val="00FA1343"/>
    <w:rsid w:val="00FA13B1"/>
    <w:rsid w:val="00FA1BDC"/>
    <w:rsid w:val="00FA2593"/>
    <w:rsid w:val="00FA2D85"/>
    <w:rsid w:val="00FA30B8"/>
    <w:rsid w:val="00FA4363"/>
    <w:rsid w:val="00FA436C"/>
    <w:rsid w:val="00FA4F59"/>
    <w:rsid w:val="00FA53DA"/>
    <w:rsid w:val="00FA6015"/>
    <w:rsid w:val="00FA70D8"/>
    <w:rsid w:val="00FA7303"/>
    <w:rsid w:val="00FA7375"/>
    <w:rsid w:val="00FA7683"/>
    <w:rsid w:val="00FA7943"/>
    <w:rsid w:val="00FB00BD"/>
    <w:rsid w:val="00FB0449"/>
    <w:rsid w:val="00FB1541"/>
    <w:rsid w:val="00FB1B51"/>
    <w:rsid w:val="00FB1EFF"/>
    <w:rsid w:val="00FB2905"/>
    <w:rsid w:val="00FB3F81"/>
    <w:rsid w:val="00FB44EF"/>
    <w:rsid w:val="00FB4B34"/>
    <w:rsid w:val="00FB4B41"/>
    <w:rsid w:val="00FB4D12"/>
    <w:rsid w:val="00FB5593"/>
    <w:rsid w:val="00FB5CB4"/>
    <w:rsid w:val="00FB5F62"/>
    <w:rsid w:val="00FB666C"/>
    <w:rsid w:val="00FB74D4"/>
    <w:rsid w:val="00FB7A79"/>
    <w:rsid w:val="00FB7BF8"/>
    <w:rsid w:val="00FC005E"/>
    <w:rsid w:val="00FC044E"/>
    <w:rsid w:val="00FC096C"/>
    <w:rsid w:val="00FC16F8"/>
    <w:rsid w:val="00FC21C4"/>
    <w:rsid w:val="00FC3090"/>
    <w:rsid w:val="00FC3EB1"/>
    <w:rsid w:val="00FC4060"/>
    <w:rsid w:val="00FC4D43"/>
    <w:rsid w:val="00FC4FB0"/>
    <w:rsid w:val="00FC71AF"/>
    <w:rsid w:val="00FD0260"/>
    <w:rsid w:val="00FD094D"/>
    <w:rsid w:val="00FD1144"/>
    <w:rsid w:val="00FD158E"/>
    <w:rsid w:val="00FD20DB"/>
    <w:rsid w:val="00FD20E5"/>
    <w:rsid w:val="00FD32F5"/>
    <w:rsid w:val="00FD637E"/>
    <w:rsid w:val="00FD6643"/>
    <w:rsid w:val="00FD7EE5"/>
    <w:rsid w:val="00FE1403"/>
    <w:rsid w:val="00FE16D1"/>
    <w:rsid w:val="00FE1979"/>
    <w:rsid w:val="00FE1C28"/>
    <w:rsid w:val="00FE2667"/>
    <w:rsid w:val="00FE2EA8"/>
    <w:rsid w:val="00FE31FA"/>
    <w:rsid w:val="00FE3727"/>
    <w:rsid w:val="00FE3FBF"/>
    <w:rsid w:val="00FF1821"/>
    <w:rsid w:val="00FF2EA5"/>
    <w:rsid w:val="00FF46CE"/>
    <w:rsid w:val="00FF4E08"/>
    <w:rsid w:val="00FF556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277DEC"/>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
      </w:numPr>
      <w:tabs>
        <w:tab w:val="clear" w:pos="860"/>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0E3E85"/>
    <w:pPr>
      <w:tabs>
        <w:tab w:val="clear" w:pos="851"/>
      </w:tabs>
    </w:pPr>
    <w:rPr>
      <w:iCs w:val="0"/>
      <w:noProof/>
    </w:rPr>
  </w:style>
  <w:style w:type="paragraph" w:customStyle="1" w:styleId="Relao">
    <w:name w:val="Relação"/>
    <w:basedOn w:val="Normal"/>
    <w:autoRedefine/>
    <w:rsid w:val="00A5403F"/>
    <w:pPr>
      <w:numPr>
        <w:numId w:val="1"/>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customStyle="1" w:styleId="MenoPendente1">
    <w:name w:val="Menção Pendente1"/>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D50931"/>
    <w:pPr>
      <w:spacing w:after="200" w:line="240" w:lineRule="auto"/>
      <w:jc w:val="center"/>
    </w:pPr>
    <w:rPr>
      <w:b/>
      <w:iCs w:val="0"/>
      <w:color w:val="000000" w:themeColor="text1"/>
      <w:sz w:val="20"/>
      <w:szCs w:val="18"/>
    </w:rPr>
  </w:style>
  <w:style w:type="paragraph" w:styleId="PargrafodaLista">
    <w:name w:val="List Paragraph"/>
    <w:basedOn w:val="Normal"/>
    <w:link w:val="PargrafodaListaChar"/>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paragraph" w:styleId="Citao">
    <w:name w:val="Quote"/>
    <w:basedOn w:val="Normal"/>
    <w:next w:val="Normal"/>
    <w:link w:val="CitaoChar"/>
    <w:uiPriority w:val="29"/>
    <w:qFormat/>
    <w:rsid w:val="000B2D0D"/>
    <w:pPr>
      <w:spacing w:before="200" w:after="160" w:line="240" w:lineRule="auto"/>
      <w:ind w:left="2124" w:right="864"/>
    </w:pPr>
    <w:rPr>
      <w:iCs w:val="0"/>
      <w:color w:val="000000" w:themeColor="text1"/>
      <w:sz w:val="20"/>
    </w:rPr>
  </w:style>
  <w:style w:type="character" w:customStyle="1" w:styleId="CitaoChar">
    <w:name w:val="Citação Char"/>
    <w:basedOn w:val="Fontepargpadro"/>
    <w:link w:val="Citao"/>
    <w:uiPriority w:val="29"/>
    <w:rsid w:val="000B2D0D"/>
    <w:rPr>
      <w:color w:val="000000" w:themeColor="text1"/>
      <w:szCs w:val="24"/>
      <w:lang w:eastAsia="en-US"/>
    </w:rPr>
  </w:style>
  <w:style w:type="paragraph" w:customStyle="1" w:styleId="Listas1">
    <w:name w:val="Listas 1"/>
    <w:basedOn w:val="Ttulo5"/>
    <w:link w:val="Listas1Char"/>
    <w:autoRedefine/>
    <w:qFormat/>
    <w:rsid w:val="005D3217"/>
    <w:pPr>
      <w:numPr>
        <w:ilvl w:val="0"/>
        <w:numId w:val="5"/>
      </w:numPr>
    </w:pPr>
    <w:rPr>
      <w:bCs/>
    </w:rPr>
  </w:style>
  <w:style w:type="character" w:styleId="Refdecomentrio">
    <w:name w:val="annotation reference"/>
    <w:basedOn w:val="Fontepargpadro"/>
    <w:rsid w:val="002C3AC3"/>
    <w:rPr>
      <w:sz w:val="16"/>
      <w:szCs w:val="16"/>
    </w:r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 w:type="character" w:styleId="MenoPendente">
    <w:name w:val="Unresolved Mention"/>
    <w:basedOn w:val="Fontepargpadro"/>
    <w:uiPriority w:val="99"/>
    <w:semiHidden/>
    <w:unhideWhenUsed/>
    <w:rsid w:val="00411CBF"/>
    <w:rPr>
      <w:color w:val="605E5C"/>
      <w:shd w:val="clear" w:color="auto" w:fill="E1DFDD"/>
    </w:rPr>
  </w:style>
  <w:style w:type="table" w:styleId="TabeladeLista1Clara-nfase1">
    <w:name w:val="List Table 1 Light Accent 1"/>
    <w:basedOn w:val="Tabelanormal"/>
    <w:uiPriority w:val="46"/>
    <w:rsid w:val="00462633"/>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842950">
      <w:bodyDiv w:val="1"/>
      <w:marLeft w:val="0"/>
      <w:marRight w:val="0"/>
      <w:marTop w:val="0"/>
      <w:marBottom w:val="0"/>
      <w:divBdr>
        <w:top w:val="none" w:sz="0" w:space="0" w:color="auto"/>
        <w:left w:val="none" w:sz="0" w:space="0" w:color="auto"/>
        <w:bottom w:val="none" w:sz="0" w:space="0" w:color="auto"/>
        <w:right w:val="none" w:sz="0" w:space="0" w:color="auto"/>
      </w:divBdr>
    </w:div>
    <w:div w:id="173614534">
      <w:bodyDiv w:val="1"/>
      <w:marLeft w:val="0"/>
      <w:marRight w:val="0"/>
      <w:marTop w:val="0"/>
      <w:marBottom w:val="0"/>
      <w:divBdr>
        <w:top w:val="none" w:sz="0" w:space="0" w:color="auto"/>
        <w:left w:val="none" w:sz="0" w:space="0" w:color="auto"/>
        <w:bottom w:val="none" w:sz="0" w:space="0" w:color="auto"/>
        <w:right w:val="none" w:sz="0" w:space="0" w:color="auto"/>
      </w:divBdr>
      <w:divsChild>
        <w:div w:id="682631444">
          <w:marLeft w:val="0"/>
          <w:marRight w:val="0"/>
          <w:marTop w:val="0"/>
          <w:marBottom w:val="0"/>
          <w:divBdr>
            <w:top w:val="none" w:sz="0" w:space="0" w:color="auto"/>
            <w:left w:val="none" w:sz="0" w:space="0" w:color="auto"/>
            <w:bottom w:val="none" w:sz="0" w:space="0" w:color="auto"/>
            <w:right w:val="none" w:sz="0" w:space="0" w:color="auto"/>
          </w:divBdr>
          <w:divsChild>
            <w:div w:id="519852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1567806">
      <w:bodyDiv w:val="1"/>
      <w:marLeft w:val="0"/>
      <w:marRight w:val="0"/>
      <w:marTop w:val="0"/>
      <w:marBottom w:val="0"/>
      <w:divBdr>
        <w:top w:val="none" w:sz="0" w:space="0" w:color="auto"/>
        <w:left w:val="none" w:sz="0" w:space="0" w:color="auto"/>
        <w:bottom w:val="none" w:sz="0" w:space="0" w:color="auto"/>
        <w:right w:val="none" w:sz="0" w:space="0" w:color="auto"/>
      </w:divBdr>
      <w:divsChild>
        <w:div w:id="2090618189">
          <w:marLeft w:val="0"/>
          <w:marRight w:val="0"/>
          <w:marTop w:val="0"/>
          <w:marBottom w:val="0"/>
          <w:divBdr>
            <w:top w:val="none" w:sz="0" w:space="0" w:color="auto"/>
            <w:left w:val="none" w:sz="0" w:space="0" w:color="auto"/>
            <w:bottom w:val="none" w:sz="0" w:space="0" w:color="auto"/>
            <w:right w:val="none" w:sz="0" w:space="0" w:color="auto"/>
          </w:divBdr>
          <w:divsChild>
            <w:div w:id="1865557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4014274">
      <w:bodyDiv w:val="1"/>
      <w:marLeft w:val="0"/>
      <w:marRight w:val="0"/>
      <w:marTop w:val="0"/>
      <w:marBottom w:val="0"/>
      <w:divBdr>
        <w:top w:val="none" w:sz="0" w:space="0" w:color="auto"/>
        <w:left w:val="none" w:sz="0" w:space="0" w:color="auto"/>
        <w:bottom w:val="none" w:sz="0" w:space="0" w:color="auto"/>
        <w:right w:val="none" w:sz="0" w:space="0" w:color="auto"/>
      </w:divBdr>
      <w:divsChild>
        <w:div w:id="1184899289">
          <w:marLeft w:val="0"/>
          <w:marRight w:val="0"/>
          <w:marTop w:val="0"/>
          <w:marBottom w:val="0"/>
          <w:divBdr>
            <w:top w:val="none" w:sz="0" w:space="0" w:color="auto"/>
            <w:left w:val="none" w:sz="0" w:space="0" w:color="auto"/>
            <w:bottom w:val="none" w:sz="0" w:space="0" w:color="auto"/>
            <w:right w:val="none" w:sz="0" w:space="0" w:color="auto"/>
          </w:divBdr>
          <w:divsChild>
            <w:div w:id="49503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059188">
      <w:bodyDiv w:val="1"/>
      <w:marLeft w:val="0"/>
      <w:marRight w:val="0"/>
      <w:marTop w:val="0"/>
      <w:marBottom w:val="0"/>
      <w:divBdr>
        <w:top w:val="none" w:sz="0" w:space="0" w:color="auto"/>
        <w:left w:val="none" w:sz="0" w:space="0" w:color="auto"/>
        <w:bottom w:val="none" w:sz="0" w:space="0" w:color="auto"/>
        <w:right w:val="none" w:sz="0" w:space="0" w:color="auto"/>
      </w:divBdr>
      <w:divsChild>
        <w:div w:id="1879511993">
          <w:marLeft w:val="0"/>
          <w:marRight w:val="0"/>
          <w:marTop w:val="0"/>
          <w:marBottom w:val="0"/>
          <w:divBdr>
            <w:top w:val="none" w:sz="0" w:space="0" w:color="auto"/>
            <w:left w:val="none" w:sz="0" w:space="0" w:color="auto"/>
            <w:bottom w:val="none" w:sz="0" w:space="0" w:color="auto"/>
            <w:right w:val="none" w:sz="0" w:space="0" w:color="auto"/>
          </w:divBdr>
          <w:divsChild>
            <w:div w:id="60380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264280">
      <w:bodyDiv w:val="1"/>
      <w:marLeft w:val="0"/>
      <w:marRight w:val="0"/>
      <w:marTop w:val="0"/>
      <w:marBottom w:val="0"/>
      <w:divBdr>
        <w:top w:val="none" w:sz="0" w:space="0" w:color="auto"/>
        <w:left w:val="none" w:sz="0" w:space="0" w:color="auto"/>
        <w:bottom w:val="none" w:sz="0" w:space="0" w:color="auto"/>
        <w:right w:val="none" w:sz="0" w:space="0" w:color="auto"/>
      </w:divBdr>
      <w:divsChild>
        <w:div w:id="113717159">
          <w:marLeft w:val="0"/>
          <w:marRight w:val="0"/>
          <w:marTop w:val="0"/>
          <w:marBottom w:val="0"/>
          <w:divBdr>
            <w:top w:val="none" w:sz="0" w:space="0" w:color="auto"/>
            <w:left w:val="none" w:sz="0" w:space="0" w:color="auto"/>
            <w:bottom w:val="none" w:sz="0" w:space="0" w:color="auto"/>
            <w:right w:val="none" w:sz="0" w:space="0" w:color="auto"/>
          </w:divBdr>
          <w:divsChild>
            <w:div w:id="1223560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0921557">
      <w:bodyDiv w:val="1"/>
      <w:marLeft w:val="0"/>
      <w:marRight w:val="0"/>
      <w:marTop w:val="0"/>
      <w:marBottom w:val="0"/>
      <w:divBdr>
        <w:top w:val="none" w:sz="0" w:space="0" w:color="auto"/>
        <w:left w:val="none" w:sz="0" w:space="0" w:color="auto"/>
        <w:bottom w:val="none" w:sz="0" w:space="0" w:color="auto"/>
        <w:right w:val="none" w:sz="0" w:space="0" w:color="auto"/>
      </w:divBdr>
      <w:divsChild>
        <w:div w:id="1018779512">
          <w:marLeft w:val="0"/>
          <w:marRight w:val="0"/>
          <w:marTop w:val="0"/>
          <w:marBottom w:val="0"/>
          <w:divBdr>
            <w:top w:val="none" w:sz="0" w:space="0" w:color="auto"/>
            <w:left w:val="none" w:sz="0" w:space="0" w:color="auto"/>
            <w:bottom w:val="none" w:sz="0" w:space="0" w:color="auto"/>
            <w:right w:val="none" w:sz="0" w:space="0" w:color="auto"/>
          </w:divBdr>
          <w:divsChild>
            <w:div w:id="109054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40307408">
      <w:bodyDiv w:val="1"/>
      <w:marLeft w:val="0"/>
      <w:marRight w:val="0"/>
      <w:marTop w:val="0"/>
      <w:marBottom w:val="0"/>
      <w:divBdr>
        <w:top w:val="none" w:sz="0" w:space="0" w:color="auto"/>
        <w:left w:val="none" w:sz="0" w:space="0" w:color="auto"/>
        <w:bottom w:val="none" w:sz="0" w:space="0" w:color="auto"/>
        <w:right w:val="none" w:sz="0" w:space="0" w:color="auto"/>
      </w:divBdr>
      <w:divsChild>
        <w:div w:id="1004356675">
          <w:marLeft w:val="0"/>
          <w:marRight w:val="0"/>
          <w:marTop w:val="0"/>
          <w:marBottom w:val="0"/>
          <w:divBdr>
            <w:top w:val="none" w:sz="0" w:space="0" w:color="auto"/>
            <w:left w:val="none" w:sz="0" w:space="0" w:color="auto"/>
            <w:bottom w:val="none" w:sz="0" w:space="0" w:color="auto"/>
            <w:right w:val="none" w:sz="0" w:space="0" w:color="auto"/>
          </w:divBdr>
          <w:divsChild>
            <w:div w:id="1696733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074694">
      <w:bodyDiv w:val="1"/>
      <w:marLeft w:val="0"/>
      <w:marRight w:val="0"/>
      <w:marTop w:val="0"/>
      <w:marBottom w:val="0"/>
      <w:divBdr>
        <w:top w:val="none" w:sz="0" w:space="0" w:color="auto"/>
        <w:left w:val="none" w:sz="0" w:space="0" w:color="auto"/>
        <w:bottom w:val="none" w:sz="0" w:space="0" w:color="auto"/>
        <w:right w:val="none" w:sz="0" w:space="0" w:color="auto"/>
      </w:divBdr>
      <w:divsChild>
        <w:div w:id="593364421">
          <w:marLeft w:val="0"/>
          <w:marRight w:val="0"/>
          <w:marTop w:val="0"/>
          <w:marBottom w:val="0"/>
          <w:divBdr>
            <w:top w:val="none" w:sz="0" w:space="0" w:color="auto"/>
            <w:left w:val="none" w:sz="0" w:space="0" w:color="auto"/>
            <w:bottom w:val="none" w:sz="0" w:space="0" w:color="auto"/>
            <w:right w:val="none" w:sz="0" w:space="0" w:color="auto"/>
          </w:divBdr>
          <w:divsChild>
            <w:div w:id="1305741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065410">
      <w:bodyDiv w:val="1"/>
      <w:marLeft w:val="0"/>
      <w:marRight w:val="0"/>
      <w:marTop w:val="0"/>
      <w:marBottom w:val="0"/>
      <w:divBdr>
        <w:top w:val="none" w:sz="0" w:space="0" w:color="auto"/>
        <w:left w:val="none" w:sz="0" w:space="0" w:color="auto"/>
        <w:bottom w:val="none" w:sz="0" w:space="0" w:color="auto"/>
        <w:right w:val="none" w:sz="0" w:space="0" w:color="auto"/>
      </w:divBdr>
    </w:div>
    <w:div w:id="1905984683">
      <w:bodyDiv w:val="1"/>
      <w:marLeft w:val="0"/>
      <w:marRight w:val="0"/>
      <w:marTop w:val="0"/>
      <w:marBottom w:val="0"/>
      <w:divBdr>
        <w:top w:val="none" w:sz="0" w:space="0" w:color="auto"/>
        <w:left w:val="none" w:sz="0" w:space="0" w:color="auto"/>
        <w:bottom w:val="none" w:sz="0" w:space="0" w:color="auto"/>
        <w:right w:val="none" w:sz="0" w:space="0" w:color="auto"/>
      </w:divBdr>
    </w:div>
    <w:div w:id="1977835343">
      <w:bodyDiv w:val="1"/>
      <w:marLeft w:val="0"/>
      <w:marRight w:val="0"/>
      <w:marTop w:val="0"/>
      <w:marBottom w:val="0"/>
      <w:divBdr>
        <w:top w:val="none" w:sz="0" w:space="0" w:color="auto"/>
        <w:left w:val="none" w:sz="0" w:space="0" w:color="auto"/>
        <w:bottom w:val="none" w:sz="0" w:space="0" w:color="auto"/>
        <w:right w:val="none" w:sz="0" w:space="0" w:color="auto"/>
      </w:divBdr>
      <w:divsChild>
        <w:div w:id="1966348576">
          <w:marLeft w:val="0"/>
          <w:marRight w:val="0"/>
          <w:marTop w:val="0"/>
          <w:marBottom w:val="0"/>
          <w:divBdr>
            <w:top w:val="none" w:sz="0" w:space="0" w:color="auto"/>
            <w:left w:val="none" w:sz="0" w:space="0" w:color="auto"/>
            <w:bottom w:val="none" w:sz="0" w:space="0" w:color="auto"/>
            <w:right w:val="none" w:sz="0" w:space="0" w:color="auto"/>
          </w:divBdr>
          <w:divsChild>
            <w:div w:id="2132825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732693">
      <w:bodyDiv w:val="1"/>
      <w:marLeft w:val="0"/>
      <w:marRight w:val="0"/>
      <w:marTop w:val="0"/>
      <w:marBottom w:val="0"/>
      <w:divBdr>
        <w:top w:val="none" w:sz="0" w:space="0" w:color="auto"/>
        <w:left w:val="none" w:sz="0" w:space="0" w:color="auto"/>
        <w:bottom w:val="none" w:sz="0" w:space="0" w:color="auto"/>
        <w:right w:val="none" w:sz="0" w:space="0" w:color="auto"/>
      </w:divBdr>
      <w:divsChild>
        <w:div w:id="2105496194">
          <w:marLeft w:val="0"/>
          <w:marRight w:val="0"/>
          <w:marTop w:val="0"/>
          <w:marBottom w:val="0"/>
          <w:divBdr>
            <w:top w:val="none" w:sz="0" w:space="0" w:color="auto"/>
            <w:left w:val="none" w:sz="0" w:space="0" w:color="auto"/>
            <w:bottom w:val="none" w:sz="0" w:space="0" w:color="auto"/>
            <w:right w:val="none" w:sz="0" w:space="0" w:color="auto"/>
          </w:divBdr>
          <w:divsChild>
            <w:div w:id="1219633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415154">
      <w:bodyDiv w:val="1"/>
      <w:marLeft w:val="0"/>
      <w:marRight w:val="0"/>
      <w:marTop w:val="0"/>
      <w:marBottom w:val="0"/>
      <w:divBdr>
        <w:top w:val="none" w:sz="0" w:space="0" w:color="auto"/>
        <w:left w:val="none" w:sz="0" w:space="0" w:color="auto"/>
        <w:bottom w:val="none" w:sz="0" w:space="0" w:color="auto"/>
        <w:right w:val="none" w:sz="0" w:space="0" w:color="auto"/>
      </w:divBdr>
      <w:divsChild>
        <w:div w:id="1627393348">
          <w:marLeft w:val="0"/>
          <w:marRight w:val="0"/>
          <w:marTop w:val="0"/>
          <w:marBottom w:val="0"/>
          <w:divBdr>
            <w:top w:val="none" w:sz="0" w:space="0" w:color="auto"/>
            <w:left w:val="none" w:sz="0" w:space="0" w:color="auto"/>
            <w:bottom w:val="none" w:sz="0" w:space="0" w:color="auto"/>
            <w:right w:val="none" w:sz="0" w:space="0" w:color="auto"/>
          </w:divBdr>
          <w:divsChild>
            <w:div w:id="374894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diagramQuickStyle" Target="diagrams/quickStyle2.xml"/><Relationship Id="rId21" Type="http://schemas.openxmlformats.org/officeDocument/2006/relationships/diagramColors" Target="diagrams/colors1.xml"/><Relationship Id="rId34" Type="http://schemas.openxmlformats.org/officeDocument/2006/relationships/image" Target="media/image6.png"/><Relationship Id="rId42" Type="http://schemas.openxmlformats.org/officeDocument/2006/relationships/diagramQuickStyle" Target="diagrams/quickStyle5.xml"/><Relationship Id="rId47" Type="http://schemas.openxmlformats.org/officeDocument/2006/relationships/image" Target="media/image8.png"/><Relationship Id="rId50" Type="http://schemas.openxmlformats.org/officeDocument/2006/relationships/image" Target="media/image11.png"/><Relationship Id="rId55" Type="http://schemas.openxmlformats.org/officeDocument/2006/relationships/image" Target="media/image15.jpg"/><Relationship Id="rId63" Type="http://schemas.openxmlformats.org/officeDocument/2006/relationships/header" Target="head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diagramData" Target="diagrams/data3.xml"/><Relationship Id="rId11" Type="http://schemas.microsoft.com/office/2018/08/relationships/commentsExtensible" Target="commentsExtensible.xml"/><Relationship Id="rId24" Type="http://schemas.openxmlformats.org/officeDocument/2006/relationships/diagramData" Target="diagrams/data2.xml"/><Relationship Id="rId32" Type="http://schemas.openxmlformats.org/officeDocument/2006/relationships/diagramColors" Target="diagrams/colors3.xml"/><Relationship Id="rId37" Type="http://schemas.openxmlformats.org/officeDocument/2006/relationships/diagramQuickStyle" Target="diagrams/quickStyle4.xml"/><Relationship Id="rId40" Type="http://schemas.openxmlformats.org/officeDocument/2006/relationships/diagramData" Target="diagrams/data5.xml"/><Relationship Id="rId45" Type="http://schemas.openxmlformats.org/officeDocument/2006/relationships/hyperlink" Target="https://ericoloewe.github.io/computer-science-tcc/" TargetMode="External"/><Relationship Id="rId53" Type="http://schemas.openxmlformats.org/officeDocument/2006/relationships/image" Target="media/image13.png"/><Relationship Id="rId58" Type="http://schemas.openxmlformats.org/officeDocument/2006/relationships/image" Target="media/image18.jp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eader" Target="header3.xml"/><Relationship Id="rId19" Type="http://schemas.openxmlformats.org/officeDocument/2006/relationships/diagramLayout" Target="diagrams/layout1.xml"/><Relationship Id="rId14" Type="http://schemas.openxmlformats.org/officeDocument/2006/relationships/hyperlink" Target="https://dl.acm.org/" TargetMode="External"/><Relationship Id="rId22" Type="http://schemas.microsoft.com/office/2007/relationships/diagramDrawing" Target="diagrams/drawing1.xml"/><Relationship Id="rId27" Type="http://schemas.openxmlformats.org/officeDocument/2006/relationships/diagramColors" Target="diagrams/colors2.xml"/><Relationship Id="rId30" Type="http://schemas.openxmlformats.org/officeDocument/2006/relationships/diagramLayout" Target="diagrams/layout3.xml"/><Relationship Id="rId35" Type="http://schemas.openxmlformats.org/officeDocument/2006/relationships/diagramData" Target="diagrams/data4.xml"/><Relationship Id="rId43" Type="http://schemas.openxmlformats.org/officeDocument/2006/relationships/diagramColors" Target="diagrams/colors5.xml"/><Relationship Id="rId48" Type="http://schemas.openxmlformats.org/officeDocument/2006/relationships/image" Target="media/image9.png"/><Relationship Id="rId56" Type="http://schemas.openxmlformats.org/officeDocument/2006/relationships/image" Target="media/image16.jpg"/><Relationship Id="rId64" Type="http://schemas.openxmlformats.org/officeDocument/2006/relationships/fontTable" Target="fontTable.xml"/><Relationship Id="rId8" Type="http://schemas.openxmlformats.org/officeDocument/2006/relationships/comments" Target="comments.xml"/><Relationship Id="rId51" Type="http://schemas.openxmlformats.org/officeDocument/2006/relationships/image" Target="media/image12.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3.png"/><Relationship Id="rId25" Type="http://schemas.openxmlformats.org/officeDocument/2006/relationships/diagramLayout" Target="diagrams/layout2.xml"/><Relationship Id="rId33" Type="http://schemas.microsoft.com/office/2007/relationships/diagramDrawing" Target="diagrams/drawing3.xml"/><Relationship Id="rId38" Type="http://schemas.openxmlformats.org/officeDocument/2006/relationships/diagramColors" Target="diagrams/colors4.xml"/><Relationship Id="rId46" Type="http://schemas.openxmlformats.org/officeDocument/2006/relationships/image" Target="media/image7.png"/><Relationship Id="rId59" Type="http://schemas.openxmlformats.org/officeDocument/2006/relationships/image" Target="media/image19.png"/><Relationship Id="rId20" Type="http://schemas.openxmlformats.org/officeDocument/2006/relationships/diagramQuickStyle" Target="diagrams/quickStyle1.xml"/><Relationship Id="rId41" Type="http://schemas.openxmlformats.org/officeDocument/2006/relationships/diagramLayout" Target="diagrams/layout5.xml"/><Relationship Id="rId54" Type="http://schemas.openxmlformats.org/officeDocument/2006/relationships/image" Target="media/image14.jpg"/><Relationship Id="rId62"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chart" Target="charts/chart1.xml"/><Relationship Id="rId28" Type="http://schemas.microsoft.com/office/2007/relationships/diagramDrawing" Target="diagrams/drawing2.xml"/><Relationship Id="rId36" Type="http://schemas.openxmlformats.org/officeDocument/2006/relationships/diagramLayout" Target="diagrams/layout4.xml"/><Relationship Id="rId49" Type="http://schemas.openxmlformats.org/officeDocument/2006/relationships/image" Target="media/image10.png"/><Relationship Id="rId57" Type="http://schemas.openxmlformats.org/officeDocument/2006/relationships/image" Target="media/image17.jpg"/><Relationship Id="rId10" Type="http://schemas.microsoft.com/office/2016/09/relationships/commentsIds" Target="commentsIds.xml"/><Relationship Id="rId31" Type="http://schemas.openxmlformats.org/officeDocument/2006/relationships/diagramQuickStyle" Target="diagrams/quickStyle3.xml"/><Relationship Id="rId44" Type="http://schemas.microsoft.com/office/2007/relationships/diagramDrawing" Target="diagrams/drawing5.xml"/><Relationship Id="rId52" Type="http://schemas.openxmlformats.org/officeDocument/2006/relationships/hyperlink" Target="https://ericoloewe.github.io/computer-science-tcc/" TargetMode="External"/><Relationship Id="rId60" Type="http://schemas.openxmlformats.org/officeDocument/2006/relationships/image" Target="media/image20.jpg"/><Relationship Id="rId65"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header" Target="header2.xml"/><Relationship Id="rId18" Type="http://schemas.openxmlformats.org/officeDocument/2006/relationships/diagramData" Target="diagrams/data1.xml"/><Relationship Id="rId39" Type="http://schemas.microsoft.com/office/2007/relationships/diagramDrawing" Target="diagrams/drawing4.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pPr algn="ctr"/>
          <a:endParaRPr lang="pt-BR"/>
        </a:p>
      </dgm:t>
    </dgm:pt>
    <dgm:pt modelId="{A64696A0-F885-4777-B8E9-6A086BF416ED}" type="sibTrans" cxnId="{956A2835-800C-4029-BEE6-3E68968DFC6D}">
      <dgm:prSet/>
      <dgm:spPr/>
      <dgm:t>
        <a:bodyPr/>
        <a:lstStyle/>
        <a:p>
          <a:pPr algn="ctr"/>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pPr algn="ctr"/>
          <a:endParaRPr lang="pt-BR"/>
        </a:p>
      </dgm:t>
    </dgm:pt>
    <dgm:pt modelId="{AA8AC9BA-D6AA-4345-BCDA-FEDE543DC92E}" type="sibTrans" cxnId="{480D0DCF-DAA3-4E78-BF2E-D5F9484BB72E}">
      <dgm:prSet/>
      <dgm:spPr/>
      <dgm:t>
        <a:bodyPr/>
        <a:lstStyle/>
        <a:p>
          <a:pPr algn="ctr"/>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6">
        <dgm:presLayoutVars>
          <dgm:chMax val="7"/>
          <dgm:chPref val="7"/>
        </dgm:presLayoutVars>
      </dgm:prSet>
      <dgm:spPr/>
    </dgm:pt>
    <dgm:pt modelId="{F3F74AD6-F70B-41F1-895A-D62C591C2FC0}" type="pres">
      <dgm:prSet presAssocID="{1BBD78C4-B154-402F-9D97-F910E2563CD3}" presName="Name56" presStyleLbl="parChTrans1D2" presStyleIdx="0" presStyleCnt="5"/>
      <dgm:spPr/>
    </dgm:pt>
    <dgm:pt modelId="{8DBAD458-3CFD-4E9D-8425-873DDDF97BD3}" type="pres">
      <dgm:prSet presAssocID="{831B2A8C-3289-4258-BF85-68F409C8C712}" presName="text0" presStyleLbl="node1" presStyleIdx="1" presStyleCnt="6">
        <dgm:presLayoutVars>
          <dgm:bulletEnabled val="1"/>
        </dgm:presLayoutVars>
      </dgm:prSet>
      <dgm:spPr/>
    </dgm:pt>
    <dgm:pt modelId="{DCB4966D-E052-432F-B63D-6B268A6F10D5}" type="pres">
      <dgm:prSet presAssocID="{7920377C-B97A-44EC-A98F-6D88CD261F9E}" presName="Name56" presStyleLbl="parChTrans1D2" presStyleIdx="1" presStyleCnt="5"/>
      <dgm:spPr/>
    </dgm:pt>
    <dgm:pt modelId="{3A45D608-AD6C-49FF-81EE-4A41D2593DE7}" type="pres">
      <dgm:prSet presAssocID="{CD2B86C3-B0EB-456A-89C9-CDD2674B23A5}" presName="text0" presStyleLbl="node1" presStyleIdx="2" presStyleCnt="6">
        <dgm:presLayoutVars>
          <dgm:bulletEnabled val="1"/>
        </dgm:presLayoutVars>
      </dgm:prSet>
      <dgm:spPr/>
    </dgm:pt>
    <dgm:pt modelId="{5568C78E-E88D-4A9D-B7CA-0B7C091DDB1A}" type="pres">
      <dgm:prSet presAssocID="{68FC0717-1573-4E9B-BF2E-7B13DAEAC983}" presName="Name56" presStyleLbl="parChTrans1D2" presStyleIdx="2" presStyleCnt="5"/>
      <dgm:spPr/>
    </dgm:pt>
    <dgm:pt modelId="{3DBE5F42-7ED7-4833-8DE5-4E3A810D5309}" type="pres">
      <dgm:prSet presAssocID="{3016304B-D290-417F-91D9-B383A6A511A7}" presName="text0" presStyleLbl="node1" presStyleIdx="3" presStyleCnt="6">
        <dgm:presLayoutVars>
          <dgm:bulletEnabled val="1"/>
        </dgm:presLayoutVars>
      </dgm:prSet>
      <dgm:spPr/>
    </dgm:pt>
    <dgm:pt modelId="{BC1A64C2-EACF-4D30-9FE4-4733FED4876B}" type="pres">
      <dgm:prSet presAssocID="{2C6F5F41-21D7-439A-A5A1-192C673355EF}" presName="Name56" presStyleLbl="parChTrans1D2" presStyleIdx="3" presStyleCnt="5"/>
      <dgm:spPr/>
    </dgm:pt>
    <dgm:pt modelId="{68DBD055-AD68-45C7-A1E5-223795A06CA0}" type="pres">
      <dgm:prSet presAssocID="{C6CC396E-1FCD-49F3-9624-3C50762CBFBF}" presName="text0" presStyleLbl="node1" presStyleIdx="4" presStyleCnt="6">
        <dgm:presLayoutVars>
          <dgm:bulletEnabled val="1"/>
        </dgm:presLayoutVars>
      </dgm:prSet>
      <dgm:spPr/>
    </dgm:pt>
    <dgm:pt modelId="{CBEE3364-82F4-4E6D-88D3-44E168622B42}" type="pres">
      <dgm:prSet presAssocID="{8DF4E3FB-D229-4B07-8F51-EB5DB8EFA07B}" presName="Name56" presStyleLbl="parChTrans1D2" presStyleIdx="4" presStyleCnt="5"/>
      <dgm:spPr/>
    </dgm:pt>
    <dgm:pt modelId="{D8F2765E-134E-4517-9A77-F1C45F330FF8}" type="pres">
      <dgm:prSet presAssocID="{FC720277-0E5A-4448-BB5F-EF41A537ED61}" presName="text0" presStyleLbl="node1" presStyleIdx="5" presStyleCnt="6">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3"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4" destOrd="0" parTransId="{8DF4E3FB-D229-4B07-8F51-EB5DB8EFA07B}" sibTransId="{64CDEA79-4FD3-4D15-B157-C1A3F6561C2E}"/>
    <dgm:cxn modelId="{647BD137-1C97-4A84-AA1B-09D362CC97A3}" srcId="{1A010831-374E-4198-8E5A-453502A2739E}" destId="{CD2B86C3-B0EB-456A-89C9-CDD2674B23A5}" srcOrd="1"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63EB6C48-6314-4A25-8711-BAC3E8A98546}" srcId="{1A010831-374E-4198-8E5A-453502A2739E}" destId="{3016304B-D290-417F-91D9-B383A6A511A7}" srcOrd="2"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D6E7578E-9221-4F26-90AC-A0A9472EB585}" type="presParOf" srcId="{09DA1389-5286-4C1D-84E8-8E38DC3F97CB}" destId="{DCB4966D-E052-432F-B63D-6B268A6F10D5}" srcOrd="3" destOrd="0" presId="urn:microsoft.com/office/officeart/2008/layout/RadialCluster"/>
    <dgm:cxn modelId="{25061814-154F-472B-A72C-3AEC3C1F5EF9}" type="presParOf" srcId="{09DA1389-5286-4C1D-84E8-8E38DC3F97CB}" destId="{3A45D608-AD6C-49FF-81EE-4A41D2593DE7}" srcOrd="4" destOrd="0" presId="urn:microsoft.com/office/officeart/2008/layout/RadialCluster"/>
    <dgm:cxn modelId="{FF48BF7D-D082-4AA6-AE6F-B9956FF6FBAE}" type="presParOf" srcId="{09DA1389-5286-4C1D-84E8-8E38DC3F97CB}" destId="{5568C78E-E88D-4A9D-B7CA-0B7C091DDB1A}" srcOrd="5" destOrd="0" presId="urn:microsoft.com/office/officeart/2008/layout/RadialCluster"/>
    <dgm:cxn modelId="{084277C4-CF1F-4E15-BEE5-FA1A2E988E35}" type="presParOf" srcId="{09DA1389-5286-4C1D-84E8-8E38DC3F97CB}" destId="{3DBE5F42-7ED7-4833-8DE5-4E3A810D5309}" srcOrd="6" destOrd="0" presId="urn:microsoft.com/office/officeart/2008/layout/RadialCluster"/>
    <dgm:cxn modelId="{59761AF8-73E4-400D-9844-5ED30FFFA3CE}" type="presParOf" srcId="{09DA1389-5286-4C1D-84E8-8E38DC3F97CB}" destId="{BC1A64C2-EACF-4D30-9FE4-4733FED4876B}" srcOrd="7" destOrd="0" presId="urn:microsoft.com/office/officeart/2008/layout/RadialCluster"/>
    <dgm:cxn modelId="{32B066FF-87A3-4E94-BD98-BB30BE7F2E33}" type="presParOf" srcId="{09DA1389-5286-4C1D-84E8-8E38DC3F97CB}" destId="{68DBD055-AD68-45C7-A1E5-223795A06CA0}" srcOrd="8" destOrd="0" presId="urn:microsoft.com/office/officeart/2008/layout/RadialCluster"/>
    <dgm:cxn modelId="{5A08FDDD-9BBB-4ECC-8FAC-74E1321BE2FE}" type="presParOf" srcId="{09DA1389-5286-4C1D-84E8-8E38DC3F97CB}" destId="{CBEE3364-82F4-4E6D-88D3-44E168622B42}" srcOrd="9" destOrd="0" presId="urn:microsoft.com/office/officeart/2008/layout/RadialCluster"/>
    <dgm:cxn modelId="{CC3A99D8-70E8-4669-8F0F-F13F8C9EEC8E}" type="presParOf" srcId="{09DA1389-5286-4C1D-84E8-8E38DC3F97CB}" destId="{D8F2765E-134E-4517-9A77-F1C45F330FF8}" srcOrd="10" destOrd="0" presId="urn:microsoft.com/office/officeart/2008/layout/RadialCluster"/>
  </dgm:cxnLst>
  <dgm:bg/>
  <dgm:whole/>
  <dgm:extLst>
    <a:ext uri="http://schemas.microsoft.com/office/drawing/2008/diagram">
      <dsp:dataModelExt xmlns:dsp="http://schemas.microsoft.com/office/drawing/2008/diagram" relId="rId39"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r>
            <a:rPr lang="pt-BR" sz="600"/>
            <a:t>Captura da base de dados</a:t>
          </a:r>
        </a:p>
      </dgm:t>
    </dgm:pt>
    <dgm:pt modelId="{705C0524-E193-4561-9F57-D4C7666C28F1}" type="parTrans" cxnId="{FFFB8EA5-24A2-421B-9CEB-338FFE00B24B}">
      <dgm:prSet/>
      <dgm:spPr/>
      <dgm:t>
        <a:bodyPr/>
        <a:lstStyle/>
        <a:p>
          <a:endParaRPr lang="pt-BR" sz="2000"/>
        </a:p>
      </dgm:t>
    </dgm:pt>
    <dgm:pt modelId="{A3D5D729-4330-4CEB-A62C-2297777C1499}" type="sibTrans" cxnId="{FFFB8EA5-24A2-421B-9CEB-338FFE00B24B}">
      <dgm:prSet/>
      <dgm:spPr/>
      <dgm:t>
        <a:bodyPr/>
        <a:lstStyle/>
        <a:p>
          <a:endParaRPr lang="pt-BR" sz="2000"/>
        </a:p>
      </dgm:t>
    </dgm:pt>
    <dgm:pt modelId="{0470335A-5DA0-4243-84CB-478D4D39BB1F}">
      <dgm:prSet custT="1"/>
      <dgm:spPr/>
      <dgm:t>
        <a:bodyPr/>
        <a:lstStyle/>
        <a:p>
          <a:r>
            <a:rPr lang="pt-BR" sz="600"/>
            <a:t>Análise dos dados</a:t>
          </a:r>
        </a:p>
      </dgm:t>
    </dgm:pt>
    <dgm:pt modelId="{8F95CF1F-93BC-4621-9003-A4B935751CF1}" type="parTrans" cxnId="{4904D507-7D3B-4319-AB8D-1141F2FF111B}">
      <dgm:prSet/>
      <dgm:spPr/>
      <dgm:t>
        <a:bodyPr/>
        <a:lstStyle/>
        <a:p>
          <a:endParaRPr lang="pt-BR" sz="2000"/>
        </a:p>
      </dgm:t>
    </dgm:pt>
    <dgm:pt modelId="{A2AECC58-2F04-45D6-8DDB-694DAE3EB697}" type="sibTrans" cxnId="{4904D507-7D3B-4319-AB8D-1141F2FF111B}">
      <dgm:prSet/>
      <dgm:spPr/>
      <dgm:t>
        <a:bodyPr/>
        <a:lstStyle/>
        <a:p>
          <a:endParaRPr lang="pt-BR" sz="2000"/>
        </a:p>
      </dgm:t>
    </dgm:pt>
    <dgm:pt modelId="{B6C3A918-182D-4926-ADD6-47C72A4F1863}">
      <dgm:prSet custT="1"/>
      <dgm:spPr/>
      <dgm:t>
        <a:bodyPr/>
        <a:lstStyle/>
        <a:p>
          <a:r>
            <a:rPr lang="pt-BR" sz="600"/>
            <a:t>Definição das técnicas</a:t>
          </a:r>
        </a:p>
      </dgm:t>
    </dgm:pt>
    <dgm:pt modelId="{E46429C5-7115-492E-B0CF-2EAD74826DAE}" type="parTrans" cxnId="{8EC3C9F2-B311-48D0-8ED5-00582FC2F8AD}">
      <dgm:prSet/>
      <dgm:spPr/>
      <dgm:t>
        <a:bodyPr/>
        <a:lstStyle/>
        <a:p>
          <a:endParaRPr lang="pt-BR" sz="2000"/>
        </a:p>
      </dgm:t>
    </dgm:pt>
    <dgm:pt modelId="{1FF91B5B-7668-41C6-BE57-48D9AF4E489F}" type="sibTrans" cxnId="{8EC3C9F2-B311-48D0-8ED5-00582FC2F8AD}">
      <dgm:prSet/>
      <dgm:spPr/>
      <dgm:t>
        <a:bodyPr/>
        <a:lstStyle/>
        <a:p>
          <a:endParaRPr lang="pt-BR" sz="2000"/>
        </a:p>
      </dgm:t>
    </dgm:pt>
    <dgm:pt modelId="{CC5FF41E-B660-4347-97DA-9E9CD2601988}">
      <dgm:prSet custT="1"/>
      <dgm:spPr/>
      <dgm:t>
        <a:bodyPr/>
        <a:lstStyle/>
        <a:p>
          <a:r>
            <a:rPr lang="pt-BR" sz="500"/>
            <a:t>Desenvolvimento do sistema de recomendação</a:t>
          </a:r>
        </a:p>
      </dgm:t>
    </dgm:pt>
    <dgm:pt modelId="{46F039A2-6F93-4903-9F7E-596541A90738}" type="parTrans" cxnId="{ECE17EC4-F4C0-42F4-AAFB-C942E9DCCFE1}">
      <dgm:prSet/>
      <dgm:spPr/>
      <dgm:t>
        <a:bodyPr/>
        <a:lstStyle/>
        <a:p>
          <a:endParaRPr lang="pt-BR" sz="2000"/>
        </a:p>
      </dgm:t>
    </dgm:pt>
    <dgm:pt modelId="{6B413DBF-0088-4EB8-98AE-ABFAAEC19E07}" type="sibTrans" cxnId="{ECE17EC4-F4C0-42F4-AAFB-C942E9DCCFE1}">
      <dgm:prSet/>
      <dgm:spPr/>
      <dgm:t>
        <a:bodyPr/>
        <a:lstStyle/>
        <a:p>
          <a:endParaRPr lang="pt-BR" sz="2000"/>
        </a:p>
      </dgm:t>
    </dgm:pt>
    <dgm:pt modelId="{CE0C2BEF-22F1-4E3D-9BA0-10C1E7B872E6}">
      <dgm:prSet phldrT="[Texto]" custT="1"/>
      <dgm:spPr/>
      <dgm:t>
        <a:bodyPr/>
        <a:lstStyle/>
        <a:p>
          <a:r>
            <a:rPr lang="pt-BR" sz="600"/>
            <a:t>Distribuição do aplicativo</a:t>
          </a:r>
        </a:p>
      </dgm:t>
    </dgm:pt>
    <dgm:pt modelId="{BE7561AF-88CF-4D49-A4C7-530557971DDD}" type="parTrans" cxnId="{A7F3C3C9-EA84-4C35-B0AE-16962631D941}">
      <dgm:prSet/>
      <dgm:spPr/>
      <dgm:t>
        <a:bodyPr/>
        <a:lstStyle/>
        <a:p>
          <a:endParaRPr lang="pt-BR" sz="2000"/>
        </a:p>
      </dgm:t>
    </dgm:pt>
    <dgm:pt modelId="{08F5370E-27A9-480F-8A05-C221C1826509}" type="sibTrans" cxnId="{A7F3C3C9-EA84-4C35-B0AE-16962631D941}">
      <dgm:prSet/>
      <dgm:spPr/>
      <dgm:t>
        <a:bodyPr/>
        <a:lstStyle/>
        <a:p>
          <a:endParaRPr lang="pt-BR" sz="2000"/>
        </a:p>
      </dgm:t>
    </dgm:pt>
    <dgm:pt modelId="{64C3978B-5630-4DEA-9FFD-FA43E376C770}">
      <dgm:prSet phldrT="[Texto]" custT="1"/>
      <dgm:spPr/>
      <dgm:t>
        <a:bodyPr/>
        <a:lstStyle/>
        <a:p>
          <a:r>
            <a:rPr lang="pt-BR" sz="600"/>
            <a:t>Questionário</a:t>
          </a:r>
        </a:p>
      </dgm:t>
    </dgm:pt>
    <dgm:pt modelId="{B5112079-90B9-4F92-93A4-24DD6E9119AC}" type="parTrans" cxnId="{1AA32520-5C32-49CC-ABD3-3FB379085F41}">
      <dgm:prSet/>
      <dgm:spPr/>
      <dgm:t>
        <a:bodyPr/>
        <a:lstStyle/>
        <a:p>
          <a:endParaRPr lang="pt-BR" sz="2000"/>
        </a:p>
      </dgm:t>
    </dgm:pt>
    <dgm:pt modelId="{5235EA07-B0F8-4316-B500-01DEB660B11B}" type="sibTrans" cxnId="{1AA32520-5C32-49CC-ABD3-3FB379085F41}">
      <dgm:prSet/>
      <dgm:spPr/>
      <dgm:t>
        <a:bodyPr/>
        <a:lstStyle/>
        <a:p>
          <a:endParaRPr lang="pt-BR" sz="2000"/>
        </a:p>
      </dgm:t>
    </dgm:pt>
    <dgm:pt modelId="{6DCACD45-C4E2-45E6-BB88-CFD5BC9F79FF}">
      <dgm:prSet custT="1"/>
      <dgm:spPr/>
      <dgm:t>
        <a:bodyPr/>
        <a:lstStyle/>
        <a:p>
          <a:r>
            <a:rPr lang="pt-BR" sz="500"/>
            <a:t>Integração do sistema com a aplicação</a:t>
          </a:r>
        </a:p>
      </dgm:t>
    </dgm:pt>
    <dgm:pt modelId="{10B35401-305B-4BC6-9C01-8849F319AE9F}" type="parTrans" cxnId="{A1180E77-A14D-4F67-AC5F-F1656F7F5054}">
      <dgm:prSet/>
      <dgm:spPr/>
      <dgm:t>
        <a:bodyPr/>
        <a:lstStyle/>
        <a:p>
          <a:endParaRPr lang="pt-BR" sz="2000"/>
        </a:p>
      </dgm:t>
    </dgm:pt>
    <dgm:pt modelId="{CB34FFD1-49C8-4EA0-85E3-7AFD42A2A624}" type="sibTrans" cxnId="{A1180E77-A14D-4F67-AC5F-F1656F7F5054}">
      <dgm:prSet/>
      <dgm:spPr/>
      <dgm:t>
        <a:bodyPr/>
        <a:lstStyle/>
        <a:p>
          <a:endParaRPr lang="pt-BR" sz="2000"/>
        </a:p>
      </dgm:t>
    </dgm:pt>
    <dgm:pt modelId="{EF2740CF-B4BB-4BCC-9C37-69912D3EB63C}">
      <dgm:prSet custT="1"/>
      <dgm:spPr/>
      <dgm:t>
        <a:bodyPr/>
        <a:lstStyle/>
        <a:p>
          <a:r>
            <a:rPr lang="pt-BR" sz="600"/>
            <a:t>Analise dos resultados</a:t>
          </a:r>
        </a:p>
      </dgm:t>
    </dgm:pt>
    <dgm:pt modelId="{BCC07FA8-1DBD-4743-B264-DB70091704DB}" type="parTrans" cxnId="{505CCF84-9689-449B-A7C4-0B8A1E8217E7}">
      <dgm:prSet/>
      <dgm:spPr/>
      <dgm:t>
        <a:bodyPr/>
        <a:lstStyle/>
        <a:p>
          <a:endParaRPr lang="pt-BR" sz="2000"/>
        </a:p>
      </dgm:t>
    </dgm:pt>
    <dgm:pt modelId="{6989D012-32A4-44A4-932D-96A7EADEDF8C}" type="sibTrans" cxnId="{505CCF84-9689-449B-A7C4-0B8A1E8217E7}">
      <dgm:prSet/>
      <dgm:spPr/>
      <dgm:t>
        <a:bodyPr/>
        <a:lstStyle/>
        <a:p>
          <a:endParaRPr lang="pt-BR" sz="2000"/>
        </a:p>
      </dgm:t>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8">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8">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8">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A86B10A2-BFBC-4DD3-829D-493BE6B60964}" type="pres">
      <dgm:prSet presAssocID="{0470335A-5DA0-4243-84CB-478D4D39BB1F}" presName="parTxOnly" presStyleLbl="node1" presStyleIdx="3" presStyleCnt="8">
        <dgm:presLayoutVars>
          <dgm:chMax val="0"/>
          <dgm:chPref val="0"/>
          <dgm:bulletEnabled val="1"/>
        </dgm:presLayoutVars>
      </dgm:prSet>
      <dgm:spPr/>
    </dgm:pt>
    <dgm:pt modelId="{17749889-2A2C-4E50-A28F-23DEFB6920DA}" type="pres">
      <dgm:prSet presAssocID="{A2AECC58-2F04-45D6-8DDB-694DAE3EB697}" presName="parTxOnlySpace" presStyleCnt="0"/>
      <dgm:spPr/>
    </dgm:pt>
    <dgm:pt modelId="{12C11F26-687A-4192-B377-11C6C27E06CC}" type="pres">
      <dgm:prSet presAssocID="{B6C3A918-182D-4926-ADD6-47C72A4F1863}" presName="parTxOnly" presStyleLbl="node1" presStyleIdx="4" presStyleCnt="8">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5" presStyleCnt="8">
        <dgm:presLayoutVars>
          <dgm:chMax val="0"/>
          <dgm:chPref val="0"/>
          <dgm:bulletEnabled val="1"/>
        </dgm:presLayoutVars>
      </dgm:prSet>
      <dgm:spPr/>
    </dgm:pt>
    <dgm:pt modelId="{76A7C0A3-DFBB-4C77-8A8D-2E04AB36CA3B}" type="pres">
      <dgm:prSet presAssocID="{6B413DBF-0088-4EB8-98AE-ABFAAEC19E07}" presName="parTxOnlySpace" presStyleCnt="0"/>
      <dgm:spPr/>
    </dgm:pt>
    <dgm:pt modelId="{1F19AAD7-C474-477C-8778-F8B2F96BF27A}" type="pres">
      <dgm:prSet presAssocID="{6DCACD45-C4E2-45E6-BB88-CFD5BC9F79FF}" presName="parTxOnly" presStyleLbl="node1" presStyleIdx="6" presStyleCnt="8">
        <dgm:presLayoutVars>
          <dgm:chMax val="0"/>
          <dgm:chPref val="0"/>
          <dgm:bulletEnabled val="1"/>
        </dgm:presLayoutVars>
      </dgm:prSet>
      <dgm:spPr/>
    </dgm:pt>
    <dgm:pt modelId="{488956E9-6138-4F19-9D68-65B566879D6F}" type="pres">
      <dgm:prSet presAssocID="{CB34FFD1-49C8-4EA0-85E3-7AFD42A2A624}" presName="parTxOnlySpace" presStyleCnt="0"/>
      <dgm:spPr/>
    </dgm:pt>
    <dgm:pt modelId="{98E0C41C-843B-47E7-952C-CF197CD8A3C8}" type="pres">
      <dgm:prSet presAssocID="{EF2740CF-B4BB-4BCC-9C37-69912D3EB63C}" presName="parTxOnly" presStyleLbl="node1" presStyleIdx="7" presStyleCnt="8">
        <dgm:presLayoutVars>
          <dgm:chMax val="0"/>
          <dgm:chPref val="0"/>
          <dgm:bulletEnabled val="1"/>
        </dgm:presLayoutVars>
      </dgm:prSet>
      <dgm:spPr/>
    </dgm:pt>
  </dgm:ptLst>
  <dgm:cxnLst>
    <dgm:cxn modelId="{4904D507-7D3B-4319-AB8D-1141F2FF111B}" srcId="{095AF1AF-7463-48B5-B691-5C37E5AB4B6B}" destId="{0470335A-5DA0-4243-84CB-478D4D39BB1F}" srcOrd="3" destOrd="0" parTransId="{8F95CF1F-93BC-4621-9003-A4B935751CF1}" sibTransId="{A2AECC58-2F04-45D6-8DDB-694DAE3EB697}"/>
    <dgm:cxn modelId="{97133016-D070-49DA-8867-780BBEC9369C}" type="presOf" srcId="{6DCACD45-C4E2-45E6-BB88-CFD5BC9F79FF}" destId="{1F19AAD7-C474-477C-8778-F8B2F96BF27A}" srcOrd="0" destOrd="0" presId="urn:microsoft.com/office/officeart/2005/8/layout/chevron1"/>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A1180E77-A14D-4F67-AC5F-F1656F7F5054}" srcId="{095AF1AF-7463-48B5-B691-5C37E5AB4B6B}" destId="{6DCACD45-C4E2-45E6-BB88-CFD5BC9F79FF}" srcOrd="6" destOrd="0" parTransId="{10B35401-305B-4BC6-9C01-8849F319AE9F}" sibTransId="{CB34FFD1-49C8-4EA0-85E3-7AFD42A2A624}"/>
    <dgm:cxn modelId="{505CCF84-9689-449B-A7C4-0B8A1E8217E7}" srcId="{095AF1AF-7463-48B5-B691-5C37E5AB4B6B}" destId="{EF2740CF-B4BB-4BCC-9C37-69912D3EB63C}" srcOrd="7" destOrd="0" parTransId="{BCC07FA8-1DBD-4743-B264-DB70091704DB}" sibTransId="{6989D012-32A4-44A4-932D-96A7EADEDF8C}"/>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3FD303BA-571C-4C52-A451-BC2418D0C761}" type="presOf" srcId="{0470335A-5DA0-4243-84CB-478D4D39BB1F}" destId="{A86B10A2-BFBC-4DD3-829D-493BE6B60964}" srcOrd="0" destOrd="0" presId="urn:microsoft.com/office/officeart/2005/8/layout/chevron1"/>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5"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4"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E678FBFF-2917-4CD7-9A8F-CF38ADDE0BD1}" type="presOf" srcId="{EF2740CF-B4BB-4BCC-9C37-69912D3EB63C}" destId="{98E0C41C-843B-47E7-952C-CF197CD8A3C8}"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43ED2B7A-2DF6-40F0-95D1-5A877E336329}" type="presParOf" srcId="{094628BC-51A2-4596-BEFE-6A97EB01051F}" destId="{A86B10A2-BFBC-4DD3-829D-493BE6B60964}" srcOrd="6" destOrd="0" presId="urn:microsoft.com/office/officeart/2005/8/layout/chevron1"/>
    <dgm:cxn modelId="{29D96485-B618-49E5-8FDA-4B06D9C27B9C}" type="presParOf" srcId="{094628BC-51A2-4596-BEFE-6A97EB01051F}" destId="{17749889-2A2C-4E50-A28F-23DEFB6920DA}" srcOrd="7" destOrd="0" presId="urn:microsoft.com/office/officeart/2005/8/layout/chevron1"/>
    <dgm:cxn modelId="{6257DF79-9F51-43E5-B3CE-EBC6EB92858C}" type="presParOf" srcId="{094628BC-51A2-4596-BEFE-6A97EB01051F}" destId="{12C11F26-687A-4192-B377-11C6C27E06CC}" srcOrd="8" destOrd="0" presId="urn:microsoft.com/office/officeart/2005/8/layout/chevron1"/>
    <dgm:cxn modelId="{F63AE271-B55B-458C-976F-A153796EE6A8}" type="presParOf" srcId="{094628BC-51A2-4596-BEFE-6A97EB01051F}" destId="{B84989E6-39C9-4292-AE23-BE3ADA2E3BB6}" srcOrd="9" destOrd="0" presId="urn:microsoft.com/office/officeart/2005/8/layout/chevron1"/>
    <dgm:cxn modelId="{A0D11E26-89EE-412A-89EF-73FF72433908}" type="presParOf" srcId="{094628BC-51A2-4596-BEFE-6A97EB01051F}" destId="{30105DDB-336A-4C1F-B025-8E7136B491A8}" srcOrd="10" destOrd="0" presId="urn:microsoft.com/office/officeart/2005/8/layout/chevron1"/>
    <dgm:cxn modelId="{3F533A93-8423-42E3-9B4E-A0CB470D6CC7}" type="presParOf" srcId="{094628BC-51A2-4596-BEFE-6A97EB01051F}" destId="{76A7C0A3-DFBB-4C77-8A8D-2E04AB36CA3B}" srcOrd="11" destOrd="0" presId="urn:microsoft.com/office/officeart/2005/8/layout/chevron1"/>
    <dgm:cxn modelId="{B157FAD7-1A4B-4163-8E3A-2685B4525736}" type="presParOf" srcId="{094628BC-51A2-4596-BEFE-6A97EB01051F}" destId="{1F19AAD7-C474-477C-8778-F8B2F96BF27A}" srcOrd="12" destOrd="0" presId="urn:microsoft.com/office/officeart/2005/8/layout/chevron1"/>
    <dgm:cxn modelId="{B58EADD9-AB00-4522-84B3-FB995CBC7183}" type="presParOf" srcId="{094628BC-51A2-4596-BEFE-6A97EB01051F}" destId="{488956E9-6138-4F19-9D68-65B566879D6F}" srcOrd="13" destOrd="0" presId="urn:microsoft.com/office/officeart/2005/8/layout/chevron1"/>
    <dgm:cxn modelId="{FD564791-EF19-4A0C-B09C-34F03DBE40F5}" type="presParOf" srcId="{094628BC-51A2-4596-BEFE-6A97EB01051F}" destId="{98E0C41C-843B-47E7-952C-CF197CD8A3C8}" srcOrd="14" destOrd="0" presId="urn:microsoft.com/office/officeart/2005/8/layout/chevron1"/>
  </dgm:cxnLst>
  <dgm:bg/>
  <dgm:whole/>
  <dgm:extLst>
    <a:ext uri="http://schemas.microsoft.com/office/drawing/2008/diagram">
      <dsp:dataModelExt xmlns:dsp="http://schemas.microsoft.com/office/drawing/2008/diagram" relId="rId4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1008545"/>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1046407"/>
        <a:ext cx="699883" cy="699883"/>
      </dsp:txXfrm>
    </dsp:sp>
    <dsp:sp modelId="{F3F74AD6-F70B-41F1-895A-D62C591C2FC0}">
      <dsp:nvSpPr>
        <dsp:cNvPr id="0" name=""/>
        <dsp:cNvSpPr/>
      </dsp:nvSpPr>
      <dsp:spPr>
        <a:xfrm rot="16200000">
          <a:off x="2524191" y="789537"/>
          <a:ext cx="438016" cy="0"/>
        </a:xfrm>
        <a:custGeom>
          <a:avLst/>
          <a:gdLst/>
          <a:ahLst/>
          <a:cxnLst/>
          <a:rect l="0" t="0" r="0" b="0"/>
          <a:pathLst>
            <a:path>
              <a:moveTo>
                <a:pt x="0" y="0"/>
              </a:moveTo>
              <a:lnTo>
                <a:pt x="43801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5087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76240"/>
        <a:ext cx="468920" cy="468920"/>
      </dsp:txXfrm>
    </dsp:sp>
    <dsp:sp modelId="{DCB4966D-E052-432F-B63D-6B268A6F10D5}">
      <dsp:nvSpPr>
        <dsp:cNvPr id="0" name=""/>
        <dsp:cNvSpPr/>
      </dsp:nvSpPr>
      <dsp:spPr>
        <a:xfrm rot="20520000">
          <a:off x="3121100"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515884"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541252" y="826404"/>
        <a:ext cx="468920" cy="468920"/>
      </dsp:txXfrm>
    </dsp:sp>
    <dsp:sp modelId="{5568C78E-E88D-4A9D-B7CA-0B7C091DDB1A}">
      <dsp:nvSpPr>
        <dsp:cNvPr id="0" name=""/>
        <dsp:cNvSpPr/>
      </dsp:nvSpPr>
      <dsp:spPr>
        <a:xfrm rot="3240000">
          <a:off x="2966188"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3121499"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3146867" y="2040195"/>
        <a:ext cx="468920" cy="468920"/>
      </dsp:txXfrm>
    </dsp:sp>
    <dsp:sp modelId="{BC1A64C2-EACF-4D30-9FE4-4733FED4876B}">
      <dsp:nvSpPr>
        <dsp:cNvPr id="0" name=""/>
        <dsp:cNvSpPr/>
      </dsp:nvSpPr>
      <dsp:spPr>
        <a:xfrm rot="7560000">
          <a:off x="2235080"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845243"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870611" y="2040195"/>
        <a:ext cx="468920" cy="468920"/>
      </dsp:txXfrm>
    </dsp:sp>
    <dsp:sp modelId="{CBEE3364-82F4-4E6D-88D3-44E168622B42}">
      <dsp:nvSpPr>
        <dsp:cNvPr id="0" name=""/>
        <dsp:cNvSpPr/>
      </dsp:nvSpPr>
      <dsp:spPr>
        <a:xfrm rot="11880000">
          <a:off x="1960612"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450859"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476227" y="8264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46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Questionário</a:t>
          </a:r>
        </a:p>
      </dsp:txBody>
      <dsp:txXfrm>
        <a:off x="150755" y="932842"/>
        <a:ext cx="450860" cy="300573"/>
      </dsp:txXfrm>
    </dsp:sp>
    <dsp:sp modelId="{EDB0A293-C6CF-4E2C-BDC0-61CC9AFA1115}">
      <dsp:nvSpPr>
        <dsp:cNvPr id="0" name=""/>
        <dsp:cNvSpPr/>
      </dsp:nvSpPr>
      <dsp:spPr>
        <a:xfrm>
          <a:off x="67675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istribuição do aplicativo</a:t>
          </a:r>
        </a:p>
      </dsp:txBody>
      <dsp:txXfrm>
        <a:off x="827045" y="932842"/>
        <a:ext cx="450860" cy="300573"/>
      </dsp:txXfrm>
    </dsp:sp>
    <dsp:sp modelId="{271594A2-71AE-449F-A4F2-2E65E1FC54E7}">
      <dsp:nvSpPr>
        <dsp:cNvPr id="0" name=""/>
        <dsp:cNvSpPr/>
      </dsp:nvSpPr>
      <dsp:spPr>
        <a:xfrm>
          <a:off x="135304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Captura da base de dados</a:t>
          </a:r>
        </a:p>
      </dsp:txBody>
      <dsp:txXfrm>
        <a:off x="1503335" y="932842"/>
        <a:ext cx="450860" cy="300573"/>
      </dsp:txXfrm>
    </dsp:sp>
    <dsp:sp modelId="{A86B10A2-BFBC-4DD3-829D-493BE6B60964}">
      <dsp:nvSpPr>
        <dsp:cNvPr id="0" name=""/>
        <dsp:cNvSpPr/>
      </dsp:nvSpPr>
      <dsp:spPr>
        <a:xfrm>
          <a:off x="202933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Análise dos dados</a:t>
          </a:r>
        </a:p>
      </dsp:txBody>
      <dsp:txXfrm>
        <a:off x="2179625" y="932842"/>
        <a:ext cx="450860" cy="300573"/>
      </dsp:txXfrm>
    </dsp:sp>
    <dsp:sp modelId="{12C11F26-687A-4192-B377-11C6C27E06CC}">
      <dsp:nvSpPr>
        <dsp:cNvPr id="0" name=""/>
        <dsp:cNvSpPr/>
      </dsp:nvSpPr>
      <dsp:spPr>
        <a:xfrm>
          <a:off x="270562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finição das técnicas</a:t>
          </a:r>
        </a:p>
      </dsp:txBody>
      <dsp:txXfrm>
        <a:off x="2855915" y="932842"/>
        <a:ext cx="450860" cy="300573"/>
      </dsp:txXfrm>
    </dsp:sp>
    <dsp:sp modelId="{30105DDB-336A-4C1F-B025-8E7136B491A8}">
      <dsp:nvSpPr>
        <dsp:cNvPr id="0" name=""/>
        <dsp:cNvSpPr/>
      </dsp:nvSpPr>
      <dsp:spPr>
        <a:xfrm>
          <a:off x="338191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Desenvolvimento do sistema de recomendação</a:t>
          </a:r>
        </a:p>
      </dsp:txBody>
      <dsp:txXfrm>
        <a:off x="3532205" y="932842"/>
        <a:ext cx="450860" cy="300573"/>
      </dsp:txXfrm>
    </dsp:sp>
    <dsp:sp modelId="{1F19AAD7-C474-477C-8778-F8B2F96BF27A}">
      <dsp:nvSpPr>
        <dsp:cNvPr id="0" name=""/>
        <dsp:cNvSpPr/>
      </dsp:nvSpPr>
      <dsp:spPr>
        <a:xfrm>
          <a:off x="405820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Integração do sistema com a aplicação</a:t>
          </a:r>
        </a:p>
      </dsp:txBody>
      <dsp:txXfrm>
        <a:off x="4208495" y="932842"/>
        <a:ext cx="450860" cy="300573"/>
      </dsp:txXfrm>
    </dsp:sp>
    <dsp:sp modelId="{98E0C41C-843B-47E7-952C-CF197CD8A3C8}">
      <dsp:nvSpPr>
        <dsp:cNvPr id="0" name=""/>
        <dsp:cNvSpPr/>
      </dsp:nvSpPr>
      <dsp:spPr>
        <a:xfrm>
          <a:off x="4734497"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Analise dos resultados</a:t>
          </a:r>
        </a:p>
      </dsp:txBody>
      <dsp:txXfrm>
        <a:off x="4884784" y="932842"/>
        <a:ext cx="450860" cy="300573"/>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330BED-0525-4E14-9BCB-091F0C82D1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45</TotalTime>
  <Pages>62</Pages>
  <Words>19087</Words>
  <Characters>103073</Characters>
  <Application>Microsoft Office Word</Application>
  <DocSecurity>0</DocSecurity>
  <Lines>858</Lines>
  <Paragraphs>24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odelo de Trabalho de Conclusão - CICO</vt:lpstr>
      <vt:lpstr>Modelo de Trabalho de Conclusão - CICO</vt:lpstr>
    </vt:vector>
  </TitlesOfParts>
  <Company>Centro Universitário Feevale</Company>
  <LinksUpToDate>false</LinksUpToDate>
  <CharactersWithSpaces>121917</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1724</cp:revision>
  <cp:lastPrinted>2003-10-22T01:33:00Z</cp:lastPrinted>
  <dcterms:created xsi:type="dcterms:W3CDTF">2020-07-01T22:52:00Z</dcterms:created>
  <dcterms:modified xsi:type="dcterms:W3CDTF">2020-10-19T0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